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2C8B" w:rsidRPr="00270DD5" w:rsidRDefault="000F3A41" w:rsidP="004C531E">
      <w:pPr>
        <w:pStyle w:val="RSCM01ReceivedAccepted"/>
      </w:pPr>
      <w:r w:rsidRPr="00270DD5">
        <w:rPr>
          <w:lang w:val="en-US" w:eastAsia="ko-KR"/>
        </w:rPr>
        <mc:AlternateContent>
          <mc:Choice Requires="wps">
            <w:drawing>
              <wp:anchor distT="180340" distB="0" distL="114300" distR="114300" simplePos="0" relativeHeight="251658240"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0B2D78" w:rsidRPr="00C869D6" w:rsidRDefault="000B2D78" w:rsidP="00C869D6">
                            <w:pPr>
                              <w:pStyle w:val="RSCF01FootnoteAuthorAddress"/>
                              <w:rPr>
                                <w:lang w:val="en-US"/>
                              </w:rPr>
                            </w:pPr>
                            <w:r w:rsidRPr="00C869D6">
                              <w:rPr>
                                <w:lang w:val="en-US"/>
                              </w:rPr>
                              <w:t xml:space="preserve">Department of Materials Science and Engineering, </w:t>
                            </w:r>
                            <w:proofErr w:type="spellStart"/>
                            <w:r w:rsidRPr="00C869D6">
                              <w:rPr>
                                <w:lang w:val="en-US"/>
                              </w:rPr>
                              <w:t>Yonsei</w:t>
                            </w:r>
                            <w:proofErr w:type="spellEnd"/>
                            <w:r w:rsidRPr="00C869D6">
                              <w:rPr>
                                <w:lang w:val="en-US"/>
                              </w:rPr>
                              <w:t xml:space="preserve"> University, 50 </w:t>
                            </w:r>
                            <w:proofErr w:type="spellStart"/>
                            <w:r w:rsidRPr="00C869D6">
                              <w:rPr>
                                <w:lang w:val="en-US"/>
                              </w:rPr>
                              <w:t>Yonsei-ro</w:t>
                            </w:r>
                            <w:proofErr w:type="spellEnd"/>
                            <w:r w:rsidRPr="00C869D6">
                              <w:rPr>
                                <w:lang w:val="en-US"/>
                              </w:rPr>
                              <w:t xml:space="preserve"> </w:t>
                            </w:r>
                            <w:proofErr w:type="spellStart"/>
                            <w:r w:rsidRPr="00C869D6">
                              <w:rPr>
                                <w:lang w:val="en-US"/>
                              </w:rPr>
                              <w:t>Seodaemun-gu</w:t>
                            </w:r>
                            <w:proofErr w:type="spellEnd"/>
                            <w:r w:rsidRPr="00C869D6">
                              <w:rPr>
                                <w:lang w:val="en-US"/>
                              </w:rPr>
                              <w:t>, Seoul 03722, Republic of Korea</w:t>
                            </w:r>
                            <w:r>
                              <w:rPr>
                                <w:lang w:val="en-US"/>
                              </w:rPr>
                              <w:t>,</w:t>
                            </w:r>
                            <w:r w:rsidRPr="000B2D78">
                              <w:t xml:space="preserve"> </w:t>
                            </w:r>
                            <w:r>
                              <w:t>E–mail: jmoon@yonsei.ac.kr</w:t>
                            </w:r>
                          </w:p>
                          <w:p w:rsidR="000B2D78" w:rsidRPr="00C869D6" w:rsidRDefault="000B2D78" w:rsidP="00C869D6">
                            <w:pPr>
                              <w:pStyle w:val="RSCF01FootnoteAuthorAddress"/>
                              <w:rPr>
                                <w:lang w:val="en-US"/>
                              </w:rPr>
                            </w:pPr>
                            <w:r w:rsidRPr="00C869D6">
                              <w:rPr>
                                <w:lang w:val="en-US"/>
                              </w:rPr>
                              <w:t>Department of Chemistry, University of Zurich, Zurich 8057, Switzerland.</w:t>
                            </w:r>
                          </w:p>
                          <w:p w:rsidR="000B2D78" w:rsidRPr="00D330D7" w:rsidRDefault="000B2D78" w:rsidP="00C869D6">
                            <w:pPr>
                              <w:pStyle w:val="RSCF01FootnoteAuthorAddress"/>
                              <w:rPr>
                                <w:rFonts w:ascii="Calibri" w:hAnsi="Calibri"/>
                              </w:rPr>
                            </w:pPr>
                            <w:r w:rsidRPr="00C869D6">
                              <w:rPr>
                                <w:lang w:val="en-US"/>
                              </w:rPr>
                              <w:t xml:space="preserve">Department of Mathematics, Physics and Electrical Engineering, </w:t>
                            </w:r>
                            <w:proofErr w:type="spellStart"/>
                            <w:r w:rsidRPr="00C869D6">
                              <w:rPr>
                                <w:lang w:val="en-US"/>
                              </w:rPr>
                              <w:t>Northumbria</w:t>
                            </w:r>
                            <w:proofErr w:type="spellEnd"/>
                            <w:r w:rsidRPr="00C869D6">
                              <w:rPr>
                                <w:lang w:val="en-US"/>
                              </w:rPr>
                              <w:t xml:space="preserve"> University</w:t>
                            </w:r>
                            <w:r w:rsidRPr="00D330D7">
                              <w:rPr>
                                <w:rFonts w:ascii="Calibri" w:hAnsi="Calibri"/>
                                <w:lang w:val="en-US"/>
                              </w:rPr>
                              <w:t>, Newcastle upon Tyne, UK.</w:t>
                            </w:r>
                          </w:p>
                          <w:p w:rsidR="000B2D78" w:rsidRPr="00D330D7" w:rsidRDefault="000B2D78" w:rsidP="00C869D6">
                            <w:pPr>
                              <w:pStyle w:val="RSCF01FootnoteAuthorAddress"/>
                              <w:rPr>
                                <w:rFonts w:ascii="Calibri" w:hAnsi="Calibri"/>
                              </w:rPr>
                            </w:pPr>
                            <w:r w:rsidRPr="00D330D7">
                              <w:rPr>
                                <w:rFonts w:ascii="Calibri" w:hAnsi="Calibri"/>
                                <w:lang w:val="en-US"/>
                              </w:rPr>
                              <w:t>Stephenson Institute for Renewable Energy, Physics Department, University of Liverpool, Liverpool L69 7ZF, UK</w:t>
                            </w:r>
                          </w:p>
                          <w:p w:rsidR="000B2D78" w:rsidRPr="00D330D7" w:rsidRDefault="000B2D78" w:rsidP="00C869D6">
                            <w:pPr>
                              <w:pStyle w:val="RSCF02FootnotestoTitleAuthors"/>
                              <w:rPr>
                                <w:rFonts w:ascii="Calibri" w:hAnsi="Calibri"/>
                              </w:rPr>
                            </w:pPr>
                            <w:r w:rsidRPr="00D330D7">
                              <w:rPr>
                                <w:rFonts w:ascii="Calibri" w:hAnsi="Calibri"/>
                              </w:rPr>
                              <w:t xml:space="preserve">† Electronic Supplementary Information (ESI) available: </w:t>
                            </w:r>
                            <w:r w:rsidRPr="00D330D7">
                              <w:rPr>
                                <w:rFonts w:ascii="Calibri" w:hAnsi="Calibri"/>
                                <w:lang w:val="en-US"/>
                              </w:rPr>
                              <w:t>Single PV-cell-PEC tandem device, light-absorption coefficient of MAPbI</w:t>
                            </w:r>
                            <w:r w:rsidRPr="00D330D7">
                              <w:rPr>
                                <w:rFonts w:ascii="Calibri" w:hAnsi="Calibri"/>
                                <w:vertAlign w:val="subscript"/>
                                <w:lang w:val="en-US"/>
                              </w:rPr>
                              <w:t>3</w:t>
                            </w:r>
                            <w:r w:rsidRPr="00D330D7">
                              <w:rPr>
                                <w:rFonts w:ascii="Calibri" w:hAnsi="Calibri"/>
                                <w:lang w:val="en-US"/>
                              </w:rPr>
                              <w:t>, faradaic efficiencies of the Sb</w:t>
                            </w:r>
                            <w:r w:rsidRPr="00D330D7">
                              <w:rPr>
                                <w:rFonts w:ascii="Calibri" w:hAnsi="Calibri"/>
                                <w:vertAlign w:val="subscript"/>
                                <w:lang w:val="en-US"/>
                              </w:rPr>
                              <w:t>2</w:t>
                            </w:r>
                            <w:r w:rsidRPr="00D330D7">
                              <w:rPr>
                                <w:rFonts w:ascii="Calibri" w:hAnsi="Calibri"/>
                                <w:lang w:val="en-US"/>
                              </w:rPr>
                              <w:t>Se</w:t>
                            </w:r>
                            <w:r w:rsidRPr="00D330D7">
                              <w:rPr>
                                <w:rFonts w:ascii="Calibri" w:hAnsi="Calibri"/>
                                <w:vertAlign w:val="subscript"/>
                                <w:lang w:val="en-US"/>
                              </w:rPr>
                              <w:t>3</w:t>
                            </w:r>
                            <w:r w:rsidRPr="00D330D7">
                              <w:rPr>
                                <w:rFonts w:ascii="Calibri" w:hAnsi="Calibri"/>
                                <w:lang w:val="en-US"/>
                              </w:rPr>
                              <w:t xml:space="preserve"> photocathodes, </w:t>
                            </w:r>
                            <w:r w:rsidRPr="00D330D7">
                              <w:rPr>
                                <w:rFonts w:ascii="Calibri" w:hAnsi="Calibri"/>
                                <w:szCs w:val="28"/>
                                <w:lang w:eastAsia="ko-KR"/>
                              </w:rPr>
                              <w:t>performances of s</w:t>
                            </w:r>
                            <w:proofErr w:type="spellStart"/>
                            <w:r w:rsidRPr="00D330D7">
                              <w:rPr>
                                <w:rFonts w:ascii="Calibri" w:hAnsi="Calibri"/>
                                <w:lang w:val="en-US"/>
                              </w:rPr>
                              <w:t>emitransparent</w:t>
                            </w:r>
                            <w:proofErr w:type="spellEnd"/>
                            <w:r w:rsidRPr="00D330D7">
                              <w:rPr>
                                <w:rFonts w:ascii="Calibri" w:hAnsi="Calibri"/>
                                <w:lang w:val="en-US"/>
                              </w:rPr>
                              <w:t xml:space="preserve"> perovskite</w:t>
                            </w:r>
                            <w:r>
                              <w:rPr>
                                <w:rFonts w:ascii="Calibri" w:hAnsi="Calibri"/>
                                <w:lang w:val="en-US"/>
                              </w:rPr>
                              <w:t xml:space="preserve"> PVs,</w:t>
                            </w:r>
                            <w:r w:rsidRPr="00D330D7">
                              <w:rPr>
                                <w:rFonts w:ascii="Calibri" w:hAnsi="Calibri"/>
                                <w:w w:val="100"/>
                                <w:sz w:val="24"/>
                                <w:szCs w:val="20"/>
                                <w:lang w:val="en-US"/>
                              </w:rPr>
                              <w:t xml:space="preserve"> </w:t>
                            </w:r>
                            <w:r>
                              <w:rPr>
                                <w:rFonts w:ascii="Calibri" w:hAnsi="Calibri"/>
                                <w:lang w:val="en-US"/>
                              </w:rPr>
                              <w:t>lo</w:t>
                            </w:r>
                            <w:r w:rsidRPr="00D330D7">
                              <w:rPr>
                                <w:rFonts w:ascii="Calibri" w:hAnsi="Calibri"/>
                                <w:lang w:val="en-US"/>
                              </w:rPr>
                              <w:t>ng-term stability test of the optimized PV-PEC tandem cell.</w:t>
                            </w:r>
                            <w:r w:rsidRPr="00D330D7">
                              <w:rPr>
                                <w:rFonts w:ascii="Calibri" w:hAnsi="Calibri"/>
                                <w:b/>
                                <w:lang w:val="en-US"/>
                              </w:rPr>
                              <w:t xml:space="preserve"> </w:t>
                            </w:r>
                            <w:r w:rsidRPr="00D330D7">
                              <w:rPr>
                                <w:rFonts w:ascii="Calibri" w:hAnsi="Calibri"/>
                              </w:rPr>
                              <w:t>See DOI: 10.1039/x0xx00000x</w:t>
                            </w:r>
                          </w:p>
                          <w:p w:rsidR="000B2D78" w:rsidRPr="00D330D7" w:rsidRDefault="000B2D78" w:rsidP="00241ACD">
                            <w:pPr>
                              <w:pStyle w:val="RSCF02FootnotestoTitleAuthors"/>
                              <w:rPr>
                                <w:rFonts w:ascii="Calibri" w:hAnsi="Calibri"/>
                              </w:rPr>
                            </w:pPr>
                            <w:r w:rsidRPr="00D330D7">
                              <w:rPr>
                                <w:rFonts w:ascii="Calibri" w:hAnsi="Calibri"/>
                              </w:rPr>
                              <w:t>‡These authors contributed equally.</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97AF1AC" id="_x0000_t202" coordsize="21600,21600" o:spt="202" path="m,l,21600r21600,l21600,xe">
                <v:stroke joinstyle="miter"/>
                <v:path gradientshapeok="t" o:connecttype="rect"/>
              </v:shapetype>
              <v:shape id="Text Box 2" o:spid="_x0000_s1026" type="#_x0000_t202" style="position:absolute;margin-left:0;margin-top:0;width:248.75pt;height:128.2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0B2D78" w:rsidRPr="00C869D6" w:rsidRDefault="000B2D78" w:rsidP="00C869D6">
                      <w:pPr>
                        <w:pStyle w:val="RSCF01FootnoteAuthorAddress"/>
                        <w:rPr>
                          <w:lang w:val="en-US"/>
                        </w:rPr>
                      </w:pPr>
                      <w:r w:rsidRPr="00C869D6">
                        <w:rPr>
                          <w:lang w:val="en-US"/>
                        </w:rPr>
                        <w:t xml:space="preserve">Department of Materials Science and Engineering, </w:t>
                      </w:r>
                      <w:proofErr w:type="spellStart"/>
                      <w:r w:rsidRPr="00C869D6">
                        <w:rPr>
                          <w:lang w:val="en-US"/>
                        </w:rPr>
                        <w:t>Yonsei</w:t>
                      </w:r>
                      <w:proofErr w:type="spellEnd"/>
                      <w:r w:rsidRPr="00C869D6">
                        <w:rPr>
                          <w:lang w:val="en-US"/>
                        </w:rPr>
                        <w:t xml:space="preserve"> University, 50 </w:t>
                      </w:r>
                      <w:proofErr w:type="spellStart"/>
                      <w:r w:rsidRPr="00C869D6">
                        <w:rPr>
                          <w:lang w:val="en-US"/>
                        </w:rPr>
                        <w:t>Yonsei-ro</w:t>
                      </w:r>
                      <w:proofErr w:type="spellEnd"/>
                      <w:r w:rsidRPr="00C869D6">
                        <w:rPr>
                          <w:lang w:val="en-US"/>
                        </w:rPr>
                        <w:t xml:space="preserve"> </w:t>
                      </w:r>
                      <w:proofErr w:type="spellStart"/>
                      <w:r w:rsidRPr="00C869D6">
                        <w:rPr>
                          <w:lang w:val="en-US"/>
                        </w:rPr>
                        <w:t>Seodaemun-gu</w:t>
                      </w:r>
                      <w:proofErr w:type="spellEnd"/>
                      <w:r w:rsidRPr="00C869D6">
                        <w:rPr>
                          <w:lang w:val="en-US"/>
                        </w:rPr>
                        <w:t>, Seoul 03722, Republic of Korea</w:t>
                      </w:r>
                      <w:r>
                        <w:rPr>
                          <w:lang w:val="en-US"/>
                        </w:rPr>
                        <w:t>,</w:t>
                      </w:r>
                      <w:r w:rsidRPr="000B2D78">
                        <w:t xml:space="preserve"> </w:t>
                      </w:r>
                      <w:r>
                        <w:t>E–mail: jmoon@yonsei.ac.kr</w:t>
                      </w:r>
                    </w:p>
                    <w:p w:rsidR="000B2D78" w:rsidRPr="00C869D6" w:rsidRDefault="000B2D78" w:rsidP="00C869D6">
                      <w:pPr>
                        <w:pStyle w:val="RSCF01FootnoteAuthorAddress"/>
                        <w:rPr>
                          <w:lang w:val="en-US"/>
                        </w:rPr>
                      </w:pPr>
                      <w:r w:rsidRPr="00C869D6">
                        <w:rPr>
                          <w:lang w:val="en-US"/>
                        </w:rPr>
                        <w:t>Department of Chemistry, University of Zurich, Zurich 8057, Switzerland.</w:t>
                      </w:r>
                    </w:p>
                    <w:p w:rsidR="000B2D78" w:rsidRPr="00D330D7" w:rsidRDefault="000B2D78" w:rsidP="00C869D6">
                      <w:pPr>
                        <w:pStyle w:val="RSCF01FootnoteAuthorAddress"/>
                        <w:rPr>
                          <w:rFonts w:ascii="Calibri" w:hAnsi="Calibri"/>
                        </w:rPr>
                      </w:pPr>
                      <w:r w:rsidRPr="00C869D6">
                        <w:rPr>
                          <w:lang w:val="en-US"/>
                        </w:rPr>
                        <w:t xml:space="preserve">Department of Mathematics, Physics and Electrical Engineering, </w:t>
                      </w:r>
                      <w:proofErr w:type="spellStart"/>
                      <w:r w:rsidRPr="00C869D6">
                        <w:rPr>
                          <w:lang w:val="en-US"/>
                        </w:rPr>
                        <w:t>Northumbria</w:t>
                      </w:r>
                      <w:proofErr w:type="spellEnd"/>
                      <w:r w:rsidRPr="00C869D6">
                        <w:rPr>
                          <w:lang w:val="en-US"/>
                        </w:rPr>
                        <w:t xml:space="preserve"> University</w:t>
                      </w:r>
                      <w:r w:rsidRPr="00D330D7">
                        <w:rPr>
                          <w:rFonts w:ascii="Calibri" w:hAnsi="Calibri"/>
                          <w:lang w:val="en-US"/>
                        </w:rPr>
                        <w:t>, Newcastle upon Tyne, UK.</w:t>
                      </w:r>
                    </w:p>
                    <w:p w:rsidR="000B2D78" w:rsidRPr="00D330D7" w:rsidRDefault="000B2D78" w:rsidP="00C869D6">
                      <w:pPr>
                        <w:pStyle w:val="RSCF01FootnoteAuthorAddress"/>
                        <w:rPr>
                          <w:rFonts w:ascii="Calibri" w:hAnsi="Calibri"/>
                        </w:rPr>
                      </w:pPr>
                      <w:r w:rsidRPr="00D330D7">
                        <w:rPr>
                          <w:rFonts w:ascii="Calibri" w:hAnsi="Calibri"/>
                          <w:lang w:val="en-US"/>
                        </w:rPr>
                        <w:t>Stephenson Institute for Renewable Energy, Physics Department, University of Liverpool, Liverpool L69 7ZF, UK</w:t>
                      </w:r>
                    </w:p>
                    <w:p w:rsidR="000B2D78" w:rsidRPr="00D330D7" w:rsidRDefault="000B2D78" w:rsidP="00C869D6">
                      <w:pPr>
                        <w:pStyle w:val="RSCF02FootnotestoTitleAuthors"/>
                        <w:rPr>
                          <w:rFonts w:ascii="Calibri" w:hAnsi="Calibri"/>
                        </w:rPr>
                      </w:pPr>
                      <w:r w:rsidRPr="00D330D7">
                        <w:rPr>
                          <w:rFonts w:ascii="Calibri" w:hAnsi="Calibri"/>
                        </w:rPr>
                        <w:t xml:space="preserve">† Electronic Supplementary Information (ESI) available: </w:t>
                      </w:r>
                      <w:r w:rsidRPr="00D330D7">
                        <w:rPr>
                          <w:rFonts w:ascii="Calibri" w:hAnsi="Calibri"/>
                          <w:lang w:val="en-US"/>
                        </w:rPr>
                        <w:t>Single PV-cell-PEC tandem device, light-absorption coefficient of MAPbI</w:t>
                      </w:r>
                      <w:r w:rsidRPr="00D330D7">
                        <w:rPr>
                          <w:rFonts w:ascii="Calibri" w:hAnsi="Calibri"/>
                          <w:vertAlign w:val="subscript"/>
                          <w:lang w:val="en-US"/>
                        </w:rPr>
                        <w:t>3</w:t>
                      </w:r>
                      <w:r w:rsidRPr="00D330D7">
                        <w:rPr>
                          <w:rFonts w:ascii="Calibri" w:hAnsi="Calibri"/>
                          <w:lang w:val="en-US"/>
                        </w:rPr>
                        <w:t>, faradaic efficiencies of the Sb</w:t>
                      </w:r>
                      <w:r w:rsidRPr="00D330D7">
                        <w:rPr>
                          <w:rFonts w:ascii="Calibri" w:hAnsi="Calibri"/>
                          <w:vertAlign w:val="subscript"/>
                          <w:lang w:val="en-US"/>
                        </w:rPr>
                        <w:t>2</w:t>
                      </w:r>
                      <w:r w:rsidRPr="00D330D7">
                        <w:rPr>
                          <w:rFonts w:ascii="Calibri" w:hAnsi="Calibri"/>
                          <w:lang w:val="en-US"/>
                        </w:rPr>
                        <w:t>Se</w:t>
                      </w:r>
                      <w:r w:rsidRPr="00D330D7">
                        <w:rPr>
                          <w:rFonts w:ascii="Calibri" w:hAnsi="Calibri"/>
                          <w:vertAlign w:val="subscript"/>
                          <w:lang w:val="en-US"/>
                        </w:rPr>
                        <w:t>3</w:t>
                      </w:r>
                      <w:r w:rsidRPr="00D330D7">
                        <w:rPr>
                          <w:rFonts w:ascii="Calibri" w:hAnsi="Calibri"/>
                          <w:lang w:val="en-US"/>
                        </w:rPr>
                        <w:t xml:space="preserve"> photocathodes, </w:t>
                      </w:r>
                      <w:r w:rsidRPr="00D330D7">
                        <w:rPr>
                          <w:rFonts w:ascii="Calibri" w:hAnsi="Calibri"/>
                          <w:szCs w:val="28"/>
                          <w:lang w:eastAsia="ko-KR"/>
                        </w:rPr>
                        <w:t>performances of s</w:t>
                      </w:r>
                      <w:proofErr w:type="spellStart"/>
                      <w:r w:rsidRPr="00D330D7">
                        <w:rPr>
                          <w:rFonts w:ascii="Calibri" w:hAnsi="Calibri"/>
                          <w:lang w:val="en-US"/>
                        </w:rPr>
                        <w:t>emitransparent</w:t>
                      </w:r>
                      <w:proofErr w:type="spellEnd"/>
                      <w:r w:rsidRPr="00D330D7">
                        <w:rPr>
                          <w:rFonts w:ascii="Calibri" w:hAnsi="Calibri"/>
                          <w:lang w:val="en-US"/>
                        </w:rPr>
                        <w:t xml:space="preserve"> perovskite</w:t>
                      </w:r>
                      <w:r>
                        <w:rPr>
                          <w:rFonts w:ascii="Calibri" w:hAnsi="Calibri"/>
                          <w:lang w:val="en-US"/>
                        </w:rPr>
                        <w:t xml:space="preserve"> PVs,</w:t>
                      </w:r>
                      <w:r w:rsidRPr="00D330D7">
                        <w:rPr>
                          <w:rFonts w:ascii="Calibri" w:hAnsi="Calibri"/>
                          <w:w w:val="100"/>
                          <w:sz w:val="24"/>
                          <w:szCs w:val="20"/>
                          <w:lang w:val="en-US"/>
                        </w:rPr>
                        <w:t xml:space="preserve"> </w:t>
                      </w:r>
                      <w:r>
                        <w:rPr>
                          <w:rFonts w:ascii="Calibri" w:hAnsi="Calibri"/>
                          <w:lang w:val="en-US"/>
                        </w:rPr>
                        <w:t>lo</w:t>
                      </w:r>
                      <w:r w:rsidRPr="00D330D7">
                        <w:rPr>
                          <w:rFonts w:ascii="Calibri" w:hAnsi="Calibri"/>
                          <w:lang w:val="en-US"/>
                        </w:rPr>
                        <w:t>ng-term stability test of the optimized PV-PEC tandem cell.</w:t>
                      </w:r>
                      <w:r w:rsidRPr="00D330D7">
                        <w:rPr>
                          <w:rFonts w:ascii="Calibri" w:hAnsi="Calibri"/>
                          <w:b/>
                          <w:lang w:val="en-US"/>
                        </w:rPr>
                        <w:t xml:space="preserve"> </w:t>
                      </w:r>
                      <w:r w:rsidRPr="00D330D7">
                        <w:rPr>
                          <w:rFonts w:ascii="Calibri" w:hAnsi="Calibri"/>
                        </w:rPr>
                        <w:t>See DOI: 10.1039/x0xx00000x</w:t>
                      </w:r>
                    </w:p>
                    <w:p w:rsidR="000B2D78" w:rsidRPr="00D330D7" w:rsidRDefault="000B2D78" w:rsidP="00241ACD">
                      <w:pPr>
                        <w:pStyle w:val="RSCF02FootnotestoTitleAuthors"/>
                        <w:rPr>
                          <w:rFonts w:ascii="Calibri" w:hAnsi="Calibri"/>
                        </w:rPr>
                      </w:pPr>
                      <w:r w:rsidRPr="00D330D7">
                        <w:rPr>
                          <w:rFonts w:ascii="Calibri" w:hAnsi="Calibri"/>
                        </w:rPr>
                        <w:t>‡These authors contributed equally.</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p>
    <w:p w:rsidR="004414A5" w:rsidRPr="00C32EDF" w:rsidRDefault="00F62C8B" w:rsidP="00C32EDF">
      <w:pPr>
        <w:pStyle w:val="RSCH01PaperTitle"/>
      </w:pPr>
      <w:r w:rsidRPr="004414A5">
        <w:br w:type="column"/>
      </w:r>
      <w:bookmarkStart w:id="0" w:name="_Hlk37199101"/>
      <w:r w:rsidR="00B2245D" w:rsidRPr="00B2245D">
        <w:rPr>
          <w:lang w:val="en-US"/>
        </w:rPr>
        <w:t>Solar water splitting exceeding 10 % efficiency via low-cost Sb</w:t>
      </w:r>
      <w:r w:rsidR="00B2245D" w:rsidRPr="00B2245D">
        <w:rPr>
          <w:vertAlign w:val="subscript"/>
          <w:lang w:val="en-US"/>
        </w:rPr>
        <w:t>2</w:t>
      </w:r>
      <w:r w:rsidR="00B2245D" w:rsidRPr="00B2245D">
        <w:rPr>
          <w:lang w:val="en-US"/>
        </w:rPr>
        <w:t>Se</w:t>
      </w:r>
      <w:r w:rsidR="00B2245D" w:rsidRPr="00B2245D">
        <w:rPr>
          <w:vertAlign w:val="subscript"/>
          <w:lang w:val="en-US"/>
        </w:rPr>
        <w:t>3</w:t>
      </w:r>
      <w:r w:rsidR="00B2245D" w:rsidRPr="00B2245D">
        <w:rPr>
          <w:lang w:val="en-US"/>
        </w:rPr>
        <w:t xml:space="preserve"> photocathodes coupled with semitransparent perovskite photovoltaics </w:t>
      </w:r>
      <w:bookmarkEnd w:id="0"/>
    </w:p>
    <w:p w:rsidR="00B2245D" w:rsidRPr="00B2245D" w:rsidRDefault="00B2245D" w:rsidP="00B2245D">
      <w:pPr>
        <w:pStyle w:val="RSCB01ARTAbstract"/>
        <w:rPr>
          <w:rFonts w:cs="Times New Roman"/>
          <w:sz w:val="20"/>
          <w:vertAlign w:val="superscript"/>
          <w:lang w:val="en-US"/>
        </w:rPr>
      </w:pPr>
      <w:r w:rsidRPr="00B2245D">
        <w:rPr>
          <w:rFonts w:cs="Times New Roman"/>
          <w:sz w:val="20"/>
          <w:lang w:val="en-US"/>
        </w:rPr>
        <w:t>Wooseok Yang</w:t>
      </w:r>
      <w:r w:rsidRPr="00B2245D">
        <w:rPr>
          <w:rFonts w:cs="Times New Roman"/>
          <w:sz w:val="20"/>
          <w:vertAlign w:val="superscript"/>
        </w:rPr>
        <w:t>‡</w:t>
      </w:r>
      <w:r w:rsidR="006504D5">
        <w:rPr>
          <w:rFonts w:cs="Times New Roman"/>
          <w:sz w:val="20"/>
          <w:vertAlign w:val="superscript"/>
        </w:rPr>
        <w:t>a,b</w:t>
      </w:r>
      <w:r w:rsidRPr="00B2245D">
        <w:rPr>
          <w:rFonts w:cs="Times New Roman"/>
          <w:sz w:val="20"/>
          <w:lang w:val="en-US"/>
        </w:rPr>
        <w:t>, Jaemin Park</w:t>
      </w:r>
      <w:r w:rsidRPr="00B2245D">
        <w:rPr>
          <w:rFonts w:cs="Times New Roman"/>
          <w:sz w:val="20"/>
          <w:vertAlign w:val="superscript"/>
        </w:rPr>
        <w:t>‡</w:t>
      </w:r>
      <w:r w:rsidR="006504D5">
        <w:rPr>
          <w:rFonts w:cs="Times New Roman"/>
          <w:sz w:val="20"/>
          <w:vertAlign w:val="superscript"/>
        </w:rPr>
        <w:t>a</w:t>
      </w:r>
      <w:r w:rsidRPr="00B2245D">
        <w:rPr>
          <w:rFonts w:cs="Times New Roman"/>
          <w:sz w:val="20"/>
          <w:lang w:val="en-US"/>
        </w:rPr>
        <w:t>, Hyeok-Chan Kwon</w:t>
      </w:r>
      <w:r w:rsidRPr="00B2245D">
        <w:rPr>
          <w:rFonts w:cs="Times New Roman"/>
          <w:sz w:val="20"/>
          <w:vertAlign w:val="superscript"/>
        </w:rPr>
        <w:t>‡</w:t>
      </w:r>
      <w:r w:rsidR="006504D5">
        <w:rPr>
          <w:rFonts w:cs="Times New Roman"/>
          <w:sz w:val="20"/>
          <w:vertAlign w:val="superscript"/>
          <w:lang w:val="en-US"/>
        </w:rPr>
        <w:t>a</w:t>
      </w:r>
      <w:r w:rsidRPr="00B2245D">
        <w:rPr>
          <w:rFonts w:cs="Times New Roman"/>
          <w:sz w:val="20"/>
          <w:lang w:val="en-US"/>
        </w:rPr>
        <w:t>, Oliver S. Hutter</w:t>
      </w:r>
      <w:r w:rsidR="006504D5">
        <w:rPr>
          <w:rFonts w:cs="Times New Roman"/>
          <w:sz w:val="20"/>
          <w:vertAlign w:val="superscript"/>
          <w:lang w:val="en-US"/>
        </w:rPr>
        <w:t>c</w:t>
      </w:r>
      <w:r w:rsidRPr="00B2245D">
        <w:rPr>
          <w:rFonts w:cs="Times New Roman"/>
          <w:sz w:val="20"/>
          <w:lang w:val="en-US"/>
        </w:rPr>
        <w:t>, Laurie J. Phillips</w:t>
      </w:r>
      <w:r w:rsidR="006504D5">
        <w:rPr>
          <w:rFonts w:cs="Times New Roman"/>
          <w:sz w:val="20"/>
          <w:vertAlign w:val="superscript"/>
          <w:lang w:val="en-US"/>
        </w:rPr>
        <w:t>d</w:t>
      </w:r>
      <w:r w:rsidRPr="00B2245D">
        <w:rPr>
          <w:rFonts w:cs="Times New Roman"/>
          <w:sz w:val="20"/>
          <w:lang w:val="en-US"/>
        </w:rPr>
        <w:t>, Jeiwan Tan</w:t>
      </w:r>
      <w:r w:rsidR="006504D5">
        <w:rPr>
          <w:rFonts w:cs="Times New Roman"/>
          <w:sz w:val="20"/>
          <w:vertAlign w:val="superscript"/>
          <w:lang w:val="en-US"/>
        </w:rPr>
        <w:t>a</w:t>
      </w:r>
      <w:r w:rsidRPr="00B2245D">
        <w:rPr>
          <w:rFonts w:cs="Times New Roman"/>
          <w:sz w:val="20"/>
          <w:lang w:val="en-US"/>
        </w:rPr>
        <w:t>, Hyungsoo Lee</w:t>
      </w:r>
      <w:r w:rsidR="006504D5">
        <w:rPr>
          <w:rFonts w:cs="Times New Roman"/>
          <w:sz w:val="20"/>
          <w:vertAlign w:val="superscript"/>
          <w:lang w:val="en-US"/>
        </w:rPr>
        <w:t>a</w:t>
      </w:r>
      <w:r w:rsidRPr="00B2245D">
        <w:rPr>
          <w:rFonts w:cs="Times New Roman"/>
          <w:sz w:val="20"/>
          <w:lang w:val="en-US"/>
        </w:rPr>
        <w:t xml:space="preserve">, </w:t>
      </w:r>
      <w:r w:rsidR="00717BE9" w:rsidRPr="00251E68">
        <w:rPr>
          <w:rFonts w:cs="Times New Roman"/>
          <w:sz w:val="20"/>
          <w:lang w:val="en-US"/>
        </w:rPr>
        <w:t>Junwoo Lee</w:t>
      </w:r>
      <w:r w:rsidR="00717BE9" w:rsidRPr="00251E68">
        <w:rPr>
          <w:rFonts w:cs="Times New Roman"/>
          <w:sz w:val="20"/>
          <w:vertAlign w:val="superscript"/>
          <w:lang w:val="en-US"/>
        </w:rPr>
        <w:t>a</w:t>
      </w:r>
      <w:r w:rsidR="00717BE9" w:rsidRPr="00251E68">
        <w:rPr>
          <w:rFonts w:cs="Times New Roman"/>
          <w:sz w:val="20"/>
          <w:lang w:val="en-US"/>
        </w:rPr>
        <w:t xml:space="preserve">, </w:t>
      </w:r>
      <w:r w:rsidRPr="00B2245D">
        <w:rPr>
          <w:rFonts w:cs="Times New Roman"/>
          <w:sz w:val="20"/>
          <w:lang w:val="en-US"/>
        </w:rPr>
        <w:t>S. David Tilley</w:t>
      </w:r>
      <w:r w:rsidR="006504D5">
        <w:rPr>
          <w:rFonts w:cs="Times New Roman"/>
          <w:sz w:val="20"/>
          <w:vertAlign w:val="superscript"/>
          <w:lang w:val="en-US"/>
        </w:rPr>
        <w:t>b</w:t>
      </w:r>
      <w:r w:rsidRPr="00B2245D">
        <w:rPr>
          <w:rFonts w:cs="Times New Roman"/>
          <w:sz w:val="20"/>
          <w:lang w:val="en-US"/>
        </w:rPr>
        <w:t xml:space="preserve">, </w:t>
      </w:r>
      <w:r w:rsidRPr="00B2245D">
        <w:rPr>
          <w:rFonts w:cs="Times New Roman"/>
          <w:sz w:val="20"/>
          <w:lang w:val="en-US"/>
        </w:rPr>
        <w:softHyphen/>
        <w:t>Jonathan D. Major</w:t>
      </w:r>
      <w:r w:rsidR="006504D5">
        <w:rPr>
          <w:rFonts w:cs="Times New Roman"/>
          <w:sz w:val="20"/>
          <w:vertAlign w:val="superscript"/>
          <w:lang w:val="en-US"/>
        </w:rPr>
        <w:t>d</w:t>
      </w:r>
      <w:r w:rsidRPr="00B2245D">
        <w:rPr>
          <w:rFonts w:cs="Times New Roman"/>
          <w:sz w:val="20"/>
          <w:lang w:val="en-US"/>
        </w:rPr>
        <w:t xml:space="preserve"> </w:t>
      </w:r>
      <w:r w:rsidRPr="00B2245D">
        <w:rPr>
          <w:rFonts w:cs="Times New Roman"/>
          <w:sz w:val="20"/>
          <w:lang w:val="en-US"/>
        </w:rPr>
        <w:softHyphen/>
        <w:t>and Jooho Moon</w:t>
      </w:r>
      <w:r w:rsidR="006504D5">
        <w:rPr>
          <w:rFonts w:cs="Times New Roman"/>
          <w:sz w:val="20"/>
          <w:vertAlign w:val="superscript"/>
          <w:lang w:val="en-US"/>
        </w:rPr>
        <w:t>a</w:t>
      </w:r>
      <w:r w:rsidRPr="00B2245D">
        <w:rPr>
          <w:rFonts w:cs="Times New Roman"/>
          <w:sz w:val="20"/>
          <w:vertAlign w:val="superscript"/>
          <w:lang w:val="en-US"/>
        </w:rPr>
        <w:t>*</w:t>
      </w:r>
    </w:p>
    <w:p w:rsidR="006504D5" w:rsidRPr="006504D5" w:rsidRDefault="006504D5" w:rsidP="006504D5">
      <w:pPr>
        <w:pStyle w:val="RSCB01ARTAbstract"/>
        <w:rPr>
          <w:lang w:val="en-US"/>
        </w:rPr>
      </w:pPr>
      <w:r w:rsidRPr="006504D5">
        <w:rPr>
          <w:lang w:val="en-US"/>
        </w:rPr>
        <w:t>Solar water splitting directly converts solar energy into H</w:t>
      </w:r>
      <w:r w:rsidRPr="006504D5">
        <w:rPr>
          <w:vertAlign w:val="subscript"/>
          <w:lang w:val="en-US"/>
        </w:rPr>
        <w:t>2</w:t>
      </w:r>
      <w:r w:rsidRPr="006504D5">
        <w:rPr>
          <w:lang w:val="en-US"/>
        </w:rPr>
        <w:t xml:space="preserve"> fuel that is suitable for storage and transport. To achieve a high solar-to-hydrogen (STH) conversion efficiency, elaborate strategies yielding a high photocurrent in a tandem configuration along with sufficient photovoltage should be developed. We demonstrated highly efficient solar water splitting devices based on emerging low-cost Sb</w:t>
      </w:r>
      <w:r w:rsidRPr="006504D5">
        <w:rPr>
          <w:vertAlign w:val="subscript"/>
          <w:lang w:val="en-US"/>
        </w:rPr>
        <w:t>2</w:t>
      </w:r>
      <w:r w:rsidRPr="006504D5">
        <w:rPr>
          <w:lang w:val="en-US"/>
        </w:rPr>
        <w:t>Se</w:t>
      </w:r>
      <w:r w:rsidRPr="006504D5">
        <w:rPr>
          <w:vertAlign w:val="subscript"/>
          <w:lang w:val="en-US"/>
        </w:rPr>
        <w:t>3</w:t>
      </w:r>
      <w:r w:rsidRPr="006504D5">
        <w:rPr>
          <w:lang w:val="en-US"/>
        </w:rPr>
        <w:t xml:space="preserve"> photocathodes coupled with semitransparent perovskite photovoltaics. A state-of-the-art Sb</w:t>
      </w:r>
      <w:r w:rsidRPr="006504D5">
        <w:rPr>
          <w:vertAlign w:val="subscript"/>
          <w:lang w:val="en-US"/>
        </w:rPr>
        <w:t>2</w:t>
      </w:r>
      <w:r w:rsidRPr="006504D5">
        <w:rPr>
          <w:lang w:val="en-US"/>
        </w:rPr>
        <w:t>Se</w:t>
      </w:r>
      <w:r w:rsidRPr="006504D5">
        <w:rPr>
          <w:vertAlign w:val="subscript"/>
          <w:lang w:val="en-US"/>
        </w:rPr>
        <w:t>3</w:t>
      </w:r>
      <w:r w:rsidRPr="006504D5">
        <w:rPr>
          <w:lang w:val="en-US"/>
        </w:rPr>
        <w:t xml:space="preserve"> photocathode exhibiting efficient long-wavelength photon harvesting enabled by judicious selection of junction layers was employed as a bottom absorber component. The top semitransparent photovoltaic cells, i.e., parallelized nanopillar perovskites using an anodized aluminum oxide scaffold, allowed the transmittance, photocurrent, and photovoltage to be precisely adjusted by changing the </w:t>
      </w:r>
      <w:r w:rsidR="005C01FE">
        <w:rPr>
          <w:lang w:val="en-US"/>
        </w:rPr>
        <w:t>filling level of the perovskite layer in the scaffold</w:t>
      </w:r>
      <w:r w:rsidRPr="006504D5">
        <w:rPr>
          <w:lang w:val="en-US"/>
        </w:rPr>
        <w:t xml:space="preserve">. The optimum tandem device, in which similar current values were allocated to the top and bottom cells, achieved an STH conversion efficiency exceeding 10% by efficiently utilizing a broad range of photons at wavelength over 1000 nm. </w:t>
      </w:r>
    </w:p>
    <w:p w:rsidR="00FA2DA2" w:rsidRPr="006504D5" w:rsidRDefault="00FA2DA2" w:rsidP="00FA2DA2">
      <w:pPr>
        <w:pStyle w:val="RSCB01ARTAbstract"/>
        <w:rPr>
          <w:lang w:val="en-US"/>
        </w:rPr>
        <w:sectPr w:rsidR="00FA2DA2" w:rsidRPr="006504D5" w:rsidSect="00AD5ED1">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rsidR="00FA2DA2" w:rsidRDefault="00FA2DA2" w:rsidP="00FA2DA2">
      <w:pPr>
        <w:pStyle w:val="RSCB04AHeadingSection"/>
      </w:pPr>
      <w:r w:rsidRPr="00017239">
        <w:t>Introduction</w:t>
      </w:r>
    </w:p>
    <w:p w:rsidR="00F32BAD" w:rsidRPr="00F32BAD" w:rsidRDefault="00F32BAD" w:rsidP="00F32BAD">
      <w:pPr>
        <w:pStyle w:val="RSCB02ArticleText"/>
      </w:pPr>
      <w:r w:rsidRPr="00F32BAD">
        <w:t>Solar energy can be stored with battery technology by converting it into electricity via photovoltaic (PV) cells; however, producing H</w:t>
      </w:r>
      <w:r w:rsidRPr="00F32BAD">
        <w:rPr>
          <w:vertAlign w:val="subscript"/>
        </w:rPr>
        <w:t>2</w:t>
      </w:r>
      <w:r w:rsidRPr="00F32BAD">
        <w:t xml:space="preserve"> fuel via </w:t>
      </w:r>
      <w:proofErr w:type="spellStart"/>
      <w:r w:rsidRPr="00F32BAD">
        <w:t>photoelectrochemical</w:t>
      </w:r>
      <w:proofErr w:type="spellEnd"/>
      <w:r w:rsidRPr="00F32BAD">
        <w:t xml:space="preserve"> (PEC) water splitting is a more efficient solution for long-term storage. The solar-to-hydrogen (STH) conversion efficiency (</w:t>
      </w:r>
      <w:proofErr w:type="spellStart"/>
      <w:r w:rsidRPr="00F32BAD">
        <w:rPr>
          <w:i/>
        </w:rPr>
        <w:t>η</w:t>
      </w:r>
      <w:r w:rsidRPr="00F32BAD">
        <w:rPr>
          <w:i/>
          <w:vertAlign w:val="subscript"/>
        </w:rPr>
        <w:t>STH</w:t>
      </w:r>
      <w:proofErr w:type="spellEnd"/>
      <w:r w:rsidRPr="00F32BAD">
        <w:t xml:space="preserve">) is proportional to the device photocurrent when a sufficient </w:t>
      </w:r>
      <w:proofErr w:type="spellStart"/>
      <w:r w:rsidRPr="00F32BAD">
        <w:t>photovoltage</w:t>
      </w:r>
      <w:proofErr w:type="spellEnd"/>
      <w:r w:rsidRPr="00F32BAD">
        <w:t xml:space="preserve"> that exceeds the sum of the thermodynamic voltage for overall water splitting (1.23 V) and the </w:t>
      </w:r>
      <w:proofErr w:type="spellStart"/>
      <w:r w:rsidRPr="00F32BAD">
        <w:t>overpotentials</w:t>
      </w:r>
      <w:proofErr w:type="spellEnd"/>
      <w:r w:rsidRPr="00F32BAD">
        <w:t xml:space="preserve"> for the oxygen evolution reaction (OER) and hydrogen evolution reaction (HER) is provided. Therefore, to achieve high </w:t>
      </w:r>
      <w:proofErr w:type="spellStart"/>
      <w:r w:rsidRPr="00F32BAD">
        <w:rPr>
          <w:i/>
        </w:rPr>
        <w:t>η</w:t>
      </w:r>
      <w:r w:rsidRPr="00F32BAD">
        <w:rPr>
          <w:i/>
          <w:vertAlign w:val="subscript"/>
        </w:rPr>
        <w:t>STH</w:t>
      </w:r>
      <w:proofErr w:type="spellEnd"/>
      <w:r w:rsidRPr="00F32BAD">
        <w:t xml:space="preserve">, elaborate strategies should be developed to maximize the photocurrent while producing a </w:t>
      </w:r>
      <w:proofErr w:type="spellStart"/>
      <w:r w:rsidRPr="00F32BAD">
        <w:t>photovoltage</w:t>
      </w:r>
      <w:proofErr w:type="spellEnd"/>
      <w:r w:rsidRPr="00F32BAD">
        <w:t xml:space="preserve"> suitable to drive the water-splitting reaction</w:t>
      </w:r>
      <w:r w:rsidRPr="00F32BAD">
        <w:fldChar w:fldCharType="begin" w:fldLock="1"/>
      </w:r>
      <w:r w:rsidRPr="00F32BAD">
        <w:instrText>ADDIN CSL_CITATION {"citationItems":[{"id":"ITEM-1","itemData":{"DOI":"10.1039/c8cs00997j","ISSN":"14604744","abstract":"To accelerate the deployment of hydrogen produced by renewable solar energy, several technologies have been competitively developed, including photoelectrochemical (PEC), photocatalytic, and photovoltaic-electrolysis routes. In this review, we place PEC in context with these competing technologies and highlight key advantages of PEC systems. After defining the unique performance metrics of the PEC water splitting system, recently developed strategies for enhancing each performance metric, such as the photocurrent density, photovoltage, fill factor, and stability are surveyed in conjunction with the relevant theoretical aspects. In addition, various advanced characterization methods are discussed, including recently developed in situ techniques, allowing us to understand not only the basic properties of materials but also diverse photophysical phenomena underlying the PEC system. Based on the insights gained from these advanced characterization techniques, we not only provide a resource for researchers in the field as well as those who want to join the field, but also offer an outlook of how thin film-based PEC studies could lead to commercially viable water splitting systems.","author":[{"dropping-particle":"","family":"Yang","given":"Wooseok","non-dropping-particle":"","parse-names":false,"suffix":""},{"dropping-particle":"","family":"Prabhakar","given":"Rajiv Ramanujam","non-dropping-particle":"","parse-names":false,"suffix":""},{"dropping-particle":"","family":"Tan","given":"Jeiwan","non-dropping-particle":"","parse-names":false,"suffix":""},{"dropping-particle":"","family":"Tilley","given":"S. David","non-dropping-particle":"","parse-names":false,"suffix":""},{"dropping-particle":"","family":"Moon","given":"Jooho","non-dropping-particle":"","parse-names":false,"suffix":""}],"container-title":"Chemical Society Reviews","id":"ITEM-1","issue":"19","issued":{"date-parts":[["2019"]]},"page":"4979-5015","title":"Strategies for enhancing the photocurrent, photovoltage, and stability of photoelectrodes for photoelectrochemical water splitting","type":"article","volume":"48"},"uris":["http://www.mendeley.com/documents/?uuid=a8e79932-792c-4bd6-8528-08362a3c1926"]}],"mendeley":{"formattedCitation":"&lt;sup&gt;1&lt;/sup&gt;","plainTextFormattedCitation":"1","previouslyFormattedCitation":"&lt;sup&gt;1&lt;/sup&gt;"},"properties":{"noteIndex":0},"schema":"https://github.com/citation-style-language/schema/raw/master/csl-citation.json"}</w:instrText>
      </w:r>
      <w:r w:rsidRPr="00F32BAD">
        <w:fldChar w:fldCharType="separate"/>
      </w:r>
      <w:r w:rsidRPr="00F32BAD">
        <w:rPr>
          <w:vertAlign w:val="superscript"/>
        </w:rPr>
        <w:t>1</w:t>
      </w:r>
      <w:r w:rsidRPr="00F32BAD">
        <w:fldChar w:fldCharType="end"/>
      </w:r>
      <w:r w:rsidRPr="00F32BAD">
        <w:t xml:space="preserve">. A dual-absorber tandem cell is a promising configuration for achieving both high </w:t>
      </w:r>
      <w:proofErr w:type="spellStart"/>
      <w:r w:rsidRPr="00F32BAD">
        <w:t>photovoltage</w:t>
      </w:r>
      <w:proofErr w:type="spellEnd"/>
      <w:r w:rsidRPr="00F32BAD">
        <w:t xml:space="preserve"> and photocurrent, allowing a theoretical maximum </w:t>
      </w:r>
      <w:proofErr w:type="spellStart"/>
      <w:r w:rsidRPr="00F32BAD">
        <w:rPr>
          <w:i/>
        </w:rPr>
        <w:t>η</w:t>
      </w:r>
      <w:r w:rsidRPr="00F32BAD">
        <w:rPr>
          <w:i/>
          <w:vertAlign w:val="subscript"/>
        </w:rPr>
        <w:t>STH</w:t>
      </w:r>
      <w:proofErr w:type="spellEnd"/>
      <w:r w:rsidRPr="00F32BAD">
        <w:t xml:space="preserve"> of &gt;25%</w:t>
      </w:r>
      <w:r w:rsidRPr="00F32BAD">
        <w:fldChar w:fldCharType="begin" w:fldLock="1"/>
      </w:r>
      <w:r w:rsidRPr="00F32BAD">
        <w:instrText xml:space="preserve">ADDIN CSL_CITATION {"citationItems":[{"id":"ITEM-1","itemData":{"DOI":"10.1039/c3ee40453f","ISSN":"17545706","abstract":"The solar-to-hydrogen (STH) efficiency limits, along with the maximum efficiency values and the corresponding optimal band gap combinations, have been evaluated for various combinations of light absorbers arranged in a tandem configuration in realistic, operational water-splitting prototypes. To perform the evaluation, a current-voltage model was employed, with the light absorbers, electrocatalysts, solution electrolyte, and membranes coupled in series, and with the directions of optical absorption, carrier transport, electron transfer and ionic transport in parallel. The current density vs. voltage characteristics of the light absorbers were determined by detailed-balance calculations that accounted for the Shockley-Queisser limit on the photovoltage of each absorber. The maximum STH efficiency for an integrated photoelectrochemical system was found to be </w:instrText>
      </w:r>
      <w:r w:rsidRPr="00F32BAD">
        <w:rPr>
          <w:rFonts w:ascii="Cambria Math" w:hAnsi="Cambria Math" w:cs="Cambria Math"/>
        </w:rPr>
        <w:instrText>∼</w:instrText>
      </w:r>
      <w:r w:rsidRPr="00F32BAD">
        <w:instrText>31.1% at 1 Sun (=1 kW m-2, air mass 1.5), fundamentally limited by a matching photocurrent density of 25.3 mA cm-2produced by the light absorbers. Choices of electrocatalysts, as well as the fill factors of the light absorbers and the Ohmic resistance of the solution electrolyte also play key roles in determining the maximum STH efficiency and the corresponding optimal tandem band gap combination. Pairing 1.6-1.8 eV band gap semiconductors with Si in a tandem structure produces promising light absorbers for water splitting, with theoretical STH efficiency limits of &gt;25%. © The Royal Society of Chemistry 2013.","author":[{"dropping-particle":"","family":"Hu","given":"Shu","non-dropping-particle":"","parse-names":false,"suffix":""},{"dropping-particle":"","family":"Xiang","given":"Chengxiang","non-dropping-particle":"","parse-names":false,"suffix":""},{"dropping-particle":"","family":"Haussener","given":"Sophia","non-dropping-particle":"","parse-names":false,"suffix":""},{"dropping-particle":"","family":"Berger","given":"Alan D.","non-dropping-particle":"","parse-names":false,"suffix":""},{"dropping-particle":"","family":"Lewis","given":"Nathan S.","non-dropping-particle":"","parse-names":false,"suffix":""}],"container-title":"Energy and Environmental Science","id":"ITEM-1","issue":"10","issued":{"date-parts":[["2013"]]},"page":"2984-2993","title":"An analysis of the optimal band gaps of light absorbers in integrated tandem photoelectrochemical water-splitting systems","type":"article-journal","volume":"6"},"uris":["http://www.mendeley.com/documents/?uuid=a49d6b13-b996-47d5-8594-f9870d794807"]}],"mendeley":{"formattedCitation":"&lt;sup&gt;2&lt;/sup&gt;","plainTextFormattedCitation":"2","previouslyFormattedCitation":"&lt;sup&gt;2&lt;/sup&gt;"},"properties":{"noteIndex":0},"schema":"https://github.com/citation-style-language/schema/raw/master/csl-citation.json"}</w:instrText>
      </w:r>
      <w:r w:rsidRPr="00F32BAD">
        <w:fldChar w:fldCharType="separate"/>
      </w:r>
      <w:r w:rsidRPr="00F32BAD">
        <w:rPr>
          <w:vertAlign w:val="superscript"/>
        </w:rPr>
        <w:t>2</w:t>
      </w:r>
      <w:r w:rsidRPr="00F32BAD">
        <w:fldChar w:fldCharType="end"/>
      </w:r>
      <w:r w:rsidRPr="00F32BAD">
        <w:t xml:space="preserve">, but most of the </w:t>
      </w:r>
      <w:proofErr w:type="spellStart"/>
      <w:r w:rsidRPr="00F32BAD">
        <w:rPr>
          <w:i/>
        </w:rPr>
        <w:t>η</w:t>
      </w:r>
      <w:r w:rsidRPr="00F32BAD">
        <w:rPr>
          <w:i/>
          <w:vertAlign w:val="subscript"/>
        </w:rPr>
        <w:t>STH</w:t>
      </w:r>
      <w:proofErr w:type="spellEnd"/>
      <w:r w:rsidRPr="00F32BAD">
        <w:t xml:space="preserve"> values for PEC tandem devices consisting of OER and HER </w:t>
      </w:r>
      <w:proofErr w:type="spellStart"/>
      <w:r w:rsidRPr="00F32BAD">
        <w:t>photoelectrodes</w:t>
      </w:r>
      <w:proofErr w:type="spellEnd"/>
      <w:r w:rsidRPr="00F32BAD">
        <w:t xml:space="preserve"> have been &lt;3%</w:t>
      </w:r>
      <w:r w:rsidRPr="00F32BAD">
        <w:fldChar w:fldCharType="begin" w:fldLock="1"/>
      </w:r>
      <w:r w:rsidRPr="00F32BAD">
        <w:instrText>ADDIN CSL_CITATION {"citationItems":[{"id":"ITEM-1","itemData":{"DOI":"10.1038/s41467-020-14704-3","ISSN":"20411723","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author":[{"dropping-particle":"","family":"Yang","given":"Wooseok","non-dropping-particle":"","parse-names":false,"suffix":""},{"dropping-particle":"","family":"Kim","given":"Jin Hyun","non-dropping-particle":"","parse-names":false,"suffix":""},{"dropping-particle":"","family":"Hutter","given":"Oliver S.","non-dropping-particle":"","parse-names":false,"suffix":""},{"dropping-particle":"","family":"Phillips","given":"Laurie J.","non-dropping-particle":"","parse-names":false,"suffix":""},{"dropping-particle":"","family":"Tan","given":"Jeiwan","non-dropping-particle":"","parse-names":false,"suffix":""},{"dropping-particle":"","family":"Park","given":"Jaemin","non-dropping-particle":"","parse-names":false,"suffix":""},{"dropping-particle":"","family":"Lee","given":"Hyungsoo","non-dropping-particle":"","parse-names":false,"suffix":""},{"dropping-particle":"","family":"Major","given":"Jonathan D.","non-dropping-particle":"","parse-names":false,"suffix":""},{"dropping-particle":"","family":"Lee","given":"Jae Sung","non-dropping-particle":"","parse-names":false,"suffix":""},{"dropping-particle":"","family":"Moon","given":"Jooho","non-dropping-particle":"","parse-names":false,"suffix":""}],"container-title":"Nature Communications","id":"ITEM-1","issue":"1","issued":{"date-parts":[["2020"]]},"title":"Benchmark performance of low-cost Sb2Se3 photocathodes for unassisted solar overall water splitting","type":"article","volume":"11"},"uris":["http://www.mendeley.com/documents/?uuid=0f8bb9f7-7e8c-4504-bbf0-ced2a414cd6d"]}],"mendeley":{"formattedCitation":"&lt;sup&gt;3&lt;/sup&gt;","plainTextFormattedCitation":"3","previouslyFormattedCitation":"&lt;sup&gt;3&lt;/sup&gt;"},"properties":{"noteIndex":0},"schema":"https://github.com/citation-style-language/schema/raw/master/csl-citation.json"}</w:instrText>
      </w:r>
      <w:r w:rsidRPr="00F32BAD">
        <w:fldChar w:fldCharType="separate"/>
      </w:r>
      <w:r w:rsidRPr="00F32BAD">
        <w:rPr>
          <w:vertAlign w:val="superscript"/>
        </w:rPr>
        <w:t>3</w:t>
      </w:r>
      <w:r w:rsidRPr="00F32BAD">
        <w:fldChar w:fldCharType="end"/>
      </w:r>
      <w:r w:rsidRPr="00F32BAD">
        <w:t xml:space="preserve">. The low efficiencies of real PEC tandem devices result from the </w:t>
      </w:r>
      <w:r w:rsidRPr="00F32BAD">
        <w:t>difficulties in finding an ideal combination of materials having suitable bandgaps (</w:t>
      </w:r>
      <w:proofErr w:type="spellStart"/>
      <w:r w:rsidRPr="00F32BAD">
        <w:t>E</w:t>
      </w:r>
      <w:r w:rsidRPr="00F32BAD">
        <w:rPr>
          <w:vertAlign w:val="subscript"/>
        </w:rPr>
        <w:t>g</w:t>
      </w:r>
      <w:proofErr w:type="spellEnd"/>
      <w:r w:rsidRPr="00F32BAD">
        <w:t xml:space="preserve">) and band positions. </w:t>
      </w:r>
    </w:p>
    <w:p w:rsidR="00F32BAD" w:rsidRPr="00251E68" w:rsidRDefault="00F32BAD" w:rsidP="00F32BAD">
      <w:pPr>
        <w:pStyle w:val="RSCB02ArticleText"/>
        <w:ind w:firstLine="284"/>
      </w:pPr>
      <w:r w:rsidRPr="00F32BAD">
        <w:t xml:space="preserve">Compared with the </w:t>
      </w:r>
      <w:proofErr w:type="spellStart"/>
      <w:r w:rsidRPr="00F32BAD">
        <w:t>photoanode</w:t>
      </w:r>
      <w:proofErr w:type="spellEnd"/>
      <w:r w:rsidRPr="00F32BAD">
        <w:t xml:space="preserve">–photocathode tandem configuration, the PV-PEC tandem configuration is advantageous as an additional voltage can be supplied by technologically mature PV cells, having no direct relationship with the water redox potentials, thereby enhancing the flexibility of the choice of materials. In this regard, higher </w:t>
      </w:r>
      <w:proofErr w:type="spellStart"/>
      <w:r w:rsidRPr="00F32BAD">
        <w:rPr>
          <w:i/>
        </w:rPr>
        <w:t>η</w:t>
      </w:r>
      <w:r w:rsidRPr="00F32BAD">
        <w:rPr>
          <w:i/>
          <w:vertAlign w:val="subscript"/>
        </w:rPr>
        <w:t>STH</w:t>
      </w:r>
      <w:proofErr w:type="spellEnd"/>
      <w:r w:rsidRPr="00F32BAD">
        <w:rPr>
          <w:i/>
        </w:rPr>
        <w:t xml:space="preserve"> </w:t>
      </w:r>
      <w:r w:rsidRPr="00F32BAD">
        <w:rPr>
          <w:iCs/>
        </w:rPr>
        <w:t>values</w:t>
      </w:r>
      <w:r w:rsidRPr="00F32BAD">
        <w:rPr>
          <w:i/>
        </w:rPr>
        <w:t xml:space="preserve"> </w:t>
      </w:r>
      <w:r w:rsidRPr="00F32BAD">
        <w:t>have been reported for PV-PEC tandem devices, such as BiVO</w:t>
      </w:r>
      <w:r w:rsidRPr="00F32BAD">
        <w:rPr>
          <w:vertAlign w:val="subscript"/>
        </w:rPr>
        <w:t>4</w:t>
      </w:r>
      <w:r w:rsidRPr="00F32BAD">
        <w:t xml:space="preserve"> coupled with Si (</w:t>
      </w:r>
      <w:proofErr w:type="spellStart"/>
      <w:r w:rsidRPr="00F32BAD">
        <w:rPr>
          <w:i/>
        </w:rPr>
        <w:t>η</w:t>
      </w:r>
      <w:r w:rsidRPr="00F32BAD">
        <w:rPr>
          <w:i/>
          <w:vertAlign w:val="subscript"/>
        </w:rPr>
        <w:t>STH</w:t>
      </w:r>
      <w:proofErr w:type="spellEnd"/>
      <w:r w:rsidRPr="00F32BAD">
        <w:rPr>
          <w:i/>
        </w:rPr>
        <w:t xml:space="preserve"> = </w:t>
      </w:r>
      <w:r w:rsidRPr="00F32BAD">
        <w:t>7.7%)</w:t>
      </w:r>
      <w:r w:rsidRPr="00F32BAD">
        <w:fldChar w:fldCharType="begin" w:fldLock="1"/>
      </w:r>
      <w:r w:rsidRPr="00F32BAD">
        <w:instrText>ADDIN CSL_CITATION {"citationItems":[{"id":"ITEM-1","itemData":{"DOI":"10.1038/ncomms13380","ISSN":"20411723","abstract":"Metal oxide semiconductors are promising photoelectrode materials for solar water splitting due to their robustness in aqueous solutions and low cost. Yet, their solar-to-hydrogen conversion efficiencies are still not high enough for practical applications. Here we present a strategy to enhance the efficiency of metal oxides, hetero-type dual photoelectrodes, in which two photoanodes of different bandgaps are connected in parallel for extended light harvesting. Thus, a photoelectrochemical device made of modified BiVO4 and α-Fe2O3 as dual photoanodes utilizes visible light up to 610 nm for water splitting, and shows stable photocurrents of 7.0±0.2 mA cm-2 at 1.23 VRHE under 1 sun irradiation. A tandem cell composed with the dual photoanodes-silicon solar cell demonstrates unbiased water splitting efficiency of 7.7%. These results and concept represent a significant step forward en route to the goal of &gt;10% efficiency required for practical solar hydrogen production.","author":[{"dropping-particle":"","family":"Kim","given":"Jin Hyun","non-dropping-particle":"","parse-names":false,"suffix":""},{"dropping-particle":"","family":"Jang","given":"Ji Wook","non-dropping-particle":"","parse-names":false,"suffix":""},{"dropping-particle":"","family":"Jo","given":"Yim Hyun","non-dropping-particle":"","parse-names":false,"suffix":""},{"dropping-particle":"","family":"Abdi","given":"Fatwa F.","non-dropping-particle":"","parse-names":false,"suffix":""},{"dropping-particle":"","family":"Lee","given":"Young Hye","non-dropping-particle":"","parse-names":false,"suffix":""},{"dropping-particle":"","family":"Krol","given":"Roel","non-dropping-particle":"Van De","parse-names":false,"suffix":""},{"dropping-particle":"","family":"Lee","given":"Jae Sung","non-dropping-particle":"","parse-names":false,"suffix":""}],"container-title":"Nature Communications","id":"ITEM-1","issued":{"date-parts":[["2016"]]},"page":"1-9","publisher":"Nature Publishing Group","title":"Hetero-type dual photoanodes for unbiased solar water splitting with extended light harvesting","type":"article-journal","volume":"7"},"uris":["http://www.mendeley.com/documents/?uuid=cb6ca19d-fdc4-4978-9d88-a9ce6ec2031c"]}],"mendeley":{"formattedCitation":"&lt;sup&gt;4&lt;/sup&gt;","plainTextFormattedCitation":"4","previouslyFormattedCitation":"&lt;sup&gt;4&lt;/sup&gt;"},"properties":{"noteIndex":0},"schema":"https://github.com/citation-style-language/schema/raw/master/csl-citation.json"}</w:instrText>
      </w:r>
      <w:r w:rsidRPr="00F32BAD">
        <w:fldChar w:fldCharType="separate"/>
      </w:r>
      <w:r w:rsidRPr="00F32BAD">
        <w:rPr>
          <w:vertAlign w:val="superscript"/>
        </w:rPr>
        <w:t>4</w:t>
      </w:r>
      <w:r w:rsidRPr="00F32BAD">
        <w:fldChar w:fldCharType="end"/>
      </w:r>
      <w:r w:rsidR="006E6459">
        <w:t>, III-</w:t>
      </w:r>
      <w:r w:rsidRPr="00F32BAD">
        <w:t>Vs (8.1%)</w:t>
      </w:r>
      <w:r w:rsidRPr="00F32BAD">
        <w:fldChar w:fldCharType="begin" w:fldLock="1"/>
      </w:r>
      <w:r w:rsidRPr="00F32BAD">
        <w:instrText xml:space="preserve">ADDIN CSL_CITATION {"citationItems":[{"id":"ITEM-1","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w:instrText>
      </w:r>
      <w:r w:rsidRPr="00F32BAD">
        <w:rPr>
          <w:rFonts w:ascii="Cambria Math" w:hAnsi="Cambria Math" w:cs="Cambria Math"/>
        </w:rPr>
        <w:instrText>∼</w:instrText>
      </w:r>
      <w:r w:rsidRPr="00F32BAD">
        <w:instrText>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1","issue":"May","issued":{"date-parts":[["2015"]]},"page":"1-2","publisher":"Nature Publishing Group","title":"Photocatalytic generation of hydrogen by core-shell WO3/BiVO4 nanorods with ultimate water splitting efficiency","type":"article-journal","volume":"5"},"uris":["http://www.mendeley.com/documents/?uuid=12631ca9-09ed-4061-833d-f39cfd6d9dd3"]}],"mendeley":{"formattedCitation":"&lt;sup&gt;5&lt;/sup&gt;","plainTextFormattedCitation":"5","previouslyFormattedCitation":"&lt;sup&gt;5&lt;/sup&gt;"},"properties":{"noteIndex":0},"schema":"https://github.com/citation-style-language/schema/raw/master/csl-citation.json"}</w:instrText>
      </w:r>
      <w:r w:rsidRPr="00F32BAD">
        <w:fldChar w:fldCharType="separate"/>
      </w:r>
      <w:r w:rsidRPr="00F32BAD">
        <w:rPr>
          <w:vertAlign w:val="superscript"/>
        </w:rPr>
        <w:t>5</w:t>
      </w:r>
      <w:r w:rsidRPr="00F32BAD">
        <w:fldChar w:fldCharType="end"/>
      </w:r>
      <w:r w:rsidRPr="00F32BAD">
        <w:t>, and perovskite PVs (4.3%)</w:t>
      </w:r>
      <w:r w:rsidRPr="00F32BAD">
        <w:fldChar w:fldCharType="begin" w:fldLock="1"/>
      </w:r>
      <w:r w:rsidRPr="00F32BAD">
        <w:instrText>ADDIN CSL_CITATION {"citationItems":[{"id":"ITEM-1","itemData":{"DOI":"10.1021/acsnano.5b03859","ISSN":"1936086X","abstract":"A stand-alone, wireless solar water splitting device without external energy supply has been realized by combining in tandem a CH3NH3PbI3 perovskite single junction solar cell with a cobalt carbonate (Co-Ci)-catalyzed, extrinsic/intrinsic dual-doped BiVO4 (hydrogen-treated and 3 at% Mo-doped). The photoanode recorded one of the highest photoelectrochemical water oxidation activity (4.8 mA/cm2 at 1.23 VRHE) under simulated 1 sun illumination. The oxygen evolution Co-Ci co-catalyst showed similar performance to best known cobalt phosphate (Co-Pi) (5.0 mA/cm2 at 1.23 VRHE) on the same dual-doped BiVO4 photoanode, but with significantly better stability. A tandem artificial-leaf-type device produced stoichiometric hydrogen and oxygen with an average solar-to-hydrogen efficiency of 4.3% (wired), 3.0% (wireless) under simulated 1 sun illumination. Hence, our device based on a D4 tandem photoelectrochemical cell represents a meaningful advancement in performance and cost over the device based on a triple-junction solar cell-electrocatalyst combination.","author":[{"dropping-particle":"","family":"Kim","given":"Jin Hyun","non-dropping-particle":"","parse-names":false,"suffix":""},{"dropping-particle":"","family":"Jo","given":"Yimhyun","non-dropping-particle":"","parse-names":false,"suffix":""},{"dropping-particle":"","family":"Kim","given":"Ju Hun","non-dropping-particle":"","parse-names":false,"suffix":""},{"dropping-particle":"","family":"Jang","given":"Ji Wook","non-dropping-particle":"","parse-names":false,"suffix":""},{"dropping-particle":"","family":"Kang","given":"Hyun Jun","non-dropping-particle":"","parse-names":false,"suffix":""},{"dropping-particle":"","family":"Lee","given":"Young Hye","non-dropping-particle":"","parse-names":false,"suffix":""},{"dropping-particle":"","family":"Kim","given":"Dong Suk","non-dropping-particle":"","parse-names":false,"suffix":""},{"dropping-particle":"","family":"Jun","given":"Yongseok","non-dropping-particle":"","parse-names":false,"suffix":""},{"dropping-particle":"","family":"Lee","given":"Jae Sung","non-dropping-particle":"","parse-names":false,"suffix":""}],"container-title":"ACS Nano","id":"ITEM-1","issue":"12","issued":{"date-parts":[["2015"]]},"page":"11820-11829","title":"Wireless Solar Water Splitting Device with Robust Cobalt-Catalyzed, Dual-Doped BiVO4 Photoanode and Perovskite Solar Cell in Tandem: A Dual Absorber Artificial Leaf","type":"article-journal","volume":"9"},"uris":["http://www.mendeley.com/documents/?uuid=25c7c1ab-fb15-4950-bc59-39bf85e71e27"]}],"mendeley":{"formattedCitation":"&lt;sup&gt;6&lt;/sup&gt;","plainTextFormattedCitation":"6","previouslyFormattedCitation":"&lt;sup&gt;6&lt;/sup&gt;"},"properties":{"noteIndex":0},"schema":"https://github.com/citation-style-language/schema/raw/master/csl-citation.json"}</w:instrText>
      </w:r>
      <w:r w:rsidRPr="00F32BAD">
        <w:fldChar w:fldCharType="separate"/>
      </w:r>
      <w:r w:rsidRPr="00F32BAD">
        <w:rPr>
          <w:vertAlign w:val="superscript"/>
        </w:rPr>
        <w:t>6</w:t>
      </w:r>
      <w:r w:rsidRPr="00F32BAD">
        <w:fldChar w:fldCharType="end"/>
      </w:r>
      <w:r w:rsidRPr="00F32BAD">
        <w:t xml:space="preserve">. However, as the device current is limited by the lower-current cell in this series-connected architecture, the </w:t>
      </w:r>
      <w:proofErr w:type="spellStart"/>
      <w:r w:rsidRPr="00F32BAD">
        <w:rPr>
          <w:i/>
        </w:rPr>
        <w:t>η</w:t>
      </w:r>
      <w:r w:rsidRPr="00F32BAD">
        <w:rPr>
          <w:i/>
          <w:vertAlign w:val="subscript"/>
        </w:rPr>
        <w:t>STH</w:t>
      </w:r>
      <w:proofErr w:type="spellEnd"/>
      <w:r w:rsidRPr="00F32BAD">
        <w:t xml:space="preserve"> of the high </w:t>
      </w:r>
      <w:proofErr w:type="spellStart"/>
      <w:r w:rsidRPr="00F32BAD">
        <w:t>E</w:t>
      </w:r>
      <w:r w:rsidRPr="00F32BAD">
        <w:rPr>
          <w:vertAlign w:val="subscript"/>
        </w:rPr>
        <w:t>g</w:t>
      </w:r>
      <w:proofErr w:type="spellEnd"/>
      <w:r w:rsidRPr="00F32BAD">
        <w:t xml:space="preserve"> (~2.4 eV) BiVO</w:t>
      </w:r>
      <w:r w:rsidRPr="00F32BAD">
        <w:rPr>
          <w:vertAlign w:val="subscript"/>
        </w:rPr>
        <w:t>4</w:t>
      </w:r>
      <w:r w:rsidRPr="00F32BAD">
        <w:t>-based tandem theoretically cannot reach 10%, which is generally the target for commercialization of cost-effective systems</w:t>
      </w:r>
      <w:r w:rsidRPr="00F32BAD">
        <w:fldChar w:fldCharType="begin" w:fldLock="1"/>
      </w:r>
      <w:r w:rsidRPr="00F32BAD">
        <w:instrText>ADDIN CSL_CITATION {"citationItems":[{"id":"ITEM-1","itemData":{"DOI":"10.1039/c8cs00699g","ISSN":"14604744","abstract":"Solar water splitting is a promising approach to transform sunlight into renewable, sustainable and green hydrogen energy. There are three representative ways of transforming solar radiation into molecular hydrogen, which are the photocatalytic (PC), photoelectrochemical (PEC), and photovoltaic-electrolysis (PV-EC) routes. Having the future perspective of green hydrogen economy in mind, this review article discusses devices and systems for solar-to-hydrogen production including comparison of the above solar water splitting systems. The focus is placed on a critical assessment of the key components needed to scale up PEC water splitting systems such as materials efficiency, cost, elemental abundancy, stability, fuel separation, device operability, cell architecture, and techno-economic aspects of the systems. The review follows a stepwise approach and provides (i) a summary of the basic principles and photocatalytic materials employed for PEC water splitting, (ii) an extensive discussion of technologies, procedures, and system designs, and (iii) an introduction to international demonstration projects, and the development of benchmarked devices and large-scale prototype systems. The task of scaling up of laboratory overall water splitting devices to practical systems may be called \"an artificial photosynthetic leaf-to-farm challenge\".","author":[{"dropping-particle":"","family":"Kim","given":"Jin Hyun","non-dropping-particle":"","parse-names":false,"suffix":""},{"dropping-particle":"","family":"Hansora","given":"Dharmesh","non-dropping-particle":"","parse-names":false,"suffix":""},{"dropping-particle":"","family":"Sharma","given":"Pankaj","non-dropping-particle":"","parse-names":false,"suffix":""},{"dropping-particle":"","family":"Jang","given":"Ji Wook","non-dropping-particle":"","parse-names":false,"suffix":""},{"dropping-particle":"","family":"Lee","given":"Jae Sung","non-dropping-particle":"","parse-names":false,"suffix":""}],"container-title":"Chemical Society Reviews","id":"ITEM-1","issue":"7","issued":{"date-parts":[["2019"]]},"page":"1908-1971","publisher":"Royal Society of Chemistry","title":"Toward practical solar hydrogen production-an artificial photosynthetic leaf-to-farm challenge","type":"article-journal","volume":"48"},"uris":["http://www.mendeley.com/documents/?uuid=396dbacc-df0c-4f1d-b689-9fbfe5359e71"]}],"mendeley":{"formattedCitation":"&lt;sup&gt;7&lt;/sup&gt;","plainTextFormattedCitation":"7","previouslyFormattedCitation":"&lt;sup&gt;7&lt;/sup&gt;"},"properties":{"noteIndex":0},"schema":"https://github.com/citation-style-language/schema/raw/master/csl-citation.json"}</w:instrText>
      </w:r>
      <w:r w:rsidRPr="00F32BAD">
        <w:fldChar w:fldCharType="separate"/>
      </w:r>
      <w:r w:rsidRPr="00F32BAD">
        <w:rPr>
          <w:vertAlign w:val="superscript"/>
        </w:rPr>
        <w:t>7</w:t>
      </w:r>
      <w:r w:rsidRPr="00F32BAD">
        <w:fldChar w:fldCharType="end"/>
      </w:r>
      <w:r w:rsidRPr="00F32BAD">
        <w:t>. Additionally, Luo et al.</w:t>
      </w:r>
      <w:r w:rsidRPr="00F32BAD">
        <w:fldChar w:fldCharType="begin" w:fldLock="1"/>
      </w:r>
      <w:r w:rsidRPr="00F32BAD">
        <w:instrText>ADDIN CSL_CITATION {"citationItems":[{"id":"ITEM-1","itemData":{"DOI":"10.1002/aenm.201501520","author":[{"dropping-particle":"","family":"Mayer","given":"Matthew T","non-dropping-particle":"","parse-names":false,"suffix":""},{"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id":"ITEM-1","issue":"October","issued":{"date-parts":[["2015"]]},"title":"Targeting Ideal Dual-Absorber Tandem Water Splitting Using Perovskite Photovoltaics and Targeting Ideal Dual-Absorber Tandem Water Splitting Using Perovskite Photovoltaics and CuIn x Ga 1 − x Se 2 Photocathodes","type":"article-journal"},"uris":["http://www.mendeley.com/documents/?uuid=abc479f1-b944-4a96-9f41-57f12b07a249"]}],"mendeley":{"formattedCitation":"&lt;sup&gt;8&lt;/sup&gt;","plainTextFormattedCitation":"8","previouslyFormattedCitation":"&lt;sup&gt;9&lt;/sup&gt;"},"properties":{"noteIndex":0},"schema":"https://github.com/citation-style-language/schema/raw/master/csl-citation.json"}</w:instrText>
      </w:r>
      <w:r w:rsidRPr="00F32BAD">
        <w:fldChar w:fldCharType="separate"/>
      </w:r>
      <w:r w:rsidRPr="00F32BAD">
        <w:rPr>
          <w:vertAlign w:val="superscript"/>
        </w:rPr>
        <w:t>8</w:t>
      </w:r>
      <w:r w:rsidRPr="00F32BAD">
        <w:fldChar w:fldCharType="end"/>
      </w:r>
      <w:r w:rsidRPr="00F32BAD">
        <w:t xml:space="preserve"> used a low-</w:t>
      </w:r>
      <w:proofErr w:type="spellStart"/>
      <w:r w:rsidRPr="00F32BAD">
        <w:t>E</w:t>
      </w:r>
      <w:r w:rsidRPr="00F32BAD">
        <w:rPr>
          <w:vertAlign w:val="subscript"/>
        </w:rPr>
        <w:t>g</w:t>
      </w:r>
      <w:proofErr w:type="spellEnd"/>
      <w:r w:rsidRPr="00F32BAD">
        <w:t xml:space="preserve"> semiconductor CuIn</w:t>
      </w:r>
      <w:r w:rsidRPr="00F32BAD">
        <w:rPr>
          <w:vertAlign w:val="subscript"/>
        </w:rPr>
        <w:t>x</w:t>
      </w:r>
      <w:r w:rsidRPr="00F32BAD">
        <w:t>Ga</w:t>
      </w:r>
      <w:r w:rsidRPr="00F32BAD">
        <w:rPr>
          <w:vertAlign w:val="subscript"/>
        </w:rPr>
        <w:t>1−x</w:t>
      </w:r>
      <w:r w:rsidRPr="00F32BAD">
        <w:t>Se</w:t>
      </w:r>
      <w:r w:rsidRPr="00F32BAD">
        <w:rPr>
          <w:vertAlign w:val="subscript"/>
        </w:rPr>
        <w:t>2</w:t>
      </w:r>
      <w:r w:rsidRPr="00F32BAD">
        <w:t xml:space="preserve"> (CIGS, </w:t>
      </w:r>
      <w:proofErr w:type="spellStart"/>
      <w:r w:rsidRPr="00F32BAD">
        <w:t>E</w:t>
      </w:r>
      <w:r w:rsidRPr="00F32BAD">
        <w:rPr>
          <w:vertAlign w:val="subscript"/>
        </w:rPr>
        <w:t>g</w:t>
      </w:r>
      <w:proofErr w:type="spellEnd"/>
      <w:r w:rsidRPr="00F32BAD">
        <w:t xml:space="preserve"> ≈ 1.1 eV) as a bottom electrode for a PV-PEC tandem cell in conjunction with two different perovskite PVs: CH</w:t>
      </w:r>
      <w:r w:rsidRPr="00F32BAD">
        <w:rPr>
          <w:vertAlign w:val="subscript"/>
        </w:rPr>
        <w:t>3</w:t>
      </w:r>
      <w:r w:rsidRPr="00F32BAD">
        <w:t>NH</w:t>
      </w:r>
      <w:r w:rsidRPr="00F32BAD">
        <w:rPr>
          <w:vertAlign w:val="subscript"/>
        </w:rPr>
        <w:t>3</w:t>
      </w:r>
      <w:r w:rsidRPr="00F32BAD">
        <w:t>PbI</w:t>
      </w:r>
      <w:r w:rsidRPr="00F32BAD">
        <w:rPr>
          <w:vertAlign w:val="subscript"/>
        </w:rPr>
        <w:t>3</w:t>
      </w:r>
      <w:r w:rsidRPr="00F32BAD">
        <w:t xml:space="preserve"> (MAPbI</w:t>
      </w:r>
      <w:r w:rsidRPr="00F32BAD">
        <w:rPr>
          <w:vertAlign w:val="subscript"/>
        </w:rPr>
        <w:t>3</w:t>
      </w:r>
      <w:r w:rsidRPr="00F32BAD">
        <w:t>) and CH</w:t>
      </w:r>
      <w:r w:rsidRPr="00F32BAD">
        <w:rPr>
          <w:vertAlign w:val="subscript"/>
        </w:rPr>
        <w:t>3</w:t>
      </w:r>
      <w:r w:rsidRPr="00F32BAD">
        <w:t>NH</w:t>
      </w:r>
      <w:r w:rsidRPr="00F32BAD">
        <w:rPr>
          <w:vertAlign w:val="subscript"/>
        </w:rPr>
        <w:t>3</w:t>
      </w:r>
      <w:r w:rsidRPr="00F32BAD">
        <w:t>PbBr</w:t>
      </w:r>
      <w:r w:rsidRPr="00F32BAD">
        <w:rPr>
          <w:vertAlign w:val="subscript"/>
        </w:rPr>
        <w:t>3</w:t>
      </w:r>
      <w:r w:rsidRPr="00F32BAD">
        <w:t xml:space="preserve"> (MAPbBr</w:t>
      </w:r>
      <w:r w:rsidRPr="00F32BAD">
        <w:rPr>
          <w:vertAlign w:val="subscript"/>
        </w:rPr>
        <w:t>3</w:t>
      </w:r>
      <w:r w:rsidRPr="00F32BAD">
        <w:t xml:space="preserve">). Despite the high-quality CIGS thin films, the </w:t>
      </w:r>
      <w:proofErr w:type="spellStart"/>
      <w:r w:rsidRPr="00F32BAD">
        <w:rPr>
          <w:i/>
        </w:rPr>
        <w:t>η</w:t>
      </w:r>
      <w:r w:rsidRPr="00F32BAD">
        <w:rPr>
          <w:i/>
          <w:vertAlign w:val="subscript"/>
        </w:rPr>
        <w:t>STH</w:t>
      </w:r>
      <w:proofErr w:type="spellEnd"/>
      <w:r w:rsidRPr="00F32BAD">
        <w:t xml:space="preserve"> values of the PV-PEC tandem devices were low—2.6% (with MAPbI</w:t>
      </w:r>
      <w:r w:rsidRPr="00F32BAD">
        <w:rPr>
          <w:vertAlign w:val="subscript"/>
        </w:rPr>
        <w:t>3</w:t>
      </w:r>
      <w:r w:rsidRPr="00F32BAD">
        <w:t xml:space="preserve"> PVs) and 6.3% (with MAPbBr</w:t>
      </w:r>
      <w:r w:rsidRPr="00F32BAD">
        <w:rPr>
          <w:vertAlign w:val="subscript"/>
        </w:rPr>
        <w:t>3</w:t>
      </w:r>
      <w:r w:rsidRPr="00F32BAD">
        <w:t xml:space="preserve"> PVs)—because of the non-ideal matching between the top and bottom cells. </w:t>
      </w:r>
      <w:r w:rsidRPr="00251E68">
        <w:t xml:space="preserve">Precisely balancing the light absorption between the top and bottom electrodes as well as between the photocurrent and </w:t>
      </w:r>
      <w:proofErr w:type="spellStart"/>
      <w:r w:rsidRPr="00251E68">
        <w:t>photovoltage</w:t>
      </w:r>
      <w:proofErr w:type="spellEnd"/>
      <w:r w:rsidRPr="00251E68">
        <w:t xml:space="preserve"> thus remains a challenge for achieving a PV-PEC tandem device with a high </w:t>
      </w:r>
      <w:proofErr w:type="spellStart"/>
      <w:r w:rsidRPr="00251E68">
        <w:rPr>
          <w:i/>
        </w:rPr>
        <w:t>η</w:t>
      </w:r>
      <w:r w:rsidRPr="00251E68">
        <w:rPr>
          <w:i/>
          <w:vertAlign w:val="subscript"/>
        </w:rPr>
        <w:t>STH</w:t>
      </w:r>
      <w:proofErr w:type="spellEnd"/>
      <w:r w:rsidRPr="00251E68">
        <w:t xml:space="preserve">. </w:t>
      </w:r>
      <w:r w:rsidR="004C229D" w:rsidRPr="00251E68">
        <w:rPr>
          <w:lang w:val="en-US"/>
        </w:rPr>
        <w:t>Although STH over 9% was reported by CIGS photocathodes coupled with perovskite solar cells</w:t>
      </w:r>
      <w:r w:rsidR="00E4254C" w:rsidRPr="00251E68">
        <w:rPr>
          <w:vertAlign w:val="superscript"/>
          <w:lang w:val="en-US"/>
        </w:rPr>
        <w:t>9</w:t>
      </w:r>
      <w:r w:rsidR="00FD5652" w:rsidRPr="00251E68">
        <w:rPr>
          <w:lang w:val="en-US"/>
        </w:rPr>
        <w:t>,</w:t>
      </w:r>
      <w:r w:rsidR="004C229D" w:rsidRPr="00251E68">
        <w:rPr>
          <w:lang w:val="en-US"/>
        </w:rPr>
        <w:t xml:space="preserve"> the device is not in a tandem configuration (electrically in series, but optically in parallel).   </w:t>
      </w:r>
    </w:p>
    <w:p w:rsidR="00F32BAD" w:rsidRDefault="00F32BAD" w:rsidP="00F32BAD">
      <w:pPr>
        <w:pStyle w:val="RSCB02ArticleText"/>
      </w:pPr>
      <w:r w:rsidRPr="00251E68">
        <w:tab/>
        <w:t>Herein, we report highly efficient PV-PEC tandem devices based on Sb</w:t>
      </w:r>
      <w:r w:rsidRPr="00251E68">
        <w:rPr>
          <w:vertAlign w:val="subscript"/>
        </w:rPr>
        <w:t>2</w:t>
      </w:r>
      <w:r w:rsidRPr="00251E68">
        <w:t>Se</w:t>
      </w:r>
      <w:r w:rsidRPr="00251E68">
        <w:rPr>
          <w:vertAlign w:val="subscript"/>
        </w:rPr>
        <w:t>3</w:t>
      </w:r>
      <w:r w:rsidRPr="00251E68">
        <w:t xml:space="preserve"> photocathode and </w:t>
      </w:r>
      <w:proofErr w:type="spellStart"/>
      <w:r w:rsidRPr="00251E68">
        <w:t>semitransparent</w:t>
      </w:r>
      <w:proofErr w:type="spellEnd"/>
      <w:r w:rsidRPr="00251E68">
        <w:t xml:space="preserve"> </w:t>
      </w:r>
      <w:r w:rsidRPr="00F32BAD">
        <w:t xml:space="preserve">perovskite </w:t>
      </w:r>
      <w:r w:rsidRPr="00F32BAD">
        <w:lastRenderedPageBreak/>
        <w:t>PVs. Sb</w:t>
      </w:r>
      <w:r w:rsidRPr="00F32BAD">
        <w:rPr>
          <w:vertAlign w:val="subscript"/>
        </w:rPr>
        <w:t>2</w:t>
      </w:r>
      <w:r w:rsidRPr="00F32BAD">
        <w:t>Se</w:t>
      </w:r>
      <w:r w:rsidRPr="00F32BAD">
        <w:rPr>
          <w:vertAlign w:val="subscript"/>
        </w:rPr>
        <w:t>3</w:t>
      </w:r>
      <w:r w:rsidRPr="00F32BAD">
        <w:t xml:space="preserve"> is an emerging low-cost photocathode material capable of harvesting solar photons with wavelengths up to 1050 nm owing to its low </w:t>
      </w:r>
      <w:proofErr w:type="spellStart"/>
      <w:r w:rsidRPr="00F32BAD">
        <w:t>E</w:t>
      </w:r>
      <w:r w:rsidRPr="00F32BAD">
        <w:rPr>
          <w:vertAlign w:val="subscript"/>
        </w:rPr>
        <w:t>g</w:t>
      </w:r>
      <w:proofErr w:type="spellEnd"/>
      <w:r w:rsidRPr="00F32BAD">
        <w:t xml:space="preserve"> (~1.18 eV). Despite the rapid </w:t>
      </w:r>
      <w:r w:rsidR="00372B86">
        <w:rPr>
          <w:noProof/>
          <w:lang w:val="en-US" w:eastAsia="ko-KR"/>
        </w:rPr>
        <w:drawing>
          <wp:anchor distT="0" distB="0" distL="114300" distR="114300" simplePos="0" relativeHeight="251657215" behindDoc="0" locked="0" layoutInCell="1" allowOverlap="1">
            <wp:simplePos x="0" y="0"/>
            <wp:positionH relativeFrom="margin">
              <wp:posOffset>3258185</wp:posOffset>
            </wp:positionH>
            <wp:positionV relativeFrom="margin">
              <wp:posOffset>3175</wp:posOffset>
            </wp:positionV>
            <wp:extent cx="3220085" cy="2353945"/>
            <wp:effectExtent l="0" t="0" r="0" b="8255"/>
            <wp:wrapSquare wrapText="bothSides"/>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0085" cy="2353945"/>
                    </a:xfrm>
                    <a:prstGeom prst="rect">
                      <a:avLst/>
                    </a:prstGeom>
                    <a:noFill/>
                  </pic:spPr>
                </pic:pic>
              </a:graphicData>
            </a:graphic>
            <wp14:sizeRelH relativeFrom="margin">
              <wp14:pctWidth>0</wp14:pctWidth>
            </wp14:sizeRelH>
            <wp14:sizeRelV relativeFrom="margin">
              <wp14:pctHeight>0</wp14:pctHeight>
            </wp14:sizeRelV>
          </wp:anchor>
        </w:drawing>
      </w:r>
      <w:r w:rsidR="00717BE9">
        <w:rPr>
          <w:noProof/>
          <w:lang w:val="en-US" w:eastAsia="ko-KR"/>
        </w:rPr>
        <mc:AlternateContent>
          <mc:Choice Requires="wps">
            <w:drawing>
              <wp:anchor distT="0" distB="0" distL="114300" distR="114300" simplePos="0" relativeHeight="251661312" behindDoc="0" locked="0" layoutInCell="1" allowOverlap="1" wp14:anchorId="32CA9FFB" wp14:editId="22681C34">
                <wp:simplePos x="0" y="0"/>
                <wp:positionH relativeFrom="column">
                  <wp:posOffset>3312160</wp:posOffset>
                </wp:positionH>
                <wp:positionV relativeFrom="paragraph">
                  <wp:posOffset>2411095</wp:posOffset>
                </wp:positionV>
                <wp:extent cx="316801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168015" cy="635"/>
                        </a:xfrm>
                        <a:prstGeom prst="rect">
                          <a:avLst/>
                        </a:prstGeom>
                        <a:solidFill>
                          <a:prstClr val="white"/>
                        </a:solidFill>
                        <a:ln>
                          <a:noFill/>
                        </a:ln>
                      </wps:spPr>
                      <wps:txbx>
                        <w:txbxContent>
                          <w:p w:rsidR="000B2D78" w:rsidRPr="00251E68" w:rsidRDefault="00372B86" w:rsidP="006E0549">
                            <w:pPr>
                              <w:pStyle w:val="RSCI05CaptiontoFigureSchemeChartwithbottombar"/>
                            </w:pPr>
                            <w:r w:rsidRPr="00372B86">
                              <w:rPr>
                                <w:b/>
                              </w:rPr>
                              <w:t xml:space="preserve">Fig. </w:t>
                            </w:r>
                            <w:r w:rsidRPr="00372B86">
                              <w:rPr>
                                <w:b/>
                              </w:rPr>
                              <w:fldChar w:fldCharType="begin"/>
                            </w:r>
                            <w:r w:rsidRPr="00372B86">
                              <w:rPr>
                                <w:b/>
                              </w:rPr>
                              <w:instrText xml:space="preserve"> SEQ Figure \* ARABIC </w:instrText>
                            </w:r>
                            <w:r w:rsidRPr="00372B86">
                              <w:rPr>
                                <w:b/>
                              </w:rPr>
                              <w:fldChar w:fldCharType="separate"/>
                            </w:r>
                            <w:r w:rsidR="001864AE">
                              <w:rPr>
                                <w:b/>
                                <w:noProof/>
                              </w:rPr>
                              <w:t>1</w:t>
                            </w:r>
                            <w:r w:rsidRPr="00372B86">
                              <w:rPr>
                                <w:b/>
                              </w:rPr>
                              <w:fldChar w:fldCharType="end"/>
                            </w:r>
                            <w:r w:rsidRPr="00372B86">
                              <w:rPr>
                                <w:b/>
                              </w:rPr>
                              <w:t xml:space="preserve"> Effect of an SnO</w:t>
                            </w:r>
                            <w:r w:rsidRPr="00372B86">
                              <w:rPr>
                                <w:b/>
                                <w:vertAlign w:val="subscript"/>
                              </w:rPr>
                              <w:t>2</w:t>
                            </w:r>
                            <w:r w:rsidRPr="00372B86">
                              <w:rPr>
                                <w:b/>
                              </w:rPr>
                              <w:t xml:space="preserve"> layer on the performance of Sb</w:t>
                            </w:r>
                            <w:r w:rsidRPr="00372B86">
                              <w:rPr>
                                <w:b/>
                                <w:vertAlign w:val="subscript"/>
                              </w:rPr>
                              <w:t>2</w:t>
                            </w:r>
                            <w:r w:rsidRPr="00372B86">
                              <w:rPr>
                                <w:b/>
                              </w:rPr>
                              <w:t>Se</w:t>
                            </w:r>
                            <w:r w:rsidRPr="00372B86">
                              <w:rPr>
                                <w:b/>
                                <w:vertAlign w:val="subscript"/>
                              </w:rPr>
                              <w:t>3</w:t>
                            </w:r>
                            <w:r w:rsidRPr="00372B86">
                              <w:rPr>
                                <w:b/>
                              </w:rPr>
                              <w:t xml:space="preserve"> photocathodes. a</w:t>
                            </w:r>
                            <w:r w:rsidRPr="00372B86">
                              <w:t xml:space="preserve"> J–V curves for Sb</w:t>
                            </w:r>
                            <w:r w:rsidRPr="00372B86">
                              <w:rPr>
                                <w:vertAlign w:val="subscript"/>
                              </w:rPr>
                              <w:t>2</w:t>
                            </w:r>
                            <w:r w:rsidRPr="00372B86">
                              <w:t>Se</w:t>
                            </w:r>
                            <w:r w:rsidRPr="00372B86">
                              <w:rPr>
                                <w:vertAlign w:val="subscript"/>
                              </w:rPr>
                              <w:t>3</w:t>
                            </w:r>
                            <w:r w:rsidRPr="00372B86">
                              <w:t xml:space="preserve"> </w:t>
                            </w:r>
                            <w:r w:rsidRPr="00251E68">
                              <w:t>photocathodes with/without an SnO</w:t>
                            </w:r>
                            <w:r w:rsidRPr="00251E68">
                              <w:rPr>
                                <w:vertAlign w:val="subscript"/>
                              </w:rPr>
                              <w:t>2</w:t>
                            </w:r>
                            <w:r w:rsidRPr="00251E68">
                              <w:t xml:space="preserve"> layer in H</w:t>
                            </w:r>
                            <w:r w:rsidRPr="00251E68">
                              <w:rPr>
                                <w:vertAlign w:val="subscript"/>
                              </w:rPr>
                              <w:t>2</w:t>
                            </w:r>
                            <w:r w:rsidRPr="00251E68">
                              <w:t>SO</w:t>
                            </w:r>
                            <w:r w:rsidRPr="00251E68">
                              <w:rPr>
                                <w:vertAlign w:val="subscript"/>
                              </w:rPr>
                              <w:t>4</w:t>
                            </w:r>
                            <w:r w:rsidRPr="00251E68">
                              <w:t xml:space="preserve"> (pH of 1) under simulated 1-sun AM 1.5G illumination at a scan speed of 5 mV s</w:t>
                            </w:r>
                            <w:r w:rsidRPr="00251E68">
                              <w:rPr>
                                <w:vertAlign w:val="superscript"/>
                              </w:rPr>
                              <w:t>−1</w:t>
                            </w:r>
                            <w:r w:rsidRPr="00251E68">
                              <w:t xml:space="preserve"> from a positive potential to a negative potential and </w:t>
                            </w:r>
                            <w:r w:rsidRPr="00251E68">
                              <w:rPr>
                                <w:b/>
                              </w:rPr>
                              <w:t>b</w:t>
                            </w:r>
                            <w:r w:rsidRPr="00251E68">
                              <w:t xml:space="preserve"> the corresponding half-cell efficiencies conversion efficiency. </w:t>
                            </w:r>
                            <w:r w:rsidRPr="00251E68">
                              <w:rPr>
                                <w:b/>
                              </w:rPr>
                              <w:t>c</w:t>
                            </w:r>
                            <w:r w:rsidRPr="00251E68">
                              <w:t xml:space="preserve"> Wavelength-dependent IPCE and the corresponding integrated photocurrent at 0 V</w:t>
                            </w:r>
                            <w:r w:rsidRPr="00251E68">
                              <w:rPr>
                                <w:vertAlign w:val="subscript"/>
                              </w:rPr>
                              <w:t>RHE</w:t>
                            </w:r>
                            <w:r w:rsidRPr="00251E68">
                              <w:t xml:space="preserve"> for the Sb</w:t>
                            </w:r>
                            <w:r w:rsidRPr="00251E68">
                              <w:rPr>
                                <w:vertAlign w:val="subscript"/>
                              </w:rPr>
                              <w:t>2</w:t>
                            </w:r>
                            <w:r w:rsidRPr="00251E68">
                              <w:t>Se</w:t>
                            </w:r>
                            <w:r w:rsidRPr="00251E68">
                              <w:rPr>
                                <w:vertAlign w:val="subscript"/>
                              </w:rPr>
                              <w:t>3</w:t>
                            </w:r>
                            <w:r w:rsidRPr="00251E68">
                              <w:t xml:space="preserve"> photocathode with/without an SnO</w:t>
                            </w:r>
                            <w:r w:rsidRPr="00251E68">
                              <w:rPr>
                                <w:vertAlign w:val="subscript"/>
                              </w:rPr>
                              <w:t>2</w:t>
                            </w:r>
                            <w:r w:rsidRPr="00251E68">
                              <w:t xml:space="preserve"> layer. Both samples were fabricated on an Au/FTO substrate. </w:t>
                            </w:r>
                            <w:r w:rsidRPr="00251E68">
                              <w:rPr>
                                <w:b/>
                              </w:rPr>
                              <w:t>d</w:t>
                            </w:r>
                            <w:r w:rsidRPr="00251E68">
                              <w:t xml:space="preserve"> Equilibrium band alignment diagram of the Sb</w:t>
                            </w:r>
                            <w:r w:rsidRPr="00251E68">
                              <w:rPr>
                                <w:vertAlign w:val="subscript"/>
                              </w:rPr>
                              <w:t>2</w:t>
                            </w:r>
                            <w:r w:rsidRPr="00251E68">
                              <w:t>Se</w:t>
                            </w:r>
                            <w:r w:rsidRPr="00251E68">
                              <w:rPr>
                                <w:vertAlign w:val="subscript"/>
                              </w:rPr>
                              <w:t>3</w:t>
                            </w:r>
                            <w:r w:rsidRPr="00251E68">
                              <w:t>/</w:t>
                            </w:r>
                            <w:proofErr w:type="spellStart"/>
                            <w:r w:rsidRPr="00251E68">
                              <w:t>CdS</w:t>
                            </w:r>
                            <w:proofErr w:type="spellEnd"/>
                            <w:r w:rsidRPr="00251E68">
                              <w:t>/TiO</w:t>
                            </w:r>
                            <w:r w:rsidRPr="00251E68">
                              <w:rPr>
                                <w:vertAlign w:val="subscript"/>
                              </w:rPr>
                              <w:t>2</w:t>
                            </w:r>
                            <w:r w:rsidRPr="00251E68">
                              <w:t>/SnO</w:t>
                            </w:r>
                            <w:r w:rsidRPr="00251E68">
                              <w:rPr>
                                <w:vertAlign w:val="subscript"/>
                              </w:rPr>
                              <w:t>2</w:t>
                            </w:r>
                            <w:r w:rsidRPr="00251E68">
                              <w:t xml:space="preserve"> heterojunction. The dimensions are not to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CA9FFB" id="Text Box 9" o:spid="_x0000_s1027" type="#_x0000_t202" style="position:absolute;left:0;text-align:left;margin-left:260.8pt;margin-top:189.85pt;width:249.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" stroked="f">
                <v:textbox style="mso-fit-shape-to-text:t" inset="0,0,0,0">
                  <w:txbxContent>
                    <w:p w:rsidR="000B2D78" w:rsidRPr="00251E68" w:rsidRDefault="00372B86" w:rsidP="006E0549">
                      <w:pPr>
                        <w:pStyle w:val="RSCI05CaptiontoFigureSchemeChartwithbottombar"/>
                      </w:pPr>
                      <w:r w:rsidRPr="00372B86">
                        <w:rPr>
                          <w:b/>
                        </w:rPr>
                        <w:t xml:space="preserve">Fig. </w:t>
                      </w:r>
                      <w:r w:rsidRPr="00372B86">
                        <w:rPr>
                          <w:b/>
                        </w:rPr>
                        <w:fldChar w:fldCharType="begin"/>
                      </w:r>
                      <w:r w:rsidRPr="00372B86">
                        <w:rPr>
                          <w:b/>
                        </w:rPr>
                        <w:instrText xml:space="preserve"> SEQ Figure \* ARABIC </w:instrText>
                      </w:r>
                      <w:r w:rsidRPr="00372B86">
                        <w:rPr>
                          <w:b/>
                        </w:rPr>
                        <w:fldChar w:fldCharType="separate"/>
                      </w:r>
                      <w:r w:rsidR="001864AE">
                        <w:rPr>
                          <w:b/>
                          <w:noProof/>
                        </w:rPr>
                        <w:t>1</w:t>
                      </w:r>
                      <w:r w:rsidRPr="00372B86">
                        <w:rPr>
                          <w:b/>
                        </w:rPr>
                        <w:fldChar w:fldCharType="end"/>
                      </w:r>
                      <w:r w:rsidRPr="00372B86">
                        <w:rPr>
                          <w:b/>
                        </w:rPr>
                        <w:t xml:space="preserve"> Effect of an SnO</w:t>
                      </w:r>
                      <w:r w:rsidRPr="00372B86">
                        <w:rPr>
                          <w:b/>
                          <w:vertAlign w:val="subscript"/>
                        </w:rPr>
                        <w:t>2</w:t>
                      </w:r>
                      <w:r w:rsidRPr="00372B86">
                        <w:rPr>
                          <w:b/>
                        </w:rPr>
                        <w:t xml:space="preserve"> layer on the performance of Sb</w:t>
                      </w:r>
                      <w:r w:rsidRPr="00372B86">
                        <w:rPr>
                          <w:b/>
                          <w:vertAlign w:val="subscript"/>
                        </w:rPr>
                        <w:t>2</w:t>
                      </w:r>
                      <w:r w:rsidRPr="00372B86">
                        <w:rPr>
                          <w:b/>
                        </w:rPr>
                        <w:t>Se</w:t>
                      </w:r>
                      <w:r w:rsidRPr="00372B86">
                        <w:rPr>
                          <w:b/>
                          <w:vertAlign w:val="subscript"/>
                        </w:rPr>
                        <w:t>3</w:t>
                      </w:r>
                      <w:r w:rsidRPr="00372B86">
                        <w:rPr>
                          <w:b/>
                        </w:rPr>
                        <w:t xml:space="preserve"> photocathodes. a</w:t>
                      </w:r>
                      <w:r w:rsidRPr="00372B86">
                        <w:t xml:space="preserve"> J–V curves for Sb</w:t>
                      </w:r>
                      <w:r w:rsidRPr="00372B86">
                        <w:rPr>
                          <w:vertAlign w:val="subscript"/>
                        </w:rPr>
                        <w:t>2</w:t>
                      </w:r>
                      <w:r w:rsidRPr="00372B86">
                        <w:t>Se</w:t>
                      </w:r>
                      <w:r w:rsidRPr="00372B86">
                        <w:rPr>
                          <w:vertAlign w:val="subscript"/>
                        </w:rPr>
                        <w:t>3</w:t>
                      </w:r>
                      <w:r w:rsidRPr="00372B86">
                        <w:t xml:space="preserve"> </w:t>
                      </w:r>
                      <w:r w:rsidRPr="00251E68">
                        <w:t>photocathodes with/without an SnO</w:t>
                      </w:r>
                      <w:r w:rsidRPr="00251E68">
                        <w:rPr>
                          <w:vertAlign w:val="subscript"/>
                        </w:rPr>
                        <w:t>2</w:t>
                      </w:r>
                      <w:r w:rsidRPr="00251E68">
                        <w:t xml:space="preserve"> layer in H</w:t>
                      </w:r>
                      <w:r w:rsidRPr="00251E68">
                        <w:rPr>
                          <w:vertAlign w:val="subscript"/>
                        </w:rPr>
                        <w:t>2</w:t>
                      </w:r>
                      <w:r w:rsidRPr="00251E68">
                        <w:t>SO</w:t>
                      </w:r>
                      <w:r w:rsidRPr="00251E68">
                        <w:rPr>
                          <w:vertAlign w:val="subscript"/>
                        </w:rPr>
                        <w:t>4</w:t>
                      </w:r>
                      <w:r w:rsidRPr="00251E68">
                        <w:t xml:space="preserve"> (pH of 1) under simulated 1-sun AM 1.5G illumination at a scan speed of 5 mV s</w:t>
                      </w:r>
                      <w:r w:rsidRPr="00251E68">
                        <w:rPr>
                          <w:vertAlign w:val="superscript"/>
                        </w:rPr>
                        <w:t>−1</w:t>
                      </w:r>
                      <w:r w:rsidRPr="00251E68">
                        <w:t xml:space="preserve"> from a positive potential to a negative potential and </w:t>
                      </w:r>
                      <w:r w:rsidRPr="00251E68">
                        <w:rPr>
                          <w:b/>
                        </w:rPr>
                        <w:t>b</w:t>
                      </w:r>
                      <w:r w:rsidRPr="00251E68">
                        <w:t xml:space="preserve"> the corresponding half-cell efficiencies conversion efficiency. </w:t>
                      </w:r>
                      <w:r w:rsidRPr="00251E68">
                        <w:rPr>
                          <w:b/>
                        </w:rPr>
                        <w:t>c</w:t>
                      </w:r>
                      <w:r w:rsidRPr="00251E68">
                        <w:t xml:space="preserve"> Wavelength-dependent IPCE and the corresponding integrated photocurrent at 0 V</w:t>
                      </w:r>
                      <w:r w:rsidRPr="00251E68">
                        <w:rPr>
                          <w:vertAlign w:val="subscript"/>
                        </w:rPr>
                        <w:t>RHE</w:t>
                      </w:r>
                      <w:r w:rsidRPr="00251E68">
                        <w:t xml:space="preserve"> for the Sb</w:t>
                      </w:r>
                      <w:r w:rsidRPr="00251E68">
                        <w:rPr>
                          <w:vertAlign w:val="subscript"/>
                        </w:rPr>
                        <w:t>2</w:t>
                      </w:r>
                      <w:r w:rsidRPr="00251E68">
                        <w:t>Se</w:t>
                      </w:r>
                      <w:r w:rsidRPr="00251E68">
                        <w:rPr>
                          <w:vertAlign w:val="subscript"/>
                        </w:rPr>
                        <w:t>3</w:t>
                      </w:r>
                      <w:r w:rsidRPr="00251E68">
                        <w:t xml:space="preserve"> photocathode with/without an SnO</w:t>
                      </w:r>
                      <w:r w:rsidRPr="00251E68">
                        <w:rPr>
                          <w:vertAlign w:val="subscript"/>
                        </w:rPr>
                        <w:t>2</w:t>
                      </w:r>
                      <w:r w:rsidRPr="00251E68">
                        <w:t xml:space="preserve"> layer. Both samples were fabricated on an Au/FTO substrate. </w:t>
                      </w:r>
                      <w:r w:rsidRPr="00251E68">
                        <w:rPr>
                          <w:b/>
                        </w:rPr>
                        <w:t>d</w:t>
                      </w:r>
                      <w:r w:rsidRPr="00251E68">
                        <w:t xml:space="preserve"> Equilibrium band alignment diagram of the Sb</w:t>
                      </w:r>
                      <w:r w:rsidRPr="00251E68">
                        <w:rPr>
                          <w:vertAlign w:val="subscript"/>
                        </w:rPr>
                        <w:t>2</w:t>
                      </w:r>
                      <w:r w:rsidRPr="00251E68">
                        <w:t>Se</w:t>
                      </w:r>
                      <w:r w:rsidRPr="00251E68">
                        <w:rPr>
                          <w:vertAlign w:val="subscript"/>
                        </w:rPr>
                        <w:t>3</w:t>
                      </w:r>
                      <w:r w:rsidRPr="00251E68">
                        <w:t>/</w:t>
                      </w:r>
                      <w:proofErr w:type="spellStart"/>
                      <w:r w:rsidRPr="00251E68">
                        <w:t>CdS</w:t>
                      </w:r>
                      <w:proofErr w:type="spellEnd"/>
                      <w:r w:rsidRPr="00251E68">
                        <w:t>/TiO</w:t>
                      </w:r>
                      <w:r w:rsidRPr="00251E68">
                        <w:rPr>
                          <w:vertAlign w:val="subscript"/>
                        </w:rPr>
                        <w:t>2</w:t>
                      </w:r>
                      <w:r w:rsidRPr="00251E68">
                        <w:t>/SnO</w:t>
                      </w:r>
                      <w:r w:rsidRPr="00251E68">
                        <w:rPr>
                          <w:vertAlign w:val="subscript"/>
                        </w:rPr>
                        <w:t>2</w:t>
                      </w:r>
                      <w:r w:rsidRPr="00251E68">
                        <w:t xml:space="preserve"> heterojunction. The dimensions are not to scale.</w:t>
                      </w:r>
                    </w:p>
                  </w:txbxContent>
                </v:textbox>
                <w10:wrap type="square"/>
              </v:shape>
            </w:pict>
          </mc:Fallback>
        </mc:AlternateContent>
      </w:r>
      <w:r w:rsidRPr="00F32BAD">
        <w:t>advancement of this material in the field of PEC water splitting</w:t>
      </w:r>
      <w:r w:rsidRPr="00F32BAD">
        <w:fldChar w:fldCharType="begin" w:fldLock="1"/>
      </w:r>
      <w:r w:rsidRPr="00F32BAD">
        <w:instrText xml:space="preserve">ADDIN CSL_CITATION {"citationItems":[{"id":"ITEM-1","itemData":{"DOI":"10.1039/c6ta09602f","ISSN":"20507496","abstract":"Synthesis of one-dimensional nanostructured chalcogenide compounds using nontoxic and abundant constituents provides an important pathway to the development of commercially feasible photoelectrochemical water splitting. In this study, grass-like Sb2Se3 nanoneedle arrays are successfully fabricated on a substrate via a facile spin-coating method without any complicated processes such as templating, seed formation, or use of a vapor phase. Preferential [001] growth of the initial single-crystalline Sb2Se3 occurs during the first spin-coating, but interfacial defects are generated upon subsequent spin-coating iterations, resulting in annual-ring-like growth of Sb2Se3 nanoneedles. After sequential surface modification with TiO2 and Pt, the resistance to charge transfer from the photoelectrode to the electrolyte decreases significantly, yielding a remarkable record-high photocurrent of 2 mA cm-2 at 0 VRHE (4.5 mA cm-2 at -0.2 VRHE).","author":[{"dropping-particle":"","family":"Kim","given":"Jimin","non-dropping-particle":"","parse-names":false,"suffix":""},{"dropping-particle":"","family":"Yang","given":"Wooseok","non-dropping-particle":"","parse-names":false,"suffix":""},{"dropping-particle":"","family":"Oh","given":"Yunjung","non-dropping-particle":"","parse-names":false,"suffix":""},{"dropping-particle":"","family":"Lee","given":"Hyungsoo","non-dropping-particle":"","parse-names":false,"suffix":""},{"dropping-particle":"","family":"Lee","given":"Seonhee","non-dropping-particle":"","parse-names":false,"suffix":""},{"dropping-particle":"","family":"Shin","given":"Hyunjung","non-dropping-particle":"","parse-names":false,"suffix":""},{"dropping-particle":"","family":"Kim","given":"Joosun","non-dropping-particle":"","parse-names":false,"suffix":""},{"dropping-particle":"","family":"Moon","given":"Jooho","non-dropping-particle":"","parse-names":false,"suffix":""}],"container-title":"Journal of Materials Chemistry A","id":"ITEM-1","issue":"5","issued":{"date-parts":[["2017"]]},"page":"2180-2187","title":"Self-oriented Sb2Se3 nanoneedle photocathodes for water splitting obtained by a simple spin-coating method","type":"article","volume":"5"},"uris":["http://www.mendeley.com/documents/?uuid=ed451aba-064f-4e83-a8de-c87befe24aa9"]},{"id":"ITEM-2","itemData":{"DOI":"10.1002/aenm.201702888","ISSN":"16146840","abstract":"Sb2Se3 has recently spurred great interest as a promising light-absorbing material for solar energy conversion. Sb2Se3 consists of 1D covalently linked nanoribbons stacked via van der Waals forces and its properties strongly depend on the crystallographic orientation. However, strategies for adjusting the anisotropy of 1D Sb2Se3 nanostructures are rarely investigated. Here, a novel approach is presented to fabricate 1D Sb2Se3 nanostructure arrays with different aspect ratios on conductive substrates by simply spin-coating Sb-Se solutions with different molar ratios of thioglycolic acid and ethanolamine. A relatively small proportion of thioglycolic acid induces the growth of short Sb2Se3 nanorod arrays with preferred orientation, leading to fast carrier transport and enhanced photocurrent. After the deposition of TiO2 and Pt, an appropriately oriented Sb2Se3 nanostructure array exhibits a significantly enhanced photoelectrochemical performance; the photocurrent reaches 12.5 mA cm−2 at 0 V versus reversible hydrogen electrode under air mass 1.5 global illumination.","author":[{"dropping-particle":"","family":"Yang","given":"Wooseok","non-dropping-particle":"","parse-names":false,"suffix":""},{"dropping-particle":"","family":"Ahn","given":"Jihoon","non-dropping-particle":"","parse-names":false,"suffix":""},{"dropping-particle":"","family":"Oh","given":"Yunjung","non-dropping-particle":"","parse-names":false,"suffix":""},{"dropping-particle":"","family":"Tan","given":"Jeiwan","non-dropping-particle":"","parse-names":false,"suffix":""},{"dropping-particle":"","family":"Lee","given":"Hyungsoo","non-dropping-particle":"","parse-names":false,"suffix":""},{"dropping-particle":"","family":"Park","given":"Jaemin","non-dropping-particle":"","parse-names":false,"suffix":""},{"dropping-particle":"","family":"Kwon","given":"Hyeok Chan","non-dropping-particle":"","parse-names":false,"suffix":""},{"dropping-particle":"","family":"Kim","given":"Juran","non-dropping-particle":"","parse-names":false,"suffix":""},{"dropping-particle":"","family":"Jo","given":"William","non-dropping-particle":"","parse-names":false,"suffix":""},{"dropping-particle":"","family":"Kim","given":"Joosun","non-dropping-particle":"","parse-names":false,"suffix":""},{"dropping-particle":"","family":"Moon","given":"Jooho","non-dropping-particle":"","parse-names":false,"suffix":""}],"container-title":"Advanced Energy Materials","id":"ITEM-2","issue":"14","issued":{"date-parts":[["2018"]]},"title":"Adjusting the Anisotropy of 1D Sb2Se3 Nanostructures for Highly Efficient Photoelectrochemical Water Splitting","type":"article","volume":"8"},"uris":["http://www.mendeley.com/documents/?uuid=8b498ca0-a7b2-4a9a-8a51-951053af4149"]},{"id":"ITEM-3","itemData":{"DOI":"10.1002/aenm.201900179","ISSN":"16146840","abstract":"Understanding the degradation mechanisms of photoelectrodes and improving their stability are essential for fully realizing solar-to-hydrogen conversion via photo-electrochemical (PEC) devices. Although amorphous TiO 2 layers have been widely employed as a protective layer on top of p-type semiconductors to implement durable photocathodes, gradual photocurrent degradation is still unavoidable. This study elucidates the photocurrent degradation mechanisms of TiO 2 -protected Sb 2 Se 3 photocathodes and proposes a novel interface-modification methodology in which fullerene (C 60 ) is introduced as a photoelectron transfer promoter for significantly enhancing long-term stability. It is demonstrated that the accumulation of photogenerated electrons at the surface of the TiO 2 layer induces the reductive dissolution of TiO 2 , accompanied by photocurrent degradation. In addition, the insertion of the C 60 photoelectron transfer promoter at the Pt/TiO 2 interface facilitates the rapid transfer of photogenerated electrons out of the TiO 2 layer, thereby yielding enhanced stability. The Pt/C 60 /TiO 2 /Sb 2 Se 3 device exhibits a high photocurrent density of 17 mA cm −2 and outstanding stability over 10 h of operation, representing the best PEC performance and long-term stability compared with previously reported Sb 2 Se 3 -based photocathodes. This research not only provides in-depth understanding of the degradation mechanisms of TiO 2 -protected photocathodes, but also suggests a new direction to achieve durable photocathodes for photo-electrochemical water splitting.","author":[{"dropping-particle":"","family":"Tan","given":"Jeiwan","non-dropping-particle":"","parse-names":false,"suffix":""},{"dropping-particle":"","family":"Yang","given":"Wooseok","non-dropping-particle":"","parse-names":false,"suffix":""},{"dropping-particle":"","family":"Oh","given":"Yunjung","non-dropping-particle":"","parse-names":false,"suffix":""},{"dropping-particle":"","family":"Lee","given":"Hyungsoo","non-dropping-particle":"","parse-names":false,"suffix":""},{"dropping-particle":"","family":"Park","given":"Jaemin","non-dropping-particle":"","parse-names":false,"suffix":""},{"dropping-particle":"","family":"Boppella","given":"Ramireddy","non-dropping-particle":"","parse-names":false,"suffix":""},{"dropping-particle":"","family":"Kim","given":"Joosun","non-dropping-particle":"","parse-names":false,"suffix":""},{"dropping-particle":"","family":"Moon","given":"Jooho","non-dropping-particle":"","parse-names":false,"suffix":""}],"container-title":"Advanced Energy Materials","id":"ITEM-3","issue":"16","issued":{"date-parts":[["2019"]]},"title":"Fullerene as a Photoelectron Transfer Promoter Enabling Stable TiO 2 -Protected Sb 2 Se 3 Photocathodes for Photo-Electrochemical Water Splitting","type":"article","volume":"9"},"uris":["http://www.mendeley.com/documents/?uuid=ef2e15c0-e230-4603-997f-e6b8f90bfd78"]},{"id":"ITEM-4","itemData":{"DOI":"10.1021/acsenergylett.9b00414","abstract":"Although antimony triselenide (Sb2Se3) has been intensively investigated as a low-cost p-type semiconductor for photoelectrochemical (PEC) water splitting, most previous studies focused on only the top interface of Sb2Se3 photocathodes. Herein, a solution-processed Cu-doped NiOx (Cu:NiOx) thin film is proposed as an effective bottom contact layer for the Sb2Se3 photocathode. The photocurrent density of the Sb2Se3 photocathode is improved to a record-high level of 17.5 mA cm–2 upon the insertion of Cu:NiOx capable of blocking the recombination at the back interface, while facilitating hole extraction. Electrochemical impedance spectroscopy and intensity-modulated photocurrent spectroscopy, in conjunction with other observations, indicate that the enhanced photocurrent is due to the improved quality of the bottom contact without a noticeable change in the top interface. This study not only provides new insight into the role of the bottom contact layer in photocathodes, but also is an important step toward effic","author":[{"dropping-particle":"","family":"Lee","given":"Hyungsoo","non-dropping-particle":"","parse-names":false,"suffix":""},{"dropping-particle":"","family":"Yang","given":"Wooseok","non-dropping-particle":"","parse-names":false,"suffix":""},{"dropping-particle":"","family":"Tan","given":"Jeiwan","non-dropping-particle":"","parse-names":false,"suffix":""},{"dropping-particle":"","family":"Oh","given":"Yunjung","non-dropping-particle":"","parse-names":false,"suffix":""},{"dropping-particle":"","family":"Park","given":"Jaemin","non-dropping-particle":"","parse-names":false,"suffix":""},{"dropping-particle":"","family":"Moon","given":"Jooho","non-dropping-particle":"","parse-names":false,"suffix":""}],"container-title":"ACS Energy Letters","id":"ITEM-4","issue":"5","issued":{"date-parts":[["2019","4","5"]]},"page":"995-1003","title":"Cu-Doped NiOx as an Effective Hole-Selective Layer for a High-Performance Sb2Se3 Photocathode for Photoelectrochemical Water Splitting","type":"article-journal","volume":"4"},"uris":["http://www.mendeley.com/documents/?uuid=fc3cc0d7-f729-3615-8820-41e9ef9004c9"]},{"id":"ITEM-5","itemData":{"DOI":"10.1021/acsenergylett.9b02486","ISSN":"23808195","abstract":"For practical H2 production via photoelectrochemical (PEC) water splitting, a proper nanostructure strategy allowing sufficient light absorption and effective charge carrier transport is of immense importance. In this study, via the unique sequential use of two different molecular inks, a bilayer nanostructure for a photocathode composed of vertically oriented nanorods Sb2Se3 on top of a bottom compact Sb2Se3 layer is produced. The hierarchical nanorod bilayer structure possesses light-trapping ability owing to the scattering effect, resulting in the enhancement of light absorption. The bilayer Sb2Se3 photocathode also exhibits better charge-transport capability owing to the synergetic effects of the favorable crystallographic orientation and the enlarged surface area of the vertically aligned nanorods. The bilayer Sb2Se3 photocathode achieves a photocurrent density of nearly 30 mA cm-2 at 0 V vs the reversible hydrogen electrode. This observation implies that the proposed solution-processed Sb2Se3-based hierarchical bilayer structure is a promising candidate for an efficient PEC water splitting tandem device.","author":[{"dropping-particle":"","family":"Park","given":"Jaemin","non-dropping-particle":"","parse-names":false,"suffix":""},{"dropping-particle":"","family":"Yang","given":"Wooseok","non-dropping-particle":"","parse-names":false,"suffix":""},{"dropping-particle":"","family":"Tan","given":"Jeiwan","non-dropping-particle":"","parse-names":false,"suffix":""},{"dropping-particle":"","family":"Lee","given":"Hyungsoo","non-dropping-particle":"","parse-names":false,"suffix":""},{"dropping-particle":"","family":"Yun","given":"Ju Won","non-dropping-particle":"","parse-names":false,"suffix":""},{"dropping-particle":"","family":"Shim","given":"Sang Gi","non-dropping-particle":"","parse-names":false,"suffix":""},{"dropping-particle":"","family":"Park","given":"Young Sun","non-dropping-particle":"","parse-names":false,"suffix":""},{"dropping-particle":"","family":"Moon","given":"Jooho","non-dropping-particle":"","parse-names":false,"suffix":""}],"container-title":"ACS Energy Letters","id":"ITEM-5","issue":"1","issued":{"date-parts":[["2020"]]},"page":"136-145","title":"Hierarchal Nanorod-Derived Bilayer Strategy to Enhance the Photocurrent Density of Sb2Se3 Photocathodes for Photoelectrochemical Water Splitting","type":"article","volume":"5"},"uris":["http://www.mendeley.com/documents/?uuid=6cc7fc01-74fc-4c59-96e8-251b3550da8e"]},{"id":"ITEM-6","itemData":{"DOI":"10.1039/c9ta07990d","ISSN":"20507496","abstract":"One of the paramount challenges for realizing practical solar hydrogen production is the development of a low-cost semiconductor that is suitable for large-area and high-performance photoelectrochemical devices. Antimony triselenide (Sb2Se3) has emerged as a nearly ideal semiconductor material that satisfies nearly all requirements for effectively generating hydrogen using solar energy. In this report, we highlight the extraordinary characteristics of Sb2Se3 relative to the myriad of other emerging semiconductors, in terms of cost, band gap, optoelectronic properties, photocorrosion stability, and processability. Additionally, we discuss recent studies on Sb2Se3 photocathodes with a focus on their intrinsic properties, use of co-catalysts, and top and bottom interface engineering for enhanced performance. Unresolved issues and future research directions will also be discussed briefly. We believe that the rapid advances in Sb2Se3-photocathode water splitting over the past three years suggest a positive outlook for the cost-effective production of solar hydrogen.","author":[{"dropping-particle":"","family":"Yang","given":"Wooseok","non-dropping-particle":"","parse-names":false,"suffix":""},{"dropping-particle":"","family":"Moon","given":"Jooho","non-dropping-particle":"","parse-names":false,"suffix":""}],"container-title":"Journal of Materials Chemistry A","id":"ITEM-6","issue":"36","issued":{"date-parts":[["2019"]]},"page":"20467-20477","publisher":"Royal Society of Chemistry","title":"Rapid advances in antimony triselenide photocathodes for solar hydrogen generation","type":"article-journal","volume":"7"},"uris":["http://www.mendeley.com/documents/?uuid=40bf69b6-6efc-4e47-82cc-6f5b311918b2"]},{"id":"ITEM-7","itemData":{"DOI":"10.1039/c7ta08993g","ISSN":"20507496","abstract":"The poor stability of high efficiency photoabsorber materials in aqueous media is one factor holding back the realization of photoelectrochemical (PEC) water splitting for large scale, practical solar fuels generation. Here, we demonstrate that highly efficient thin film Sb2Se3-fabricated by a simple, low temperature selenization of electrodeposited Sb-is intrinsically stable towards photocorrosion in strongly acidic media (1 M H2SO4). Coupling with a photoelectrodeposited MoSx hydrogen evolution catalyst gives high photocurrents (5 mA cm-2 at 0 V vs. RHE) and high stability without protective layers. A low temperature sulfurization of the Sb2Se3-MoSx stack dramatically improved the onset potential, resulting in high photocurrent densities up to </w:instrText>
      </w:r>
      <w:r w:rsidRPr="00F32BAD">
        <w:rPr>
          <w:rFonts w:ascii="Cambria Math" w:hAnsi="Cambria Math" w:cs="Cambria Math"/>
        </w:rPr>
        <w:instrText>∼</w:instrText>
      </w:r>
      <w:r w:rsidRPr="00F32BAD">
        <w:instrText>16 mA cm-2 at 0 V vs. RHE. The simplicity with which these photocathodes are fabricated, combined with the high photocurrents and stability, make Sb2Se3 a strong candidate for scalable PEC cells.","author":[{"dropping-particle":"","family":"Prabhakar","given":"Rajiv Ramanujam","non-dropping-particle":"","parse-names":false,"suffix":""},{"dropping-particle":"","family":"Septina","given":"Wilman","non-dropping-particle":"","parse-names":false,"suffix":""},{"dropping-particle":"","family":"Siol","given":"Sebastian","non-dropping-particle":"","parse-names":false,"suffix":""},{"dropping-particle":"","family":"Moehl","given":"Thomas","non-dropping-particle":"","parse-names":false,"suffix":""},{"dropping-particle":"","family":"Wick-Joliat","given":"René","non-dropping-particle":"","parse-names":false,"suffix":""},{"dropping-particle":"","family":"Tilley","given":"S. David","non-dropping-particle":"","parse-names":false,"suffix":""}],"container-title":"Journal of Materials Chemistry A","id":"ITEM-7","issue":"44","issued":{"date-parts":[["2017"]]},"page":"23139-23145","title":"Photocorrosion-resistant Sb2Se3 photocathodes with earth abundant MoS: X hydrogen evolution catalyst","type":"article","volume":"5"},"uris":["http://www.mendeley.com/documents/?uuid=af1c2b29-1e13-4919-a65b-812982da9fa8"]}],"mendeley":{"formattedCitation":"&lt;sup&gt;9–15&lt;/sup&gt;","plainTextFormattedCitation":"9–15","previouslyFormattedCitation":"&lt;sup&gt;10–16&lt;/sup&gt;"},"properties":{"noteIndex":0},"schema":"https://github.com/citation-style-language/schema/raw/master/csl-citation.json"}</w:instrText>
      </w:r>
      <w:r w:rsidRPr="00F32BAD">
        <w:fldChar w:fldCharType="separate"/>
      </w:r>
      <w:r w:rsidR="003D4507">
        <w:rPr>
          <w:vertAlign w:val="superscript"/>
        </w:rPr>
        <w:t>10</w:t>
      </w:r>
      <w:r w:rsidRPr="00F32BAD">
        <w:rPr>
          <w:vertAlign w:val="superscript"/>
        </w:rPr>
        <w:t>–1</w:t>
      </w:r>
      <w:r w:rsidRPr="00F32BAD">
        <w:fldChar w:fldCharType="end"/>
      </w:r>
      <w:r w:rsidR="003D4507" w:rsidRPr="003D4507">
        <w:rPr>
          <w:vertAlign w:val="superscript"/>
        </w:rPr>
        <w:t>6</w:t>
      </w:r>
      <w:r w:rsidRPr="00F32BAD">
        <w:t>, there is only one report of unbiased water splitting via an Sb</w:t>
      </w:r>
      <w:r w:rsidRPr="00F32BAD">
        <w:rPr>
          <w:vertAlign w:val="subscript"/>
        </w:rPr>
        <w:t>2</w:t>
      </w:r>
      <w:r w:rsidRPr="00F32BAD">
        <w:t>Se</w:t>
      </w:r>
      <w:r w:rsidRPr="00F32BAD">
        <w:rPr>
          <w:vertAlign w:val="subscript"/>
        </w:rPr>
        <w:t>3</w:t>
      </w:r>
      <w:r w:rsidRPr="00F32BAD">
        <w:t xml:space="preserve"> photocathode, wherein the </w:t>
      </w:r>
      <w:proofErr w:type="spellStart"/>
      <w:r w:rsidRPr="00F32BAD">
        <w:rPr>
          <w:i/>
        </w:rPr>
        <w:t>η</w:t>
      </w:r>
      <w:r w:rsidRPr="00F32BAD">
        <w:rPr>
          <w:i/>
          <w:vertAlign w:val="subscript"/>
        </w:rPr>
        <w:t>STH</w:t>
      </w:r>
      <w:proofErr w:type="spellEnd"/>
      <w:r w:rsidRPr="00F32BAD">
        <w:t xml:space="preserve"> was low (1.5%)</w:t>
      </w:r>
      <w:r w:rsidRPr="00F32BAD">
        <w:fldChar w:fldCharType="begin" w:fldLock="1"/>
      </w:r>
      <w:r w:rsidRPr="00F32BAD">
        <w:instrText>ADDIN CSL_CITATION {"citationItems":[{"id":"ITEM-1","itemData":{"DOI":"10.1038/s41467-020-14704-3","ISSN":"20411723","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author":[{"dropping-particle":"","family":"Yang","given":"Wooseok","non-dropping-particle":"","parse-names":false,"suffix":""},{"dropping-particle":"","family":"Kim","given":"Jin Hyun","non-dropping-particle":"","parse-names":false,"suffix":""},{"dropping-particle":"","family":"Hutter","given":"Oliver S.","non-dropping-particle":"","parse-names":false,"suffix":""},{"dropping-particle":"","family":"Phillips","given":"Laurie J.","non-dropping-particle":"","parse-names":false,"suffix":""},{"dropping-particle":"","family":"Tan","given":"Jeiwan","non-dropping-particle":"","parse-names":false,"suffix":""},{"dropping-particle":"","family":"Park","given":"Jaemin","non-dropping-particle":"","parse-names":false,"suffix":""},{"dropping-particle":"","family":"Lee","given":"Hyungsoo","non-dropping-particle":"","parse-names":false,"suffix":""},{"dropping-particle":"","family":"Major","given":"Jonathan D.","non-dropping-particle":"","parse-names":false,"suffix":""},{"dropping-particle":"","family":"Lee","given":"Jae Sung","non-dropping-particle":"","parse-names":false,"suffix":""},{"dropping-particle":"","family":"Moon","given":"Jooho","non-dropping-particle":"","parse-names":false,"suffix":""}],"container-title":"Nature Communications","id":"ITEM-1","issue":"1","issued":{"date-parts":[["2020"]]},"title":"Benchmark performance of low-cost Sb2Se3 photocathodes for unassisted solar overall water splitting","type":"article","volume":"11"},"uris":["http://www.mendeley.com/documents/?uuid=0f8bb9f7-7e8c-4504-bbf0-ced2a414cd6d"]}],"mendeley":{"formattedCitation":"&lt;sup&gt;3&lt;/sup&gt;","plainTextFormattedCitation":"3","previouslyFormattedCitation":"&lt;sup&gt;3&lt;/sup&gt;"},"properties":{"noteIndex":0},"schema":"https://github.com/citation-style-language/schema/raw/master/csl-citation.json"}</w:instrText>
      </w:r>
      <w:r w:rsidRPr="00F32BAD">
        <w:fldChar w:fldCharType="separate"/>
      </w:r>
      <w:r w:rsidRPr="00F32BAD">
        <w:rPr>
          <w:vertAlign w:val="superscript"/>
        </w:rPr>
        <w:t>3</w:t>
      </w:r>
      <w:r w:rsidRPr="00F32BAD">
        <w:fldChar w:fldCharType="end"/>
      </w:r>
      <w:r w:rsidRPr="00F32BAD">
        <w:t>. The state-of-the-art Sb</w:t>
      </w:r>
      <w:r w:rsidRPr="00F32BAD">
        <w:rPr>
          <w:vertAlign w:val="subscript"/>
        </w:rPr>
        <w:t>2</w:t>
      </w:r>
      <w:r w:rsidRPr="00F32BAD">
        <w:t>Se</w:t>
      </w:r>
      <w:r w:rsidRPr="00F32BAD">
        <w:rPr>
          <w:vertAlign w:val="subscript"/>
        </w:rPr>
        <w:t>3</w:t>
      </w:r>
      <w:r w:rsidRPr="00F32BAD">
        <w:t xml:space="preserve"> photocathode was fabricated by employing appropriate junction layers, which significantly enhanced the performance, particularly the long-wavelength photon-harvesting capability. For the top perovskite PVs, we employed </w:t>
      </w:r>
      <w:proofErr w:type="spellStart"/>
      <w:r w:rsidRPr="00F32BAD">
        <w:t>nanopillar</w:t>
      </w:r>
      <w:proofErr w:type="spellEnd"/>
      <w:r w:rsidRPr="00F32BAD">
        <w:t xml:space="preserve">-structured </w:t>
      </w:r>
      <w:proofErr w:type="spellStart"/>
      <w:r w:rsidRPr="00F32BAD">
        <w:t>semitransparent</w:t>
      </w:r>
      <w:proofErr w:type="spellEnd"/>
      <w:r w:rsidRPr="00F32BAD">
        <w:t xml:space="preserve"> PVs</w:t>
      </w:r>
      <w:r w:rsidRPr="00F32BAD">
        <w:fldChar w:fldCharType="begin" w:fldLock="1"/>
      </w:r>
      <w:r w:rsidRPr="00F32BAD">
        <w:instrText>ADDIN CSL_CITATION {"citationItems":[{"id":"ITEM-1","itemData":{"DOI":"10.1002/aenm.201601055","ISSN":"16146840","abstract":"Semitransparent solar cells have attracted significant attention for practical applications, such as windows in buildings and automobiles. Here, semitransparent, highly efficient, 1D nanostructured perovskite solar cells are demonstrated employing anodized aluminum oxide (AAO) as a scaffold layer. The parallel nanopillars in the perovskite layer enable construction of haze-free semitransparent devices without any hysteresis behavior. By controlling the pore size in the AAO, the volume occupied by the perovskite layer can be precisely varied, and the color neutrality of the resulting devices can be achieved. With the incorporation of a transparent cathodic electrode (indium tin oxide) with a buffer layer (MoOx), a highly efficient semitransparent nanopillared perovskite solar cell is achievable with a power-conversion efficiency of 9.6% (7.5%) and a whole device average visible light transmittance of 33.4% (41.7%). To determine the role of the scaffold layer in improving the photoelectrical properties of the cell, impedance spectroscopy analyses are performed, revealing that the AAO-structured perovskite layer suppresses internal ion diffusion and enables critical improvements in long-term stability under continuous illumination.","author":[{"dropping-particle":"","family":"Kwon","given":"Hyeok Chan","non-dropping-particle":"","parse-names":false,"suffix":""},{"dropping-particle":"","family":"Kim","given":"Areum","non-dropping-particle":"","parse-names":false,"suffix":""},{"dropping-particle":"","family":"Lee","given":"Hongseuk","non-dropping-particle":"","parse-names":false,"suffix":""},{"dropping-particle":"","family":"Lee","given":"Daehee","non-dropping-particle":"","parse-names":false,"suffix":""},{"dropping-particle":"","family":"Jeong","given":"Sunho","non-dropping-particle":"","parse-names":false,"suffix":""},{"dropping-particle":"","family":"Moon","given":"Jooho","non-dropping-particle":"","parse-names":false,"suffix":""}],"container-title":"Advanced Energy Materials","id":"ITEM-1","issue":"20","issued":{"date-parts":[["2016"]]},"page":"1-11","title":"Parallelized Nanopillar Perovskites for Semitransparent Solar Cells Using an Anodized Aluminum Oxide Scaffold","type":"article-journal","volume":"6"},"uris":["http://www.mendeley.com/documents/?uuid=611d9f48-372f-4584-84b8-9a4edc943830"]},{"id":"ITEM-2","itemData":{"DOI":"10.1039/c9ta11892f","ISSN":"20507496","abstract":"Developing large-area semitransparent solar modules is an essential step in the commercialization of semitransparent photovoltaic technologies. However, it has not yet benefited from the significant scientific advances in the field of perovskite solar cells, probably owing to the difficulties in achieving a highly uniform and large-scale semitransparent light absorber. Herein, a semitransparent solar module comprising anodized aluminum oxide (AAO) template-derived vertically aligned one-dimensional nanopillar CH3NH3PbI3-xClx perovskite is reported, which has a uniform semitransparent absorber with a large area of 40.8 cm2 and exhibits a geometrical fill factor of 95.6%. The AAO scaffold facilitates the formation of a homogeneous perovskite morphology and allows for reduced light reflection. The uniform nanopillar-structured perovskite-based device exhibits enhanced electrical properties owing to the restricted carrier path. Our optimized nanopillar-based semitransparent solar module with nine sub-cells shows a power conversion efficiency of 9.04% and an average visible-light transmittance of 30.2%, clearly exhibiting potential for practical power-generating window applications.","author":[{"dropping-particle":"","family":"Kwon","given":"Hyeok Chan","non-dropping-particle":"","parse-names":false,"suffix":""},{"dropping-particle":"","family":"Ma","given":"Sunihl","non-dropping-particle":"","parse-names":false,"suffix":""},{"dropping-particle":"","family":"Yun","given":"Seong Cheol","non-dropping-particle":"","parse-names":false,"suffix":""},{"dropping-particle":"","family":"Jang","given":"Gyumin","non-dropping-particle":"","parse-names":false,"suffix":""},{"dropping-particle":"","family":"Yang","given":"Hyunha","non-dropping-particle":"","parse-names":false,"suffix":""},{"dropping-particle":"","family":"Moon","given":"Jooho","non-dropping-particle":"","parse-names":false,"suffix":""}],"container-title":"Journal of Materials Chemistry A","id":"ITEM-2","issue":"3","issued":{"date-parts":[["2020"]]},"page":"1457-1468","publisher":"Royal Society of Chemistry","title":"A nanopillar-structured perovskite-based efficient semitransparent solar module for power-generating window applications","type":"article-journal","volume":"8"},"uris":["http://www.mendeley.com/documents/?uuid=b936492e-1522-4794-add3-6db4d0f92e2e"]}],"mendeley":{"formattedCitation":"&lt;sup&gt;16,17&lt;/sup&gt;","plainTextFormattedCitation":"16,17","previouslyFormattedCitation":"&lt;sup&gt;17,18&lt;/sup&gt;"},"properties":{"noteIndex":0},"schema":"https://github.com/citation-style-language/schema/raw/master/csl-citation.json"}</w:instrText>
      </w:r>
      <w:r w:rsidRPr="00F32BAD">
        <w:fldChar w:fldCharType="separate"/>
      </w:r>
      <w:r w:rsidRPr="00F32BAD">
        <w:rPr>
          <w:vertAlign w:val="superscript"/>
        </w:rPr>
        <w:t>1</w:t>
      </w:r>
      <w:r w:rsidR="0061386A">
        <w:rPr>
          <w:vertAlign w:val="superscript"/>
        </w:rPr>
        <w:t>7</w:t>
      </w:r>
      <w:r w:rsidRPr="00F32BAD">
        <w:rPr>
          <w:vertAlign w:val="superscript"/>
        </w:rPr>
        <w:t>,1</w:t>
      </w:r>
      <w:r w:rsidR="0061386A">
        <w:rPr>
          <w:vertAlign w:val="superscript"/>
        </w:rPr>
        <w:t>8</w:t>
      </w:r>
      <w:r w:rsidRPr="00F32BAD">
        <w:fldChar w:fldCharType="end"/>
      </w:r>
      <w:r w:rsidRPr="00F32BAD">
        <w:t xml:space="preserve">, which allowed us to precisely control the light absorption and performance of the top electrode, thereby helping to determine optimum transmittance and performance as a complementary top electrode for high </w:t>
      </w:r>
      <w:proofErr w:type="spellStart"/>
      <w:r w:rsidRPr="00F32BAD">
        <w:rPr>
          <w:i/>
        </w:rPr>
        <w:t>η</w:t>
      </w:r>
      <w:r w:rsidRPr="00F32BAD">
        <w:rPr>
          <w:i/>
          <w:vertAlign w:val="subscript"/>
        </w:rPr>
        <w:t>STH</w:t>
      </w:r>
      <w:proofErr w:type="spellEnd"/>
      <w:r w:rsidRPr="00F32BAD">
        <w:t>. The PV-PEC tandem device exhibited a photocurrent density of 8.3 mA cm</w:t>
      </w:r>
      <w:r w:rsidRPr="00F32BAD">
        <w:rPr>
          <w:vertAlign w:val="superscript"/>
        </w:rPr>
        <w:t>−2</w:t>
      </w:r>
      <w:r w:rsidRPr="00F32BAD">
        <w:t xml:space="preserve"> without an external bias, corresponding to an </w:t>
      </w:r>
      <w:proofErr w:type="spellStart"/>
      <w:r w:rsidRPr="00F32BAD">
        <w:rPr>
          <w:i/>
        </w:rPr>
        <w:t>η</w:t>
      </w:r>
      <w:r w:rsidRPr="00F32BAD">
        <w:rPr>
          <w:i/>
          <w:vertAlign w:val="subscript"/>
        </w:rPr>
        <w:t>STH</w:t>
      </w:r>
      <w:proofErr w:type="spellEnd"/>
      <w:r w:rsidRPr="00F32BAD">
        <w:t xml:space="preserve"> exceeding 10%. </w:t>
      </w:r>
    </w:p>
    <w:p w:rsidR="00F32BAD" w:rsidRDefault="00F32BAD" w:rsidP="00F32BAD">
      <w:pPr>
        <w:pStyle w:val="RSCB04AHeadingSection"/>
      </w:pPr>
      <w:r>
        <w:t>Results and discussion</w:t>
      </w:r>
    </w:p>
    <w:p w:rsidR="00F32BAD" w:rsidRDefault="00F32BAD" w:rsidP="00F32BAD">
      <w:pPr>
        <w:pStyle w:val="RSCB06BHeadingSub-Section"/>
        <w:rPr>
          <w:lang w:eastAsia="ko-KR"/>
        </w:rPr>
      </w:pPr>
      <w:r w:rsidRPr="009C3BA6">
        <w:rPr>
          <w:lang w:eastAsia="ko-KR"/>
        </w:rPr>
        <w:t>Development of Sb</w:t>
      </w:r>
      <w:r w:rsidRPr="009C3BA6">
        <w:rPr>
          <w:vertAlign w:val="subscript"/>
          <w:lang w:eastAsia="ko-KR"/>
        </w:rPr>
        <w:t>2</w:t>
      </w:r>
      <w:r w:rsidRPr="009C3BA6">
        <w:rPr>
          <w:lang w:eastAsia="ko-KR"/>
        </w:rPr>
        <w:t>Se</w:t>
      </w:r>
      <w:r w:rsidRPr="009C3BA6">
        <w:rPr>
          <w:vertAlign w:val="subscript"/>
          <w:lang w:eastAsia="ko-KR"/>
        </w:rPr>
        <w:t>3</w:t>
      </w:r>
      <w:r w:rsidRPr="009C3BA6">
        <w:rPr>
          <w:lang w:eastAsia="ko-KR"/>
        </w:rPr>
        <w:t xml:space="preserve"> photocathode as bottom electrode for PV-PEC tandem cell</w:t>
      </w:r>
    </w:p>
    <w:p w:rsidR="00F32BAD" w:rsidRPr="00F32BAD" w:rsidRDefault="00F32BAD" w:rsidP="00F32BAD">
      <w:pPr>
        <w:pStyle w:val="RSCB02ArticleText"/>
        <w:rPr>
          <w:lang w:val="en-US"/>
        </w:rPr>
      </w:pPr>
      <w:r w:rsidRPr="00F32BAD">
        <w:rPr>
          <w:lang w:val="en-US"/>
        </w:rPr>
        <w:t>As the bottom electrode in a tandem cell harnesses the transmitted photons through the top electrode (</w:t>
      </w:r>
      <w:r w:rsidRPr="00F32BAD">
        <w:rPr>
          <w:iCs/>
          <w:lang w:val="en-US"/>
        </w:rPr>
        <w:t>i.e.</w:t>
      </w:r>
      <w:r w:rsidRPr="00F32BAD">
        <w:rPr>
          <w:lang w:val="en-US"/>
        </w:rPr>
        <w:t xml:space="preserve">, the unabsorbed photons within the absorption range and the photons whose wavelengths are longer than the absorption edges of the top semiconductors), a high quantum efficiency is required in the long-wavelength region on the bottom electrode for an efficient tandem cell. Thus, efficient separation of the generated charges must be achieved to avoid undesirable recombination of the long-wavelength photons. Adjusting the band alignment in a </w:t>
      </w:r>
      <w:r w:rsidRPr="00251E68">
        <w:rPr>
          <w:lang w:val="en-US"/>
        </w:rPr>
        <w:t>photocathode by adopting proper junction layers is a well-known technique for reducing recombination and thereby enhancing the photocurrent density. Thus far, the best-performing Sb</w:t>
      </w:r>
      <w:r w:rsidRPr="00251E68">
        <w:rPr>
          <w:vertAlign w:val="subscript"/>
          <w:lang w:val="en-US"/>
        </w:rPr>
        <w:t>2</w:t>
      </w:r>
      <w:r w:rsidRPr="00251E68">
        <w:rPr>
          <w:lang w:val="en-US"/>
        </w:rPr>
        <w:t>Se</w:t>
      </w:r>
      <w:r w:rsidRPr="00251E68">
        <w:rPr>
          <w:vertAlign w:val="subscript"/>
          <w:lang w:val="en-US"/>
        </w:rPr>
        <w:t>3</w:t>
      </w:r>
      <w:r w:rsidRPr="00251E68">
        <w:rPr>
          <w:lang w:val="en-US"/>
        </w:rPr>
        <w:t xml:space="preserve"> photocathode with regard to the half-cell </w:t>
      </w:r>
      <w:r w:rsidR="008C7A73" w:rsidRPr="00251E68">
        <w:rPr>
          <w:lang w:val="en-US"/>
        </w:rPr>
        <w:t xml:space="preserve">efficiency, representing the efficiency of the half-cell reaction with respect to its thermodynamic potential, </w:t>
      </w:r>
      <w:r w:rsidRPr="00251E68">
        <w:rPr>
          <w:lang w:val="en-US"/>
        </w:rPr>
        <w:t>was part of a Pt/TiO</w:t>
      </w:r>
      <w:r w:rsidRPr="00251E68">
        <w:rPr>
          <w:vertAlign w:val="subscript"/>
          <w:lang w:val="en-US"/>
        </w:rPr>
        <w:t>2</w:t>
      </w:r>
      <w:r w:rsidRPr="00251E68">
        <w:rPr>
          <w:lang w:val="en-US"/>
        </w:rPr>
        <w:t>/</w:t>
      </w:r>
      <w:proofErr w:type="spellStart"/>
      <w:r w:rsidRPr="00251E68">
        <w:rPr>
          <w:lang w:val="en-US"/>
        </w:rPr>
        <w:t>CdS</w:t>
      </w:r>
      <w:proofErr w:type="spellEnd"/>
      <w:r w:rsidRPr="00251E68">
        <w:rPr>
          <w:lang w:val="en-US"/>
        </w:rPr>
        <w:t>/Sb</w:t>
      </w:r>
      <w:r w:rsidRPr="00251E68">
        <w:rPr>
          <w:vertAlign w:val="subscript"/>
          <w:lang w:val="en-US"/>
        </w:rPr>
        <w:t>2</w:t>
      </w:r>
      <w:r w:rsidRPr="00251E68">
        <w:rPr>
          <w:lang w:val="en-US"/>
        </w:rPr>
        <w:t>Se</w:t>
      </w:r>
      <w:r w:rsidRPr="00251E68">
        <w:rPr>
          <w:vertAlign w:val="subscript"/>
          <w:lang w:val="en-US"/>
        </w:rPr>
        <w:t>3</w:t>
      </w:r>
      <w:r w:rsidRPr="00251E68">
        <w:rPr>
          <w:lang w:val="en-US"/>
        </w:rPr>
        <w:t>/Au/FTO configuration</w:t>
      </w:r>
      <w:r w:rsidRPr="00251E68">
        <w:rPr>
          <w:lang w:val="en-US"/>
        </w:rPr>
        <w:fldChar w:fldCharType="begin" w:fldLock="1"/>
      </w:r>
      <w:r w:rsidRPr="00251E68">
        <w:rPr>
          <w:lang w:val="en-US"/>
        </w:rPr>
        <w:instrText>ADDIN CSL_CITATION {"citationItems":[{"id":"ITEM-1","itemData":{"DOI":"10.1038/s41467-020-14704-3","ISSN":"20411723","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author":[{"dropping-particle":"","family":"Yang","given":"Wooseok","non-dropping-particle":"","parse-names":false,"suffix":""},{"dropping-particle":"","family":"Kim","given":"Jin Hyun","non-dropping-particle":"","parse-names":false,"suffix":""},{"dropping-particle":"","family":"Hutter","given":"Oliver S.","non-dropping-particle":"","parse-names":false,"suffix":""},{"dropping-particle":"","family":"Phillips","given":"Laurie J.","non-dropping-particle":"","parse-names":false,"suffix":""},{"dropping-particle":"","family":"Tan","given":"Jeiwan","non-dropping-particle":"","parse-names":false,"suffix":""},{"dropping-particle":"","family":"Park","given":"Jaemin","non-dropping-particle":"","parse-names":false,"suffix":""},{"dropping-particle":"","family":"Lee","given":"Hyungsoo","non-dropping-particle":"","parse-names":false,"suffix":""},{"dropping-particle":"","family":"Major","given":"Jonathan D.","non-dropping-particle":"","parse-names":false,"suffix":""},{"dropping-particle":"","family":"Lee","given":"Jae Sung","non-dropping-particle":"","parse-names":false,"suffix":""},{"dropping-particle":"","family":"Moon","given":"Jooho","non-dropping-particle":"","parse-names":false,"suffix":""}],"container-title":"Nature Communications","id":"ITEM-1","issue":"1","issued":{"date-parts":[["2020"]]},"title":"Benchmark performance of low-cost Sb2Se3 photocathodes for unassisted solar overall water splitting","type":"article","volume":"11"},"uris":["http://www.mendeley.com/documents/?uuid=0f8bb9f7-7e8c-4504-bbf0-ced2a414cd6d"]}],"mendeley":{"formattedCitation":"&lt;sup&gt;3&lt;/sup&gt;","plainTextFormattedCitation":"3","previouslyFormattedCitation":"&lt;sup&gt;3&lt;/sup&gt;"},"properties":{"noteIndex":0},"schema":"https://github.com/citation-style-language/schema/raw/master/csl-citation.json"}</w:instrText>
      </w:r>
      <w:r w:rsidRPr="00251E68">
        <w:rPr>
          <w:lang w:val="en-US"/>
        </w:rPr>
        <w:fldChar w:fldCharType="separate"/>
      </w:r>
      <w:r w:rsidRPr="00251E68">
        <w:rPr>
          <w:vertAlign w:val="superscript"/>
          <w:lang w:val="en-US"/>
        </w:rPr>
        <w:t>3</w:t>
      </w:r>
      <w:r w:rsidRPr="00251E68">
        <w:fldChar w:fldCharType="end"/>
      </w:r>
      <w:r w:rsidRPr="00251E68">
        <w:rPr>
          <w:lang w:val="en-US"/>
        </w:rPr>
        <w:t>. In this study, we deposited a thin SnO</w:t>
      </w:r>
      <w:r w:rsidRPr="00251E68">
        <w:rPr>
          <w:vertAlign w:val="subscript"/>
          <w:lang w:val="en-US"/>
        </w:rPr>
        <w:t>2</w:t>
      </w:r>
      <w:r w:rsidRPr="00251E68">
        <w:rPr>
          <w:lang w:val="en-US"/>
        </w:rPr>
        <w:t xml:space="preserve"> layer on the TiO</w:t>
      </w:r>
      <w:r w:rsidRPr="00251E68">
        <w:rPr>
          <w:vertAlign w:val="subscript"/>
          <w:lang w:val="en-US"/>
        </w:rPr>
        <w:t>2</w:t>
      </w:r>
      <w:r w:rsidRPr="00251E68">
        <w:rPr>
          <w:lang w:val="en-US"/>
        </w:rPr>
        <w:t xml:space="preserve"> layer to facilitate the separation of the </w:t>
      </w:r>
      <w:proofErr w:type="spellStart"/>
      <w:r w:rsidRPr="00251E68">
        <w:rPr>
          <w:lang w:val="en-US"/>
        </w:rPr>
        <w:t>photoexcited</w:t>
      </w:r>
      <w:proofErr w:type="spellEnd"/>
      <w:r w:rsidRPr="00251E68">
        <w:rPr>
          <w:lang w:val="en-US"/>
        </w:rPr>
        <w:t xml:space="preserve"> charges.</w:t>
      </w:r>
      <w:r w:rsidR="00372B86" w:rsidRPr="00251E68">
        <w:rPr>
          <w:lang w:val="en-US"/>
        </w:rPr>
        <w:t xml:space="preserve"> </w:t>
      </w:r>
      <w:r w:rsidR="00372B86" w:rsidRPr="00251E68">
        <w:t>The structure and composition characterization of the laminated SnO</w:t>
      </w:r>
      <w:r w:rsidR="00372B86" w:rsidRPr="00251E68">
        <w:rPr>
          <w:vertAlign w:val="subscript"/>
        </w:rPr>
        <w:t>2</w:t>
      </w:r>
      <w:r w:rsidR="00372B86" w:rsidRPr="00251E68">
        <w:t>/TiO</w:t>
      </w:r>
      <w:r w:rsidR="00372B86" w:rsidRPr="00251E68">
        <w:rPr>
          <w:vertAlign w:val="subscript"/>
        </w:rPr>
        <w:t>2</w:t>
      </w:r>
      <w:r w:rsidR="00372B86" w:rsidRPr="00251E68">
        <w:t>/</w:t>
      </w:r>
      <w:proofErr w:type="spellStart"/>
      <w:r w:rsidR="00372B86" w:rsidRPr="00251E68">
        <w:t>CdS</w:t>
      </w:r>
      <w:proofErr w:type="spellEnd"/>
      <w:r w:rsidR="00372B86" w:rsidRPr="00251E68">
        <w:t>/Sb</w:t>
      </w:r>
      <w:r w:rsidR="00372B86" w:rsidRPr="00251E68">
        <w:rPr>
          <w:vertAlign w:val="subscript"/>
        </w:rPr>
        <w:t>2</w:t>
      </w:r>
      <w:r w:rsidR="00372B86" w:rsidRPr="00251E68">
        <w:t>Se</w:t>
      </w:r>
      <w:r w:rsidR="00372B86" w:rsidRPr="00251E68">
        <w:rPr>
          <w:vertAlign w:val="subscript"/>
        </w:rPr>
        <w:t>3</w:t>
      </w:r>
      <w:r w:rsidR="00372B86" w:rsidRPr="00251E68">
        <w:t xml:space="preserve"> junction show distinct interfaces of the constituent layers with the thicknesses of </w:t>
      </w:r>
      <w:proofErr w:type="spellStart"/>
      <w:r w:rsidR="00372B86" w:rsidRPr="00251E68">
        <w:t>CdS</w:t>
      </w:r>
      <w:proofErr w:type="spellEnd"/>
      <w:r w:rsidR="00372B86" w:rsidRPr="00251E68">
        <w:t>, TiO</w:t>
      </w:r>
      <w:r w:rsidR="00372B86" w:rsidRPr="00251E68">
        <w:rPr>
          <w:vertAlign w:val="subscript"/>
        </w:rPr>
        <w:t>2</w:t>
      </w:r>
      <w:r w:rsidR="00372B86" w:rsidRPr="00251E68">
        <w:t>, and SnO</w:t>
      </w:r>
      <w:r w:rsidR="00372B86" w:rsidRPr="00251E68">
        <w:rPr>
          <w:vertAlign w:val="subscript"/>
        </w:rPr>
        <w:t>2</w:t>
      </w:r>
      <w:r w:rsidR="00372B86" w:rsidRPr="00251E68">
        <w:t xml:space="preserve"> to be 22, 40, and 30 nm, respectively (see Fig. S1-2 and Note S1 in the ESI†).</w:t>
      </w:r>
      <w:r w:rsidRPr="00251E68">
        <w:rPr>
          <w:lang w:val="en-US"/>
        </w:rPr>
        <w:t xml:space="preserve"> In both Sb</w:t>
      </w:r>
      <w:r w:rsidRPr="00251E68">
        <w:rPr>
          <w:vertAlign w:val="subscript"/>
          <w:lang w:val="en-US"/>
        </w:rPr>
        <w:t>2</w:t>
      </w:r>
      <w:r w:rsidRPr="00251E68">
        <w:rPr>
          <w:lang w:val="en-US"/>
        </w:rPr>
        <w:t>Se</w:t>
      </w:r>
      <w:r w:rsidRPr="00251E68">
        <w:rPr>
          <w:vertAlign w:val="subscript"/>
          <w:lang w:val="en-US"/>
        </w:rPr>
        <w:t>3</w:t>
      </w:r>
      <w:r w:rsidRPr="00251E68">
        <w:rPr>
          <w:lang w:val="en-US"/>
        </w:rPr>
        <w:t xml:space="preserve"> photocathodes (with and without SnO</w:t>
      </w:r>
      <w:r w:rsidRPr="00251E68">
        <w:rPr>
          <w:vertAlign w:val="subscript"/>
          <w:lang w:val="en-US"/>
        </w:rPr>
        <w:t>2</w:t>
      </w:r>
      <w:r w:rsidRPr="00251E68">
        <w:rPr>
          <w:lang w:val="en-US"/>
        </w:rPr>
        <w:t xml:space="preserve">), Pt was used as an </w:t>
      </w:r>
      <w:proofErr w:type="spellStart"/>
      <w:r w:rsidRPr="00251E68">
        <w:rPr>
          <w:lang w:val="en-US"/>
        </w:rPr>
        <w:t>electrocatalyst</w:t>
      </w:r>
      <w:proofErr w:type="spellEnd"/>
      <w:r w:rsidRPr="00251E68">
        <w:rPr>
          <w:lang w:val="en-US"/>
        </w:rPr>
        <w:t>, and C</w:t>
      </w:r>
      <w:r w:rsidRPr="00251E68">
        <w:rPr>
          <w:vertAlign w:val="subscript"/>
          <w:lang w:val="en-US"/>
        </w:rPr>
        <w:t>60</w:t>
      </w:r>
      <w:r w:rsidRPr="00251E68">
        <w:rPr>
          <w:lang w:val="en-US"/>
        </w:rPr>
        <w:t xml:space="preserve"> was deposited between Pt and TiO</w:t>
      </w:r>
      <w:r w:rsidRPr="00251E68">
        <w:rPr>
          <w:vertAlign w:val="subscript"/>
          <w:lang w:val="en-US"/>
        </w:rPr>
        <w:t>2</w:t>
      </w:r>
      <w:r w:rsidRPr="00251E68">
        <w:rPr>
          <w:lang w:val="en-US"/>
        </w:rPr>
        <w:t xml:space="preserve"> to enhance the stability</w:t>
      </w:r>
      <w:r w:rsidRPr="00251E68">
        <w:rPr>
          <w:lang w:val="en-US"/>
        </w:rPr>
        <w:fldChar w:fldCharType="begin" w:fldLock="1"/>
      </w:r>
      <w:r w:rsidRPr="00251E68">
        <w:rPr>
          <w:lang w:val="en-US"/>
        </w:rPr>
        <w:instrText>ADDIN CSL_CITATION {"citationItems":[{"id":"ITEM-1","itemData":{"DOI":"10.1002/aenm.201900179","ISSN":"16146840","abstract":"Understanding the degradation mechanisms of photoelectrodes and improving their stability are essential for fully realizing solar-to-hydrogen conversion via photo-electrochemical (PEC) devices. Although amorphous TiO 2 layers have been widely employed as a protective layer on top of p-type semiconductors to implement durable photocathodes, gradual photocurrent degradation is still unavoidable. This study elucidates the photocurrent degradation mechanisms of TiO 2 -protected Sb 2 Se 3 photocathodes and proposes a novel interface-modification methodology in which fullerene (C 60 ) is introduced as a photoelectron transfer promoter for significantly enhancing long-term stability. It is demonstrated that the accumulation of photogenerated electrons at the surface of the TiO 2 layer induces the reductive dissolution of TiO 2 , accompanied by photocurrent degradation. In addition, the insertion of the C 60 photoelectron transfer promoter at the Pt/TiO 2 interface facilitates the rapid transfer of photogenerated electrons out of the TiO 2 layer, thereby yielding enhanced stability. The Pt/C 60 /TiO 2 /Sb 2 Se 3 device exhibits a high photocurrent density of 17 mA cm −2 and outstanding stability over 10 h of operation, representing the best PEC performance and long-term stability compared with previously reported Sb 2 Se 3 -based photocathodes. This research not only provides in-depth understanding of the degradation mechanisms of TiO 2 -protected photocathodes, but also suggests a new direction to achieve durable photocathodes for photo-electrochemical water splitting.","author":[{"dropping-particle":"","family":"Tan","given":"Jeiwan","non-dropping-particle":"","parse-names":false,"suffix":""},{"dropping-particle":"","family":"Yang","given":"Wooseok","non-dropping-particle":"","parse-names":false,"suffix":""},{"dropping-particle":"","family":"Oh","given":"Yunjung","non-dropping-particle":"","parse-names":false,"suffix":""},{"dropping-particle":"","family":"Lee","given":"Hyungsoo","non-dropping-particle":"","parse-names":false,"suffix":""},{"dropping-particle":"","family":"Park","given":"Jaemin","non-dropping-particle":"","parse-names":false,"suffix":""},{"dropping-particle":"","family":"Boppella","given":"Ramireddy","non-dropping-particle":"","parse-names":false,"suffix":""},{"dropping-particle":"","family":"Kim","given":"Joosun","non-dropping-particle":"","parse-names":false,"suffix":""},{"dropping-particle":"","family":"Moon","given":"Jooho","non-dropping-particle":"","parse-names":false,"suffix":""}],"container-title":"Advanced Energy Materials","id":"ITEM-1","issue":"16","issued":{"date-parts":[["2019"]]},"title":"Fullerene as a Photoelectron Transfer Promoter Enabling Stable TiO 2 -Protected Sb 2 Se 3 Photocathodes for Photo-Electrochemical Water Splitting","type":"article","volume":"9"},"uris":["http://www.mendeley.com/documents/?uuid=ef2e15c0-e230-4603-997f-e6b8f90bfd78"]}],"mendeley":{"formattedCitation":"&lt;sup&gt;11&lt;/sup&gt;","plainTextFormattedCitation":"11","previouslyFormattedCitation":"&lt;sup&gt;12&lt;/sup&gt;"},"properties":{"noteIndex":0},"schema":"https://github.com/citation-style-language/schema/raw/master/csl-citation.json"}</w:instrText>
      </w:r>
      <w:r w:rsidRPr="00251E68">
        <w:rPr>
          <w:lang w:val="en-US"/>
        </w:rPr>
        <w:fldChar w:fldCharType="separate"/>
      </w:r>
      <w:r w:rsidRPr="00251E68">
        <w:rPr>
          <w:vertAlign w:val="superscript"/>
          <w:lang w:val="en-US"/>
        </w:rPr>
        <w:t>11</w:t>
      </w:r>
      <w:r w:rsidRPr="00251E68">
        <w:fldChar w:fldCharType="end"/>
      </w:r>
      <w:r w:rsidRPr="00251E68">
        <w:rPr>
          <w:lang w:val="en-US"/>
        </w:rPr>
        <w:t xml:space="preserve"> (see the </w:t>
      </w:r>
      <w:r w:rsidR="006E0549" w:rsidRPr="00251E68">
        <w:rPr>
          <w:lang w:val="en-US"/>
        </w:rPr>
        <w:t>Experimental</w:t>
      </w:r>
      <w:r w:rsidRPr="00251E68">
        <w:rPr>
          <w:lang w:val="en-US"/>
        </w:rPr>
        <w:t xml:space="preserve"> section for details). As shown in Fig</w:t>
      </w:r>
      <w:r w:rsidR="00A42E83" w:rsidRPr="00251E68">
        <w:rPr>
          <w:lang w:val="en-US"/>
        </w:rPr>
        <w:t xml:space="preserve">. </w:t>
      </w:r>
      <w:r w:rsidRPr="00251E68">
        <w:rPr>
          <w:lang w:val="en-US"/>
        </w:rPr>
        <w:t>1a, the photocurrent density of the Sb</w:t>
      </w:r>
      <w:r w:rsidRPr="00251E68">
        <w:rPr>
          <w:vertAlign w:val="subscript"/>
          <w:lang w:val="en-US"/>
        </w:rPr>
        <w:t>2</w:t>
      </w:r>
      <w:r w:rsidRPr="00251E68">
        <w:rPr>
          <w:lang w:val="en-US"/>
        </w:rPr>
        <w:t>Se</w:t>
      </w:r>
      <w:r w:rsidRPr="00251E68">
        <w:rPr>
          <w:vertAlign w:val="subscript"/>
          <w:lang w:val="en-US"/>
        </w:rPr>
        <w:t>3</w:t>
      </w:r>
      <w:r w:rsidRPr="00251E68">
        <w:rPr>
          <w:lang w:val="en-US"/>
        </w:rPr>
        <w:t xml:space="preserve"> photocathodes at 0 V vs. a reversible hydrogen electrode (V</w:t>
      </w:r>
      <w:r w:rsidRPr="00251E68">
        <w:rPr>
          <w:vertAlign w:val="subscript"/>
          <w:lang w:val="en-US"/>
        </w:rPr>
        <w:t>RHE</w:t>
      </w:r>
      <w:r w:rsidRPr="00251E68">
        <w:rPr>
          <w:lang w:val="en-US"/>
        </w:rPr>
        <w:t>) increased from 24 to 29 mA cm</w:t>
      </w:r>
      <w:r w:rsidRPr="00251E68">
        <w:rPr>
          <w:vertAlign w:val="superscript"/>
          <w:lang w:val="en-US"/>
        </w:rPr>
        <w:t>−2</w:t>
      </w:r>
      <w:r w:rsidRPr="00251E68">
        <w:rPr>
          <w:lang w:val="en-US"/>
        </w:rPr>
        <w:t xml:space="preserve"> upon the insertion of the SnO</w:t>
      </w:r>
      <w:r w:rsidRPr="00251E68">
        <w:rPr>
          <w:vertAlign w:val="subscript"/>
          <w:lang w:val="en-US"/>
        </w:rPr>
        <w:t>2</w:t>
      </w:r>
      <w:r w:rsidRPr="00251E68">
        <w:rPr>
          <w:lang w:val="en-US"/>
        </w:rPr>
        <w:t xml:space="preserve"> layer. Consequently, the maximum </w:t>
      </w:r>
      <w:r w:rsidR="008C7A73" w:rsidRPr="00251E68">
        <w:rPr>
          <w:lang w:val="en-US"/>
        </w:rPr>
        <w:t xml:space="preserve">half-cell efficiency </w:t>
      </w:r>
      <w:r w:rsidRPr="00251E68">
        <w:rPr>
          <w:lang w:val="en-US"/>
        </w:rPr>
        <w:t>value of the Sb</w:t>
      </w:r>
      <w:r w:rsidRPr="00251E68">
        <w:rPr>
          <w:vertAlign w:val="subscript"/>
          <w:lang w:val="en-US"/>
        </w:rPr>
        <w:t>2</w:t>
      </w:r>
      <w:r w:rsidRPr="00251E68">
        <w:rPr>
          <w:lang w:val="en-US"/>
        </w:rPr>
        <w:t>Se</w:t>
      </w:r>
      <w:r w:rsidRPr="00251E68">
        <w:rPr>
          <w:vertAlign w:val="subscript"/>
          <w:lang w:val="en-US"/>
        </w:rPr>
        <w:t>3</w:t>
      </w:r>
      <w:r w:rsidRPr="00251E68">
        <w:rPr>
          <w:lang w:val="en-US"/>
        </w:rPr>
        <w:t xml:space="preserve"> photocathodes reached 3.8%, which is the highest </w:t>
      </w:r>
      <w:r w:rsidRPr="00F32BAD">
        <w:rPr>
          <w:lang w:val="en-US"/>
        </w:rPr>
        <w:t>value reported thus far. Additionally, the incident photon-to-current conversion efficiency (IPCE) of the 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photocathode increased, </w:t>
      </w:r>
      <w:r w:rsidRPr="00251E68">
        <w:rPr>
          <w:lang w:val="en-US"/>
        </w:rPr>
        <w:t>particularly in a long-wavelength region (&gt;600 nm), which is a promising result for the bottom electrode of a tandem cell</w:t>
      </w:r>
      <w:r w:rsidR="00192A09" w:rsidRPr="00251E68">
        <w:rPr>
          <w:lang w:val="en-US"/>
        </w:rPr>
        <w:t xml:space="preserve"> (Fig. 1c)</w:t>
      </w:r>
      <w:r w:rsidRPr="00251E68">
        <w:rPr>
          <w:lang w:val="en-US"/>
        </w:rPr>
        <w:t xml:space="preserve">. </w:t>
      </w:r>
      <w:r w:rsidR="00192A09" w:rsidRPr="00251E68">
        <w:rPr>
          <w:lang w:val="en-US"/>
        </w:rPr>
        <w:t>The integrated photocurrent densities (25.05 and 30.3 mA cm</w:t>
      </w:r>
      <w:r w:rsidR="00192A09" w:rsidRPr="00251E68">
        <w:rPr>
          <w:vertAlign w:val="superscript"/>
          <w:lang w:val="en-US"/>
        </w:rPr>
        <w:t>-2</w:t>
      </w:r>
      <w:r w:rsidR="00192A09" w:rsidRPr="00251E68">
        <w:rPr>
          <w:lang w:val="en-US"/>
        </w:rPr>
        <w:t xml:space="preserve"> for with/without the SnO</w:t>
      </w:r>
      <w:r w:rsidR="00192A09" w:rsidRPr="00251E68">
        <w:rPr>
          <w:vertAlign w:val="subscript"/>
          <w:lang w:val="en-US"/>
        </w:rPr>
        <w:t>2</w:t>
      </w:r>
      <w:r w:rsidR="00192A09" w:rsidRPr="00251E68">
        <w:rPr>
          <w:lang w:val="en-US"/>
        </w:rPr>
        <w:t xml:space="preserve"> layer, respectively) are in agreement with the photocurrent at 0 V</w:t>
      </w:r>
      <w:r w:rsidR="00192A09" w:rsidRPr="00251E68">
        <w:rPr>
          <w:vertAlign w:val="subscript"/>
          <w:lang w:val="en-US"/>
        </w:rPr>
        <w:t xml:space="preserve">RHE </w:t>
      </w:r>
      <w:r w:rsidR="00192A09" w:rsidRPr="00251E68">
        <w:rPr>
          <w:lang w:val="en-US"/>
        </w:rPr>
        <w:t>in the J–V curves. To be specific, for the SnO</w:t>
      </w:r>
      <w:r w:rsidR="00192A09" w:rsidRPr="00251E68">
        <w:rPr>
          <w:vertAlign w:val="subscript"/>
          <w:lang w:val="en-US"/>
        </w:rPr>
        <w:t>2</w:t>
      </w:r>
      <w:r w:rsidR="00192A09" w:rsidRPr="00251E68">
        <w:rPr>
          <w:lang w:val="en-US"/>
        </w:rPr>
        <w:t>/TiO</w:t>
      </w:r>
      <w:r w:rsidR="00192A09" w:rsidRPr="00251E68">
        <w:rPr>
          <w:vertAlign w:val="subscript"/>
          <w:lang w:val="en-US"/>
        </w:rPr>
        <w:t>2</w:t>
      </w:r>
      <w:r w:rsidR="00192A09" w:rsidRPr="00251E68">
        <w:rPr>
          <w:lang w:val="en-US"/>
        </w:rPr>
        <w:t>/</w:t>
      </w:r>
      <w:proofErr w:type="spellStart"/>
      <w:r w:rsidR="00192A09" w:rsidRPr="00251E68">
        <w:rPr>
          <w:lang w:val="en-US"/>
        </w:rPr>
        <w:t>CdS</w:t>
      </w:r>
      <w:proofErr w:type="spellEnd"/>
      <w:r w:rsidR="00192A09" w:rsidRPr="00251E68">
        <w:rPr>
          <w:lang w:val="en-US"/>
        </w:rPr>
        <w:t>/Sb</w:t>
      </w:r>
      <w:r w:rsidR="00192A09" w:rsidRPr="00251E68">
        <w:rPr>
          <w:vertAlign w:val="subscript"/>
          <w:lang w:val="en-US"/>
        </w:rPr>
        <w:t>2</w:t>
      </w:r>
      <w:r w:rsidR="00192A09" w:rsidRPr="00251E68">
        <w:rPr>
          <w:lang w:val="en-US"/>
        </w:rPr>
        <w:t>Se</w:t>
      </w:r>
      <w:r w:rsidR="00192A09" w:rsidRPr="00251E68">
        <w:rPr>
          <w:vertAlign w:val="subscript"/>
          <w:lang w:val="en-US"/>
        </w:rPr>
        <w:t>3</w:t>
      </w:r>
      <w:r w:rsidR="00192A09" w:rsidRPr="00251E68">
        <w:rPr>
          <w:lang w:val="en-US"/>
        </w:rPr>
        <w:t xml:space="preserve"> photocathode, the integrated current is slightly higher (~5%) than that of the J–V curve. In general, small differences (</w:t>
      </w:r>
      <w:r w:rsidR="00192A09" w:rsidRPr="00251E68">
        <w:rPr>
          <w:iCs/>
          <w:lang w:val="en-US"/>
        </w:rPr>
        <w:t>e.g.</w:t>
      </w:r>
      <w:r w:rsidR="00192A09" w:rsidRPr="00251E68">
        <w:rPr>
          <w:lang w:val="en-US"/>
        </w:rPr>
        <w:t xml:space="preserve">, ±10%) are acceptable because both techniques (i.e., J–V measurement under 1 sun illumination vs. IPCE measurement) have completely different conditions, such as calibration, wavelengths of photons, size of the light source, the distance between the light source and sample, etc. </w:t>
      </w:r>
      <w:r w:rsidRPr="00251E68">
        <w:rPr>
          <w:lang w:val="en-US"/>
        </w:rPr>
        <w:t>The slight decrease in the IPCE near ~350 nm resulted from the parasitic absorption by the SnO</w:t>
      </w:r>
      <w:r w:rsidRPr="00251E68">
        <w:rPr>
          <w:vertAlign w:val="subscript"/>
          <w:lang w:val="en-US"/>
        </w:rPr>
        <w:t>2</w:t>
      </w:r>
      <w:r w:rsidRPr="00251E68">
        <w:rPr>
          <w:lang w:val="en-US"/>
        </w:rPr>
        <w:t xml:space="preserve"> layer, for which </w:t>
      </w:r>
      <w:proofErr w:type="spellStart"/>
      <w:r w:rsidRPr="00251E68">
        <w:rPr>
          <w:lang w:val="en-US"/>
        </w:rPr>
        <w:t>E</w:t>
      </w:r>
      <w:r w:rsidRPr="00251E68">
        <w:rPr>
          <w:vertAlign w:val="subscript"/>
          <w:lang w:val="en-US"/>
        </w:rPr>
        <w:t>g</w:t>
      </w:r>
      <w:proofErr w:type="spellEnd"/>
      <w:r w:rsidRPr="00251E68">
        <w:rPr>
          <w:lang w:val="en-US"/>
        </w:rPr>
        <w:t xml:space="preserve"> is 3.6 eV. </w:t>
      </w:r>
      <w:r w:rsidR="00372B86" w:rsidRPr="00251E68">
        <w:rPr>
          <w:lang w:val="en-US"/>
        </w:rPr>
        <w:t>The enhanced performance of Sb</w:t>
      </w:r>
      <w:r w:rsidR="00372B86" w:rsidRPr="00251E68">
        <w:rPr>
          <w:vertAlign w:val="subscript"/>
          <w:lang w:val="en-US"/>
        </w:rPr>
        <w:t>2</w:t>
      </w:r>
      <w:r w:rsidR="00372B86" w:rsidRPr="00251E68">
        <w:rPr>
          <w:lang w:val="en-US"/>
        </w:rPr>
        <w:t>Se</w:t>
      </w:r>
      <w:r w:rsidR="00372B86" w:rsidRPr="00251E68">
        <w:rPr>
          <w:vertAlign w:val="subscript"/>
          <w:lang w:val="en-US"/>
        </w:rPr>
        <w:t>3</w:t>
      </w:r>
      <w:r w:rsidR="00372B86" w:rsidRPr="00251E68">
        <w:rPr>
          <w:lang w:val="en-US"/>
        </w:rPr>
        <w:t xml:space="preserve"> upon the deposition of SnO</w:t>
      </w:r>
      <w:r w:rsidR="00372B86" w:rsidRPr="00251E68">
        <w:rPr>
          <w:vertAlign w:val="subscript"/>
          <w:lang w:val="en-US"/>
        </w:rPr>
        <w:t>2</w:t>
      </w:r>
      <w:r w:rsidR="00372B86" w:rsidRPr="00251E68">
        <w:rPr>
          <w:lang w:val="en-US"/>
        </w:rPr>
        <w:t xml:space="preserve"> is attributed to the proper band alignment, as shown in Fig. 1d. The band positions of each layer are obtained by ultraviolet photoelectron spectroscopy and UV-vis spectroscopy (Fig</w:t>
      </w:r>
      <w:r w:rsidR="00E4254C" w:rsidRPr="00251E68">
        <w:rPr>
          <w:lang w:val="en-US"/>
        </w:rPr>
        <w:t>.</w:t>
      </w:r>
      <w:r w:rsidR="00372B86" w:rsidRPr="00251E68">
        <w:rPr>
          <w:lang w:val="en-US"/>
        </w:rPr>
        <w:t xml:space="preserve"> S</w:t>
      </w:r>
      <w:r w:rsidR="00E4254C" w:rsidRPr="00251E68">
        <w:rPr>
          <w:lang w:val="en-US"/>
        </w:rPr>
        <w:t>3-4,</w:t>
      </w:r>
      <w:r w:rsidR="00372B86" w:rsidRPr="00251E68">
        <w:rPr>
          <w:lang w:val="en-US"/>
        </w:rPr>
        <w:t xml:space="preserve"> Note S</w:t>
      </w:r>
      <w:r w:rsidR="00E4254C" w:rsidRPr="00251E68">
        <w:rPr>
          <w:lang w:val="en-US"/>
        </w:rPr>
        <w:t>2</w:t>
      </w:r>
      <w:r w:rsidR="00372B86" w:rsidRPr="00251E68">
        <w:rPr>
          <w:lang w:val="en-US"/>
        </w:rPr>
        <w:t xml:space="preserve"> in the ESI†). </w:t>
      </w:r>
      <w:r w:rsidR="0013477C" w:rsidRPr="00251E68">
        <w:rPr>
          <w:lang w:val="en-US"/>
        </w:rPr>
        <w:t>Upon the equilibration of the Fermi levels, t</w:t>
      </w:r>
      <w:r w:rsidR="00372B86" w:rsidRPr="00251E68">
        <w:rPr>
          <w:lang w:val="en-US"/>
        </w:rPr>
        <w:t>he conduction bands continuously move to lower energy levels from Sb</w:t>
      </w:r>
      <w:r w:rsidR="00372B86" w:rsidRPr="00251E68">
        <w:rPr>
          <w:vertAlign w:val="subscript"/>
          <w:lang w:val="en-US"/>
        </w:rPr>
        <w:t>2</w:t>
      </w:r>
      <w:r w:rsidR="00372B86" w:rsidRPr="00251E68">
        <w:rPr>
          <w:lang w:val="en-US"/>
        </w:rPr>
        <w:t>Se</w:t>
      </w:r>
      <w:r w:rsidR="00372B86" w:rsidRPr="00251E68">
        <w:rPr>
          <w:vertAlign w:val="subscript"/>
          <w:lang w:val="en-US"/>
        </w:rPr>
        <w:t>3</w:t>
      </w:r>
      <w:r w:rsidR="00372B86" w:rsidRPr="00251E68">
        <w:rPr>
          <w:lang w:val="en-US"/>
        </w:rPr>
        <w:t xml:space="preserve"> to SnO</w:t>
      </w:r>
      <w:r w:rsidR="00372B86" w:rsidRPr="00251E68">
        <w:rPr>
          <w:vertAlign w:val="subscript"/>
          <w:lang w:val="en-US"/>
        </w:rPr>
        <w:t>2</w:t>
      </w:r>
      <w:r w:rsidR="00B65381" w:rsidRPr="00251E68">
        <w:rPr>
          <w:vertAlign w:val="subscript"/>
          <w:lang w:val="en-US"/>
        </w:rPr>
        <w:t xml:space="preserve"> </w:t>
      </w:r>
      <w:r w:rsidR="00B65381" w:rsidRPr="00251E68">
        <w:rPr>
          <w:lang w:val="en-US"/>
        </w:rPr>
        <w:t>(Fig. 1d)</w:t>
      </w:r>
      <w:r w:rsidR="00372B86" w:rsidRPr="00251E68">
        <w:rPr>
          <w:lang w:val="en-US"/>
        </w:rPr>
        <w:t xml:space="preserve">; thus, the </w:t>
      </w:r>
      <w:proofErr w:type="spellStart"/>
      <w:r w:rsidR="00372B86" w:rsidRPr="00251E68">
        <w:rPr>
          <w:lang w:val="en-US"/>
        </w:rPr>
        <w:t>photoexcited</w:t>
      </w:r>
      <w:proofErr w:type="spellEnd"/>
      <w:r w:rsidR="00372B86" w:rsidRPr="00251E68">
        <w:rPr>
          <w:lang w:val="en-US"/>
        </w:rPr>
        <w:t xml:space="preserve"> electrons can be separated efficiently. The equilibration of the Fermi levels also resulted in slight upper band bending between the TiO</w:t>
      </w:r>
      <w:r w:rsidR="00372B86" w:rsidRPr="00251E68">
        <w:rPr>
          <w:vertAlign w:val="subscript"/>
          <w:lang w:val="en-US"/>
        </w:rPr>
        <w:t>2</w:t>
      </w:r>
      <w:r w:rsidR="00372B86" w:rsidRPr="00251E68">
        <w:rPr>
          <w:lang w:val="en-US"/>
        </w:rPr>
        <w:t xml:space="preserve"> and SnO</w:t>
      </w:r>
      <w:r w:rsidR="00372B86" w:rsidRPr="00251E68">
        <w:rPr>
          <w:vertAlign w:val="subscript"/>
          <w:lang w:val="en-US"/>
        </w:rPr>
        <w:t>2</w:t>
      </w:r>
      <w:r w:rsidR="00372B86" w:rsidRPr="00251E68">
        <w:rPr>
          <w:lang w:val="en-US"/>
        </w:rPr>
        <w:t xml:space="preserve"> layers, which might prevent the transfer of photo-induced electrons. However, electrons in the conduction band of TiO</w:t>
      </w:r>
      <w:r w:rsidR="00372B86" w:rsidRPr="00251E68">
        <w:rPr>
          <w:vertAlign w:val="subscript"/>
          <w:lang w:val="en-US"/>
        </w:rPr>
        <w:t>2</w:t>
      </w:r>
      <w:r w:rsidR="00372B86" w:rsidRPr="00251E68">
        <w:rPr>
          <w:lang w:val="en-US"/>
        </w:rPr>
        <w:t xml:space="preserve"> can transfer even under a significant upper band bending condition</w:t>
      </w:r>
      <w:r w:rsidR="009579A9" w:rsidRPr="00251E68">
        <w:rPr>
          <w:vertAlign w:val="superscript"/>
          <w:lang w:val="en-US"/>
        </w:rPr>
        <w:t>19</w:t>
      </w:r>
      <w:r w:rsidR="00372B86" w:rsidRPr="00251E68">
        <w:rPr>
          <w:lang w:val="en-US"/>
        </w:rPr>
        <w:t>. Thus, the accumulated electrons can be transferred to the SnO</w:t>
      </w:r>
      <w:r w:rsidR="00372B86" w:rsidRPr="00251E68">
        <w:rPr>
          <w:vertAlign w:val="subscript"/>
          <w:lang w:val="en-US"/>
        </w:rPr>
        <w:t>2</w:t>
      </w:r>
      <w:r w:rsidR="00372B86" w:rsidRPr="00251E68">
        <w:rPr>
          <w:lang w:val="en-US"/>
        </w:rPr>
        <w:t xml:space="preserve"> layer while preventing the diffusion of the electrons back to the junction for recombination (see Note S</w:t>
      </w:r>
      <w:r w:rsidR="00E4254C" w:rsidRPr="00251E68">
        <w:rPr>
          <w:lang w:val="en-US"/>
        </w:rPr>
        <w:t>3</w:t>
      </w:r>
      <w:r w:rsidR="00372B86" w:rsidRPr="00251E68">
        <w:rPr>
          <w:lang w:val="en-US"/>
        </w:rPr>
        <w:t xml:space="preserve"> for in-depth explanation of the tunneling current through the TiO</w:t>
      </w:r>
      <w:r w:rsidR="00372B86" w:rsidRPr="00251E68">
        <w:rPr>
          <w:vertAlign w:val="subscript"/>
          <w:lang w:val="en-US"/>
        </w:rPr>
        <w:t>2</w:t>
      </w:r>
      <w:r w:rsidR="00372B86" w:rsidRPr="00251E68">
        <w:rPr>
          <w:lang w:val="en-US"/>
        </w:rPr>
        <w:t>/SnO</w:t>
      </w:r>
      <w:r w:rsidR="00372B86" w:rsidRPr="00251E68">
        <w:rPr>
          <w:vertAlign w:val="subscript"/>
          <w:lang w:val="en-US"/>
        </w:rPr>
        <w:t>2</w:t>
      </w:r>
      <w:r w:rsidR="00372B86" w:rsidRPr="00251E68">
        <w:rPr>
          <w:lang w:val="en-US"/>
        </w:rPr>
        <w:t xml:space="preserve"> interface). </w:t>
      </w:r>
      <w:r w:rsidRPr="00251E68">
        <w:rPr>
          <w:lang w:val="en-US"/>
        </w:rPr>
        <w:t xml:space="preserve">Additionally, owing to the high </w:t>
      </w:r>
      <w:proofErr w:type="spellStart"/>
      <w:r w:rsidRPr="00251E68">
        <w:rPr>
          <w:lang w:val="en-US"/>
        </w:rPr>
        <w:t>E</w:t>
      </w:r>
      <w:r w:rsidRPr="00251E68">
        <w:rPr>
          <w:vertAlign w:val="subscript"/>
          <w:lang w:val="en-US"/>
        </w:rPr>
        <w:t>g</w:t>
      </w:r>
      <w:proofErr w:type="spellEnd"/>
      <w:r w:rsidRPr="00251E68">
        <w:rPr>
          <w:lang w:val="en-US"/>
        </w:rPr>
        <w:t xml:space="preserve"> of SnO</w:t>
      </w:r>
      <w:r w:rsidRPr="00251E68">
        <w:rPr>
          <w:vertAlign w:val="subscript"/>
          <w:lang w:val="en-US"/>
        </w:rPr>
        <w:t>2</w:t>
      </w:r>
      <w:r w:rsidRPr="00251E68">
        <w:rPr>
          <w:lang w:val="en-US"/>
        </w:rPr>
        <w:t xml:space="preserve"> (~3.6 eV), the separated electrons were </w:t>
      </w:r>
      <w:r w:rsidRPr="00F32BAD">
        <w:rPr>
          <w:lang w:val="en-US"/>
        </w:rPr>
        <w:t xml:space="preserve">unlikely to recombine with the </w:t>
      </w:r>
      <w:r w:rsidR="009579A9">
        <w:rPr>
          <w:noProof/>
          <w:w w:val="100"/>
          <w:lang w:val="en-US" w:eastAsia="ko-KR"/>
        </w:rPr>
        <w:lastRenderedPageBreak/>
        <mc:AlternateContent>
          <mc:Choice Requires="wpg">
            <w:drawing>
              <wp:anchor distT="0" distB="0" distL="114300" distR="114300" simplePos="0" relativeHeight="251665408" behindDoc="0" locked="0" layoutInCell="1" allowOverlap="1">
                <wp:simplePos x="0" y="0"/>
                <wp:positionH relativeFrom="column">
                  <wp:posOffset>-35502</wp:posOffset>
                </wp:positionH>
                <wp:positionV relativeFrom="paragraph">
                  <wp:posOffset>627</wp:posOffset>
                </wp:positionV>
                <wp:extent cx="3201674" cy="3172460"/>
                <wp:effectExtent l="0" t="0" r="0" b="8890"/>
                <wp:wrapSquare wrapText="bothSides"/>
                <wp:docPr id="21" name="그룹 21"/>
                <wp:cNvGraphicFramePr/>
                <a:graphic xmlns:a="http://schemas.openxmlformats.org/drawingml/2006/main">
                  <a:graphicData uri="http://schemas.microsoft.com/office/word/2010/wordprocessingGroup">
                    <wpg:wgp>
                      <wpg:cNvGrpSpPr/>
                      <wpg:grpSpPr>
                        <a:xfrm>
                          <a:off x="0" y="0"/>
                          <a:ext cx="3201674" cy="3172460"/>
                          <a:chOff x="0" y="0"/>
                          <a:chExt cx="3201674" cy="3172460"/>
                        </a:xfrm>
                      </wpg:grpSpPr>
                      <pic:pic xmlns:pic="http://schemas.openxmlformats.org/drawingml/2006/picture">
                        <pic:nvPicPr>
                          <pic:cNvPr id="10" name="그림 1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3659" y="0"/>
                            <a:ext cx="3168015" cy="2291715"/>
                          </a:xfrm>
                          <a:prstGeom prst="rect">
                            <a:avLst/>
                          </a:prstGeom>
                          <a:noFill/>
                        </pic:spPr>
                      </pic:pic>
                      <wps:wsp>
                        <wps:cNvPr id="11" name="Text Box 11"/>
                        <wps:cNvSpPr txBox="1"/>
                        <wps:spPr>
                          <a:xfrm>
                            <a:off x="0" y="2389505"/>
                            <a:ext cx="3168015" cy="782955"/>
                          </a:xfrm>
                          <a:prstGeom prst="rect">
                            <a:avLst/>
                          </a:prstGeom>
                          <a:solidFill>
                            <a:prstClr val="white"/>
                          </a:solidFill>
                          <a:ln>
                            <a:noFill/>
                          </a:ln>
                        </wps:spPr>
                        <wps:txbx>
                          <w:txbxContent>
                            <w:p w:rsidR="000B2D78" w:rsidRPr="006E0549" w:rsidRDefault="000B2D78" w:rsidP="006E0549">
                              <w:pPr>
                                <w:pStyle w:val="RSCI05CaptiontoFigureSchemeChartwithbottombar"/>
                                <w:rPr>
                                  <w:lang w:val="en-US"/>
                                </w:rPr>
                              </w:pPr>
                              <w:r w:rsidRPr="006E0549">
                                <w:rPr>
                                  <w:b/>
                                  <w:lang w:val="en-US"/>
                                </w:rPr>
                                <w:t>Fig. 2</w:t>
                              </w:r>
                              <w:r>
                                <w:rPr>
                                  <w:lang w:val="en-US"/>
                                </w:rPr>
                                <w:t xml:space="preserve"> </w:t>
                              </w:r>
                              <w:r w:rsidRPr="006E0549">
                                <w:rPr>
                                  <w:b/>
                                  <w:lang w:val="en-US"/>
                                </w:rPr>
                                <w:t>Analysis of the STH efficiency of virtual top PV cells and bottom Sb</w:t>
                              </w:r>
                              <w:r w:rsidRPr="006E0549">
                                <w:rPr>
                                  <w:b/>
                                  <w:vertAlign w:val="subscript"/>
                                  <w:lang w:val="en-US"/>
                                </w:rPr>
                                <w:t>2</w:t>
                              </w:r>
                              <w:r w:rsidRPr="006E0549">
                                <w:rPr>
                                  <w:b/>
                                  <w:lang w:val="en-US"/>
                                </w:rPr>
                                <w:t>Se</w:t>
                              </w:r>
                              <w:r w:rsidRPr="006E0549">
                                <w:rPr>
                                  <w:b/>
                                  <w:vertAlign w:val="subscript"/>
                                  <w:lang w:val="en-US"/>
                                </w:rPr>
                                <w:t>3</w:t>
                              </w:r>
                              <w:r w:rsidRPr="006E0549">
                                <w:rPr>
                                  <w:b/>
                                  <w:lang w:val="en-US"/>
                                </w:rPr>
                                <w:t xml:space="preserve"> photocathodes depending on the thickness of the PV cells.</w:t>
                              </w:r>
                              <w:r w:rsidRPr="006E0549">
                                <w:rPr>
                                  <w:lang w:val="en-US"/>
                                </w:rPr>
                                <w:t xml:space="preserve"> AM 1.5G photon flux and the theoretical electron flux of the top PV cell and the bottom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electrode when the thickness of the perovskite was </w:t>
                              </w:r>
                              <w:r w:rsidRPr="00192484">
                                <w:rPr>
                                  <w:b/>
                                  <w:lang w:val="en-US"/>
                                </w:rPr>
                                <w:t>a</w:t>
                              </w:r>
                              <w:r w:rsidRPr="006E0549">
                                <w:rPr>
                                  <w:lang w:val="en-US"/>
                                </w:rPr>
                                <w:t xml:space="preserve"> 50 nm, </w:t>
                              </w:r>
                              <w:r w:rsidRPr="00192484">
                                <w:rPr>
                                  <w:b/>
                                  <w:lang w:val="en-US"/>
                                </w:rPr>
                                <w:t>b</w:t>
                              </w:r>
                              <w:r w:rsidRPr="006E0549">
                                <w:rPr>
                                  <w:lang w:val="en-US"/>
                                </w:rPr>
                                <w:t xml:space="preserve"> 300 nm, and </w:t>
                              </w:r>
                              <w:r w:rsidRPr="00192484">
                                <w:rPr>
                                  <w:b/>
                                  <w:lang w:val="en-US"/>
                                </w:rPr>
                                <w:t>c</w:t>
                              </w:r>
                              <w:r w:rsidRPr="006E0549">
                                <w:rPr>
                                  <w:lang w:val="en-US"/>
                                </w:rPr>
                                <w:t xml:space="preserve"> 500 nm. </w:t>
                              </w:r>
                              <w:r w:rsidRPr="00192484">
                                <w:rPr>
                                  <w:b/>
                                  <w:lang w:val="en-US"/>
                                </w:rPr>
                                <w:t>d</w:t>
                              </w:r>
                              <w:r w:rsidRPr="006E0549">
                                <w:rPr>
                                  <w:lang w:val="en-US"/>
                                </w:rPr>
                                <w:t xml:space="preserve"> Calculated STH efficiencies and photocurrent densities of the PV cells and the photocathod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그룹 21" o:spid="_x0000_s1028" style="position:absolute;left:0;text-align:left;margin-left:-2.8pt;margin-top:.05pt;width:252.1pt;height:249.8pt;z-index:251665408" coordsize="32016,31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10" o:spid="_x0000_s1029" type="#_x0000_t75" style="position:absolute;left:336;width:31680;height:22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">
                  <v:imagedata r:id="rId16" o:title=""/>
                  <v:path arrowok="t"/>
                </v:shape>
                <v:shape id="Text Box 11" o:spid="_x0000_s1030" type="#_x0000_t202" style="position:absolute;top:23895;width:31680;height:7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0B2D78" w:rsidRPr="006E0549" w:rsidRDefault="000B2D78" w:rsidP="006E0549">
                        <w:pPr>
                          <w:pStyle w:val="RSCI05CaptiontoFigureSchemeChartwithbottombar"/>
                          <w:rPr>
                            <w:lang w:val="en-US"/>
                          </w:rPr>
                        </w:pPr>
                        <w:r w:rsidRPr="006E0549">
                          <w:rPr>
                            <w:b/>
                            <w:lang w:val="en-US"/>
                          </w:rPr>
                          <w:t>Fig. 2</w:t>
                        </w:r>
                        <w:r>
                          <w:rPr>
                            <w:lang w:val="en-US"/>
                          </w:rPr>
                          <w:t xml:space="preserve"> </w:t>
                        </w:r>
                        <w:r w:rsidRPr="006E0549">
                          <w:rPr>
                            <w:b/>
                            <w:lang w:val="en-US"/>
                          </w:rPr>
                          <w:t>Analysis of the STH efficiency of virtual top PV cells and bottom Sb</w:t>
                        </w:r>
                        <w:r w:rsidRPr="006E0549">
                          <w:rPr>
                            <w:b/>
                            <w:vertAlign w:val="subscript"/>
                            <w:lang w:val="en-US"/>
                          </w:rPr>
                          <w:t>2</w:t>
                        </w:r>
                        <w:r w:rsidRPr="006E0549">
                          <w:rPr>
                            <w:b/>
                            <w:lang w:val="en-US"/>
                          </w:rPr>
                          <w:t>Se</w:t>
                        </w:r>
                        <w:r w:rsidRPr="006E0549">
                          <w:rPr>
                            <w:b/>
                            <w:vertAlign w:val="subscript"/>
                            <w:lang w:val="en-US"/>
                          </w:rPr>
                          <w:t>3</w:t>
                        </w:r>
                        <w:r w:rsidRPr="006E0549">
                          <w:rPr>
                            <w:b/>
                            <w:lang w:val="en-US"/>
                          </w:rPr>
                          <w:t xml:space="preserve"> photocathodes depending on the thickness of the PV cells.</w:t>
                        </w:r>
                        <w:r w:rsidRPr="006E0549">
                          <w:rPr>
                            <w:lang w:val="en-US"/>
                          </w:rPr>
                          <w:t xml:space="preserve"> AM 1.5G photon flux and the theoretical electron flux of the top PV cell and the bottom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electrode when the thickness of the perovskite was </w:t>
                        </w:r>
                        <w:r w:rsidRPr="00192484">
                          <w:rPr>
                            <w:b/>
                            <w:lang w:val="en-US"/>
                          </w:rPr>
                          <w:t>a</w:t>
                        </w:r>
                        <w:r w:rsidRPr="006E0549">
                          <w:rPr>
                            <w:lang w:val="en-US"/>
                          </w:rPr>
                          <w:t xml:space="preserve"> 50 nm, </w:t>
                        </w:r>
                        <w:r w:rsidRPr="00192484">
                          <w:rPr>
                            <w:b/>
                            <w:lang w:val="en-US"/>
                          </w:rPr>
                          <w:t>b</w:t>
                        </w:r>
                        <w:r w:rsidRPr="006E0549">
                          <w:rPr>
                            <w:lang w:val="en-US"/>
                          </w:rPr>
                          <w:t xml:space="preserve"> 300 nm, and </w:t>
                        </w:r>
                        <w:r w:rsidRPr="00192484">
                          <w:rPr>
                            <w:b/>
                            <w:lang w:val="en-US"/>
                          </w:rPr>
                          <w:t>c</w:t>
                        </w:r>
                        <w:r w:rsidRPr="006E0549">
                          <w:rPr>
                            <w:lang w:val="en-US"/>
                          </w:rPr>
                          <w:t xml:space="preserve"> 500 nm. </w:t>
                        </w:r>
                        <w:r w:rsidRPr="00192484">
                          <w:rPr>
                            <w:b/>
                            <w:lang w:val="en-US"/>
                          </w:rPr>
                          <w:t>d</w:t>
                        </w:r>
                        <w:r w:rsidRPr="006E0549">
                          <w:rPr>
                            <w:lang w:val="en-US"/>
                          </w:rPr>
                          <w:t xml:space="preserve"> Calculated STH efficiencies and photocurrent densities of the PV cells and the photocathode. </w:t>
                        </w:r>
                      </w:p>
                    </w:txbxContent>
                  </v:textbox>
                </v:shape>
                <w10:wrap type="square"/>
              </v:group>
            </w:pict>
          </mc:Fallback>
        </mc:AlternateContent>
      </w:r>
      <w:r w:rsidRPr="00F32BAD">
        <w:rPr>
          <w:lang w:val="en-US"/>
        </w:rPr>
        <w:t xml:space="preserve">holes injected in the opposite direction. The enhanced charge separation due to the electron selective contact slightly enhanced the </w:t>
      </w:r>
      <w:proofErr w:type="spellStart"/>
      <w:r w:rsidRPr="00F32BAD">
        <w:rPr>
          <w:lang w:val="en-US"/>
        </w:rPr>
        <w:t>photovoltage</w:t>
      </w:r>
      <w:proofErr w:type="spellEnd"/>
      <w:r w:rsidRPr="00F32BAD">
        <w:rPr>
          <w:lang w:val="en-US"/>
        </w:rPr>
        <w:t xml:space="preserve"> and improved the photocurrent owing to the increased utilization of long-wavelength photons. Although SnO</w:t>
      </w:r>
      <w:r w:rsidRPr="00F32BAD">
        <w:rPr>
          <w:vertAlign w:val="subscript"/>
          <w:lang w:val="en-US"/>
        </w:rPr>
        <w:t>2</w:t>
      </w:r>
      <w:r w:rsidRPr="00F32BAD">
        <w:rPr>
          <w:lang w:val="en-US"/>
        </w:rPr>
        <w:t xml:space="preserve"> alone was previously used as a protective layer for a Cu</w:t>
      </w:r>
      <w:r w:rsidRPr="00F32BAD">
        <w:rPr>
          <w:vertAlign w:val="subscript"/>
          <w:lang w:val="en-US"/>
        </w:rPr>
        <w:t>2</w:t>
      </w:r>
      <w:r w:rsidRPr="00F32BAD">
        <w:rPr>
          <w:lang w:val="en-US"/>
        </w:rPr>
        <w:t>O photocathode</w:t>
      </w:r>
      <w:r w:rsidRPr="00F32BAD">
        <w:rPr>
          <w:lang w:val="en-US"/>
        </w:rPr>
        <w:fldChar w:fldCharType="begin" w:fldLock="1"/>
      </w:r>
      <w:r w:rsidRPr="00F32BAD">
        <w:rPr>
          <w:lang w:val="en-US"/>
        </w:rPr>
        <w:instrText>ADDIN CSL_CITATION {"citationItems":[{"id":"ITEM-1","itemData":{"DOI":"10.1016/j.nanoen.2016.03.022","ISSN":"22112855","abstract":"For a sustainable future, efficient solar energy harvesting and storage is required. Solar hydrogen production from photoelectrochemical water splitting is a promising technology and, in particular, cuprous oxide photocathodes are interesting photoelectrodes due to their high efficiency and low cost. However, chemical instability inhibits practical application of such devices. This work reports a novel strategy for protecting cuprous oxide from photocorrosion, wherein a thin SnO2 overlayer enables increased stability over previous reports utilizing TiO2 protective layers. Performance and stability are influenced by the film thickness, post-deposition steam treatment, and the nature of the heterojunction interface. Stability over 57 h of sustained photoelectrochemical water reduction, maintaining 90% of initial photocurrent, is achieved.","author":[{"dropping-particle":"","family":"Azevedo","given":"João","non-dropping-particle":"","parse-names":false,"suffix":""},{"dropping-particle":"","family":"Tilley","given":"S. David","non-dropping-particle":"","parse-names":false,"suffix":""},{"dropping-particle":"","family":"Schreier","given":"Marcel","non-dropping-particle":"","parse-names":false,"suffix":""},{"dropping-particle":"","family":"Stefik","given":"Morgan","non-dropping-particle":"","parse-names":false,"suffix":""},{"dropping-particle":"","family":"Sousa","given":"Célia","non-dropping-particle":"","parse-names":false,"suffix":""},{"dropping-particle":"","family":"Araújo","given":"João Pedro","non-dropping-particle":"","parse-names":false,"suffix":""},{"dropping-particle":"","family":"Mendes","given":"Adélio","non-dropping-particle":"","parse-names":false,"suffix":""},{"dropping-particle":"","family":"Grätzel","given":"Michael","non-dropping-particle":"","parse-names":false,"suffix":""},{"dropping-particle":"","family":"Mayer","given":"Matthew T.","non-dropping-particle":"","parse-names":false,"suffix":""}],"container-title":"Nano Energy","id":"ITEM-1","issued":{"date-parts":[["2016"]]},"page":"10-16","title":"Tin oxide as stable protective layer for composite cuprous oxide water-splitting photocathodes","type":"article-journal","volume":"24"},"uris":["http://www.mendeley.com/documents/?uuid=54597a00-921c-4d21-97b0-18ea32aa6991"]}],"mendeley":{"formattedCitation":"&lt;sup&gt;23&lt;/sup&gt;","plainTextFormattedCitation":"23","previouslyFormattedCitation":"&lt;sup&gt;24&lt;/sup&gt;"},"properties":{"noteIndex":0},"schema":"https://github.com/citation-style-language/schema/raw/master/csl-citation.json"}</w:instrText>
      </w:r>
      <w:r w:rsidRPr="00F32BAD">
        <w:rPr>
          <w:lang w:val="en-US"/>
        </w:rPr>
        <w:fldChar w:fldCharType="separate"/>
      </w:r>
      <w:r w:rsidRPr="00F32BAD">
        <w:rPr>
          <w:vertAlign w:val="superscript"/>
          <w:lang w:val="en-US"/>
        </w:rPr>
        <w:t>2</w:t>
      </w:r>
      <w:r w:rsidR="0045035D">
        <w:rPr>
          <w:vertAlign w:val="superscript"/>
          <w:lang w:val="en-US"/>
        </w:rPr>
        <w:t>0</w:t>
      </w:r>
      <w:r w:rsidRPr="00F32BAD">
        <w:fldChar w:fldCharType="end"/>
      </w:r>
      <w:r w:rsidRPr="00F32BAD">
        <w:rPr>
          <w:lang w:val="en-US"/>
        </w:rPr>
        <w:t>, to the best of our knowledge, this is the first demonstration of SnO</w:t>
      </w:r>
      <w:r w:rsidRPr="00F32BAD">
        <w:rPr>
          <w:vertAlign w:val="subscript"/>
          <w:lang w:val="en-US"/>
        </w:rPr>
        <w:t>2</w:t>
      </w:r>
      <w:r w:rsidRPr="00F32BAD">
        <w:rPr>
          <w:lang w:val="en-US"/>
        </w:rPr>
        <w:t xml:space="preserve"> on top of TiO</w:t>
      </w:r>
      <w:r w:rsidRPr="00F32BAD">
        <w:rPr>
          <w:vertAlign w:val="subscript"/>
          <w:lang w:val="en-US"/>
        </w:rPr>
        <w:t>2</w:t>
      </w:r>
      <w:r w:rsidRPr="00F32BAD">
        <w:rPr>
          <w:lang w:val="en-US"/>
        </w:rPr>
        <w:t xml:space="preserve"> to enhance the charge separation and thus the photocurrent density of photocathodes for PEC water splitting. Notably, the TiO</w:t>
      </w:r>
      <w:r w:rsidRPr="00F32BAD">
        <w:rPr>
          <w:vertAlign w:val="subscript"/>
          <w:lang w:val="en-US"/>
        </w:rPr>
        <w:t>2</w:t>
      </w:r>
      <w:r w:rsidRPr="00F32BAD">
        <w:rPr>
          <w:lang w:val="en-US"/>
        </w:rPr>
        <w:t>/</w:t>
      </w:r>
      <w:proofErr w:type="spellStart"/>
      <w:r w:rsidRPr="00F32BAD">
        <w:rPr>
          <w:lang w:val="en-US"/>
        </w:rPr>
        <w:t>CdS</w:t>
      </w:r>
      <w:proofErr w:type="spellEnd"/>
      <w:r w:rsidRPr="00F32BAD">
        <w:rPr>
          <w:lang w:val="en-US"/>
        </w:rPr>
        <w:t xml:space="preserve"> layer has been widely employed in various photocathodes, e.g., Sb</w:t>
      </w:r>
      <w:r w:rsidRPr="00F32BAD">
        <w:rPr>
          <w:vertAlign w:val="subscript"/>
          <w:lang w:val="en-US"/>
        </w:rPr>
        <w:t>2</w:t>
      </w:r>
      <w:r w:rsidRPr="00F32BAD">
        <w:rPr>
          <w:lang w:val="en-US"/>
        </w:rPr>
        <w:t>Se</w:t>
      </w:r>
      <w:r w:rsidRPr="00F32BAD">
        <w:rPr>
          <w:vertAlign w:val="subscript"/>
          <w:lang w:val="en-US"/>
        </w:rPr>
        <w:t>3</w:t>
      </w:r>
      <w:r w:rsidRPr="00F32BAD">
        <w:rPr>
          <w:vertAlign w:val="subscript"/>
          <w:lang w:val="en-US"/>
        </w:rPr>
        <w:fldChar w:fldCharType="begin" w:fldLock="1"/>
      </w:r>
      <w:r w:rsidRPr="00F32BAD">
        <w:rPr>
          <w:vertAlign w:val="subscript"/>
          <w:lang w:val="en-US"/>
        </w:rPr>
        <w:instrText>ADDIN CSL_CITATION {"citationItems":[{"id":"ITEM-1","itemData":{"DOI":"10.1021/acsenergylett.8b02323","abstract":"We present a novel solution-based synthesis method enabling the morphology variation of Sb2Se3 light absorbers. The morphology of Sb2Se3 films varies from dense particulate planar films to one-dimensional nanowire-stacked films upon modulating the Sb and Se molar ratio in the precursor ink. The effect of morphology and crystallographic orientation on the electrical and consequently the PEC properties of Sb2Se3-based photocathodes is investigated. Sequential deposition of CdS as a buffer layer with TiO2 and Pt enables us to build a favorable band structure. An onset potential of 0.47 V versus a reversible hydrogen electrode (RHE) is observed with 13.5 mA cm–2 at 0 V versus a RHE under air mass 1.5 global illumination in a pH 1 electrolyte. In addition, the surface-modified photocathode stably produces hydrogen with a photocurrent of 11 mA cm–2 at 0 V versus RHE in a neutral electrolyte, thus demonstrating the promising potential of the proposed Sb2Se3 photocathodes as efficient PEC water-splitting devices.","author":[{"dropping-particle":"","family":"Park","given":"Jaemin","non-dropping-particle":"","parse-names":false,"suffix":""},{"dropping-particle":"","family":"Yang","given":"Wooseok","non-dropping-particle":"","parse-names":false,"suffix":""},{"dropping-particle":"","family":"Oh","given":"Yunjung","non-dropping-particle":"","parse-names":false,"suffix":""},{"dropping-particle":"","family":"Tan","given":"Jeiwan","non-dropping-particle":"","parse-names":false,"suffix":""},{"dropping-particle":"","family":"Lee","given":"Hyungsoo","non-dropping-particle":"","parse-names":false,"suffix":""},{"dropping-particle":"","family":"Boppella","given":"Ramireddy","non-dropping-particle":"","parse-names":false,"suffix":""},{"dropping-particle":"","family":"Moon","given":"Jooho","non-dropping-particle":"","parse-names":false,"suffix":""}],"container-title":"ACS Energy Letters","id":"ITEM-1","issue":"2","issued":{"date-parts":[["2019","1","22"]]},"page":"517-526","title":"Efficient Solar-to-Hydrogen Conversion from Neutral Electrolytes using Morphology-Controlled Sb2Se3 Light Absorbers","type":"article-journal","volume":"4"},"uris":["http://www.mendeley.com/documents/?uuid=d50da946-902d-3e7f-86e7-23672606cebe"]}],"mendeley":{"formattedCitation":"&lt;sup&gt;24&lt;/sup&gt;","plainTextFormattedCitation":"24","previouslyFormattedCitation":"&lt;sup&gt;25&lt;/sup&gt;"},"properties":{"noteIndex":0},"schema":"https://github.com/citation-style-language/schema/raw/master/csl-citation.json"}</w:instrText>
      </w:r>
      <w:r w:rsidRPr="00F32BAD">
        <w:rPr>
          <w:vertAlign w:val="subscript"/>
          <w:lang w:val="en-US"/>
        </w:rPr>
        <w:fldChar w:fldCharType="separate"/>
      </w:r>
      <w:r w:rsidRPr="00F32BAD">
        <w:rPr>
          <w:vertAlign w:val="superscript"/>
          <w:lang w:val="en-US"/>
        </w:rPr>
        <w:t>2</w:t>
      </w:r>
      <w:r w:rsidR="0045035D">
        <w:rPr>
          <w:vertAlign w:val="superscript"/>
          <w:lang w:val="en-US"/>
        </w:rPr>
        <w:t>1</w:t>
      </w:r>
      <w:r w:rsidRPr="00F32BAD">
        <w:fldChar w:fldCharType="end"/>
      </w:r>
      <w:r w:rsidRPr="00F32BAD">
        <w:rPr>
          <w:lang w:val="en-US"/>
        </w:rPr>
        <w:t>, Cu</w:t>
      </w:r>
      <w:r w:rsidRPr="00F32BAD">
        <w:rPr>
          <w:vertAlign w:val="subscript"/>
          <w:lang w:val="en-US"/>
        </w:rPr>
        <w:t>2</w:t>
      </w:r>
      <w:r w:rsidRPr="00F32BAD">
        <w:rPr>
          <w:lang w:val="en-US"/>
        </w:rPr>
        <w:t>S</w:t>
      </w:r>
      <w:r w:rsidRPr="00F32BAD">
        <w:rPr>
          <w:lang w:val="en-US"/>
        </w:rPr>
        <w:fldChar w:fldCharType="begin" w:fldLock="1"/>
      </w:r>
      <w:r w:rsidRPr="00F32BAD">
        <w:rPr>
          <w:lang w:val="en-US"/>
        </w:rPr>
        <w:instrText>ADDIN CSL_CITATION {"citationItems":[{"id":"ITEM-1","itemData":{"DOI":"10.1021/acsenergylett.7b01326","ISSN":"23808195","abstract":"Cu2S has been regarded as a promising solar energy conversion material because of its favorable visible light absorption and earth abundance. Here, we present an indirect preparation method via a solution-processed ion exchange reaction to synthesize stoichiometric Cu2S films with high photoactivity. In addition, we developed a chemical bath deposition method to fabricate CdS buffer layers on Cu2S by adding a reducing agent in the precursor solution, avoiding oxidation of Cu2S. After being coated with the TiO2 protection layer and the RuOx hydrogen evolution catalyst, the Cu2S photoelectrode delivers a photocurrent density of 7.0 mA cm-2 at -0.3 V vs RHE and an onset potential of 0.48 V vs RHE under AM 1.5G simulated sunlight illumination for solar driven water reduction. To our knowledge, this is the first time that Cu2S has been used for solar hydrogen evolution with encouraging performance, which will stimulate further studies on Cu-based photocathodes.","author":[{"dropping-particle":"","family":"Yu","given":"Yu Xiang","non-dropping-particle":"","parse-names":false,"suffix":""},{"dropping-particle":"","family":"Pan","given":"Linfeng","non-dropping-particle":"","parse-names":false,"suffix":""},{"dropping-particle":"","family":"Son","given":"Min Kyu","non-dropping-particle":"","parse-names":false,"suffix":""},{"dropping-particle":"","family":"Mayer","given":"Matthew T.","non-dropping-particle":"","parse-names":false,"suffix":""},{"dropping-particle":"De","family":"Zhang","given":"Wei","non-dropping-particle":"","parse-names":false,"suffix":""},{"dropping-particle":"","family":"Hagfeldt","given":"Anders","non-dropping-particle":"","parse-names":false,"suffix":""},{"dropping-particle":"","family":"Luo","given":"Jingshan","non-dropping-particle":"","parse-names":false,"suffix":""},{"dropping-particle":"","family":"Grätzel","given":"Michael","non-dropping-particle":"","parse-names":false,"suffix":""}],"container-title":"ACS Energy Letters","id":"ITEM-1","issue":"4","issued":{"date-parts":[["2018","4","13"]]},"page":"760-766","publisher":"American Chemical Society","title":"Solution-Processed Cu2S Photocathodes for Photoelectrochemical Water Splitting","type":"article-journal","volume":"3"},"uris":["http://www.mendeley.com/documents/?uuid=0dac17ab-93cc-47ef-b6ea-af6b36502e77"]}],"mendeley":{"formattedCitation":"&lt;sup&gt;25&lt;/sup&gt;","plainTextFormattedCitation":"25","previouslyFormattedCitation":"&lt;sup&gt;26&lt;/sup&gt;"},"properties":{"noteIndex":0},"schema":"https://github.com/citation-style-language/schema/raw/master/csl-citation.json"}</w:instrText>
      </w:r>
      <w:r w:rsidRPr="00F32BAD">
        <w:rPr>
          <w:lang w:val="en-US"/>
        </w:rPr>
        <w:fldChar w:fldCharType="separate"/>
      </w:r>
      <w:r w:rsidRPr="00F32BAD">
        <w:rPr>
          <w:vertAlign w:val="superscript"/>
          <w:lang w:val="en-US"/>
        </w:rPr>
        <w:t>2</w:t>
      </w:r>
      <w:r w:rsidR="0045035D">
        <w:rPr>
          <w:vertAlign w:val="superscript"/>
          <w:lang w:val="en-US"/>
        </w:rPr>
        <w:t>2</w:t>
      </w:r>
      <w:r w:rsidRPr="00F32BAD">
        <w:fldChar w:fldCharType="end"/>
      </w:r>
      <w:r w:rsidRPr="00F32BAD">
        <w:rPr>
          <w:lang w:val="en-US"/>
        </w:rPr>
        <w:t>, Cu</w:t>
      </w:r>
      <w:r w:rsidRPr="00F32BAD">
        <w:rPr>
          <w:vertAlign w:val="subscript"/>
          <w:lang w:val="en-US"/>
        </w:rPr>
        <w:t>2</w:t>
      </w:r>
      <w:r w:rsidRPr="00F32BAD">
        <w:rPr>
          <w:lang w:val="en-US"/>
        </w:rPr>
        <w:t>ZnSnS</w:t>
      </w:r>
      <w:r w:rsidRPr="00F32BAD">
        <w:rPr>
          <w:vertAlign w:val="subscript"/>
          <w:lang w:val="en-US"/>
        </w:rPr>
        <w:t>4</w:t>
      </w:r>
      <w:r w:rsidRPr="00F32BAD">
        <w:rPr>
          <w:vertAlign w:val="subscript"/>
          <w:lang w:val="en-US"/>
        </w:rPr>
        <w:fldChar w:fldCharType="begin" w:fldLock="1"/>
      </w:r>
      <w:r w:rsidRPr="00F32BAD">
        <w:rPr>
          <w:vertAlign w:val="subscript"/>
          <w:lang w:val="en-US"/>
        </w:rPr>
        <w:instrText>ADDIN CSL_CITATION {"citationItems":[{"id":"ITEM-1","itemData":{"DOI":"10.1021/acsenergylett.6b00453","ISSN":"23808195","abstract":"To realize economically competitive hydrogen production through photoelectrochemical (PEC) water splitting, it is essential to develop an efficient photoelectrode consisting of earth-abundant constituents in conjunction with low-cost solution processing. Cu2ZnSnS4 (CZTS) has received significant attention as a promising photocathode owing to its abundance and good absorption properties. However, the efficiency of the solution-processed CZTS photocathode is not yet comparable to its counterparts. Here, a hybrid ink, obtained by careful control of precursor mixing order, was used to produce a highly efficient CZTS photocathode. The molecular chemistry-controlled hybrid ink formulation, particularly the roles of thiourea-Sn2+ complexation, was elucidated by liquid Raman spectroscopy. The hybrid ink-derived CZTS thin films modified with conformal coating of an n-type TiO2/CdS double layer and a Pt electrocatalyst achieved an exceptionally high photocurrent of 13 mA cm-2 at -0.2 V versus a reversible hydrogen electrode under 1 sun illumination. The modified photocathodes showed relatively stable H2 production with faradaic efficiency close to unity.","author":[{"dropping-particle":"","family":"Yang","given":"Wooseok","non-dropping-particle":"","parse-names":false,"suffix":""},{"dropping-particle":"","family":"Oh","given":"Yunjung","non-dropping-particle":"","parse-names":false,"suffix":""},{"dropping-particle":"","family":"Kim","given":"Jimin","non-dropping-particle":"","parse-names":false,"suffix":""},{"dropping-particle":"","family":"Jeong","given":"Myung Jin","non-dropping-particle":"","parse-names":false,"suffix":""},{"dropping-particle":"","family":"Park","given":"Jong Hyeok","non-dropping-particle":"","parse-names":false,"suffix":""},{"dropping-particle":"","family":"Moon","given":"Jooho","non-dropping-particle":"","parse-names":false,"suffix":""}],"container-title":"ACS Energy Letters","id":"ITEM-1","issue":"6","issued":{"date-parts":[["2016"]]},"page":"1127-1136","title":"Molecular Chemistry-Controlled Hybrid Ink-Derived Efficient Cu2ZnSnS4 Photocathodes for Photoelectrochemical Water Splitting","type":"article","volume":"1"},"uris":["http://www.mendeley.com/documents/?uuid=ed3c9678-a490-4c5d-9761-0c1191684ba8"]}],"mendeley":{"formattedCitation":"&lt;sup&gt;26&lt;/sup&gt;","plainTextFormattedCitation":"26","previouslyFormattedCitation":"&lt;sup&gt;27&lt;/sup&gt;"},"properties":{"noteIndex":0},"schema":"https://github.com/citation-style-language/schema/raw/master/csl-citation.json"}</w:instrText>
      </w:r>
      <w:r w:rsidRPr="00F32BAD">
        <w:rPr>
          <w:vertAlign w:val="subscript"/>
          <w:lang w:val="en-US"/>
        </w:rPr>
        <w:fldChar w:fldCharType="separate"/>
      </w:r>
      <w:r w:rsidRPr="00F32BAD">
        <w:rPr>
          <w:vertAlign w:val="superscript"/>
          <w:lang w:val="en-US"/>
        </w:rPr>
        <w:t>2</w:t>
      </w:r>
      <w:r w:rsidRPr="00F32BAD">
        <w:fldChar w:fldCharType="end"/>
      </w:r>
      <w:r w:rsidR="0045035D" w:rsidRPr="0045035D">
        <w:rPr>
          <w:vertAlign w:val="superscript"/>
        </w:rPr>
        <w:t>3</w:t>
      </w:r>
      <w:r w:rsidRPr="00F32BAD">
        <w:rPr>
          <w:lang w:val="en-US"/>
        </w:rPr>
        <w:t>, Cu</w:t>
      </w:r>
      <w:r w:rsidRPr="00F32BAD">
        <w:rPr>
          <w:vertAlign w:val="subscript"/>
          <w:lang w:val="en-US"/>
        </w:rPr>
        <w:t>2</w:t>
      </w:r>
      <w:r w:rsidRPr="00F32BAD">
        <w:rPr>
          <w:lang w:val="en-US"/>
        </w:rPr>
        <w:t>BaSn(</w:t>
      </w:r>
      <w:proofErr w:type="spellStart"/>
      <w:r w:rsidRPr="00F32BAD">
        <w:rPr>
          <w:lang w:val="en-US"/>
        </w:rPr>
        <w:t>S,Se</w:t>
      </w:r>
      <w:proofErr w:type="spellEnd"/>
      <w:r w:rsidRPr="00F32BAD">
        <w:rPr>
          <w:lang w:val="en-US"/>
        </w:rPr>
        <w:t>)</w:t>
      </w:r>
      <w:r w:rsidRPr="00F32BAD">
        <w:rPr>
          <w:vertAlign w:val="subscript"/>
          <w:lang w:val="en-US"/>
        </w:rPr>
        <w:t>4</w:t>
      </w:r>
      <w:r w:rsidRPr="00F32BAD">
        <w:rPr>
          <w:vertAlign w:val="subscript"/>
          <w:lang w:val="en-US"/>
        </w:rPr>
        <w:fldChar w:fldCharType="begin" w:fldLock="1"/>
      </w:r>
      <w:r w:rsidRPr="00F32BAD">
        <w:rPr>
          <w:vertAlign w:val="subscript"/>
          <w:lang w:val="en-US"/>
        </w:rPr>
        <w:instrText>ADDIN CSL_CITATION {"citationItems":[{"id":"ITEM-1","itemData":{"DOI":"10.1021/acsenergylett.7b01062","ISSN":"23808195","abstract":"The Cu2BaSnS4-xSex (CBTSSe) system has attracted remarkable attention as an emerging chalcogenide semiconductor with desirable electronic and optical properties for solar energy conversion applications. The current study combines sputtered band gap-tailored CBTSSe films with TiO2/CdS protective overlayers to significantly improve photoelectrochemical (PEC) properties as well as device stability in aqueous solutions under AM 1.5G simulated sunlight. The Pt/TiO2/CdS/CBTSSe(x ≈ 3) photocathode exhibits relatively high photocurrent (</w:instrText>
      </w:r>
      <w:r w:rsidRPr="00F32BAD">
        <w:rPr>
          <w:rFonts w:ascii="Cambria Math" w:hAnsi="Cambria Math" w:cs="Cambria Math"/>
          <w:vertAlign w:val="subscript"/>
          <w:lang w:val="en-US"/>
        </w:rPr>
        <w:instrText>∼</w:instrText>
      </w:r>
      <w:r w:rsidRPr="00F32BAD">
        <w:rPr>
          <w:vertAlign w:val="subscript"/>
          <w:lang w:val="en-US"/>
        </w:rPr>
        <w:instrText>12.08 mA/cm2 at 0 V/RHE, i.e., the highest value reported for CBTSSe-based PEC devices) and stable hydrogen evolution for more than 10 h. The applied TiO2/CdS layers protect the underlying CBTSSe and create desirable band alignment for efficient charge extraction at the heterointerfaces. The present results highlight the opportunities that CBTSSe materials provide as efficient and stable photocathodes for water electrolysis.","author":[{"dropping-particle":"","family":"Zhou","given":"Yihao","non-dropping-particle":"","parse-names":false,"suffix":""},{"dropping-particle":"","family":"Shin","given":"Donghyeop","non-dropping-particle":"","parse-names":false,"suffix":""},{"dropping-particle":"","family":"Ngaboyamahina","given":"Edgard","non-dropping-particle":"","parse-names":false,"suffix":""},{"dropping-particle":"","family":"Han","given":"Qiwei","non-dropping-particle":"","parse-names":false,"suffix":""},{"dropping-particle":"","family":"Parker","given":"Charles B.","non-dropping-particle":"","parse-names":false,"suffix":""},{"dropping-particle":"","family":"Mitzi","given":"David B.","non-dropping-particle":"","parse-names":false,"suffix":""},{"dropping-particle":"","family":"Glass","given":"Jeffrey T.","non-dropping-particle":"","parse-names":false,"suffix":""}],"container-title":"ACS Energy Letters","id":"ITEM-1","issue":"1","issued":{"date-parts":[["2018"]]},"page":"177-183","title":"Efficient and Stable Pt/TiO2/CdS/Cu2BaSn(S,Se)4 Photocathode for Water Electrolysis Applications","type":"article-journal","volume":"3"},"uris":["http://www.mendeley.com/documents/?uuid=8752d4c2-4368-4b21-9d14-8567f531fa95"]}],"mendeley":{"formattedCitation":"&lt;sup&gt;27&lt;/sup&gt;","plainTextFormattedCitation":"27","previouslyFormattedCitation":"&lt;sup&gt;28&lt;/sup&gt;"},"properties":{"noteIndex":0},"schema":"https://github.com/citation-style-language/schema/raw/master/csl-citation.json"}</w:instrText>
      </w:r>
      <w:r w:rsidRPr="00F32BAD">
        <w:rPr>
          <w:vertAlign w:val="subscript"/>
          <w:lang w:val="en-US"/>
        </w:rPr>
        <w:fldChar w:fldCharType="separate"/>
      </w:r>
      <w:r w:rsidRPr="00F32BAD">
        <w:rPr>
          <w:vertAlign w:val="superscript"/>
          <w:lang w:val="en-US"/>
        </w:rPr>
        <w:t>2</w:t>
      </w:r>
      <w:r w:rsidR="0045035D">
        <w:rPr>
          <w:vertAlign w:val="superscript"/>
          <w:lang w:val="en-US"/>
        </w:rPr>
        <w:t>4</w:t>
      </w:r>
      <w:r w:rsidRPr="00F32BAD">
        <w:fldChar w:fldCharType="end"/>
      </w:r>
      <w:r w:rsidRPr="00F32BAD">
        <w:rPr>
          <w:lang w:val="en-US"/>
        </w:rPr>
        <w:t>, and GeSe</w:t>
      </w:r>
      <w:r w:rsidRPr="00F32BAD">
        <w:rPr>
          <w:lang w:val="en-US"/>
        </w:rPr>
        <w:fldChar w:fldCharType="begin" w:fldLock="1"/>
      </w:r>
      <w:r w:rsidRPr="00F32BAD">
        <w:rPr>
          <w:lang w:val="en-US"/>
        </w:rPr>
        <w:instrText xml:space="preserve">ADDIN CSL_CITATION {"citationItems":[{"id":"ITEM-1","itemData":{"DOI":"10.1021/acscatal.9b00035","ISSN":"21555435","abstract":"Compound semiconductor GeSe nanosheet-based thin films were systematically researched for application in solar water splitting. p-type GeSe films obtained from the rapid thermal sublimation method have a sheetlike grain structure and a homogeneous elemental distribution, which is suitable for application in photocathodes for solar hydrogen production. Deposition of a CdS layer on top of GeSe was found to be effective in enhancing the photoelectrochemical properties due to the p-n junction formed at the interface of CdS/GeSe that enhances the separation rate of photoexcited carriers. Furthermore, the atomic layer deposition of the TiO2 overlayer under the CdS/GeSe photocathode not only protects the CdS from photocorrosion but also reduces surface recombination, which could generally enhance photocathode performance. The obtained Pt-TiO2/CdS/GeSe photocathode generated </w:instrText>
      </w:r>
      <w:r w:rsidRPr="00F32BAD">
        <w:rPr>
          <w:rFonts w:ascii="Cambria Math" w:hAnsi="Cambria Math" w:cs="Cambria Math"/>
          <w:lang w:val="en-US"/>
        </w:rPr>
        <w:instrText>∼</w:instrText>
      </w:r>
      <w:r w:rsidRPr="00F32BAD">
        <w:rPr>
          <w:lang w:val="en-US"/>
        </w:rPr>
        <w:instrText xml:space="preserve">10.5 mA/cm2 under 0 VRHE and presented an onset potential of </w:instrText>
      </w:r>
      <w:r w:rsidRPr="00F32BAD">
        <w:rPr>
          <w:rFonts w:ascii="Cambria Math" w:hAnsi="Cambria Math" w:cs="Cambria Math"/>
          <w:lang w:val="en-US"/>
        </w:rPr>
        <w:instrText>∼</w:instrText>
      </w:r>
      <w:r w:rsidRPr="00F32BAD">
        <w:rPr>
          <w:lang w:val="en-US"/>
        </w:rPr>
        <w:instrText xml:space="preserve">0.45 VRHE. The calculated half-cell solar-to-hydrogen (HC-STH) efficiency of the obtained Pt-TiO2/CdS/GeSe photocathode was over 1%, and the stacked photocathode exhibited an appreciable photoelectrochemical stability of more than 8 h. It was found that the relationship between H2 evolution amount and illumination time is almost linear, with more than 105 μmol of H2 accompanied by </w:instrText>
      </w:r>
      <w:r w:rsidRPr="00F32BAD">
        <w:rPr>
          <w:rFonts w:ascii="Cambria Math" w:hAnsi="Cambria Math" w:cs="Cambria Math"/>
          <w:lang w:val="en-US"/>
        </w:rPr>
        <w:instrText>∼</w:instrText>
      </w:r>
      <w:r w:rsidRPr="00F32BAD">
        <w:rPr>
          <w:lang w:val="en-US"/>
        </w:rPr>
        <w:instrText xml:space="preserve">54 </w:instrText>
      </w:r>
      <w:r w:rsidRPr="00F32BAD">
        <w:rPr>
          <w:rFonts w:ascii="Calibri" w:hAnsi="Calibri" w:cs="Calibri"/>
          <w:lang w:val="en-US"/>
        </w:rPr>
        <w:instrText>μ</w:instrText>
      </w:r>
      <w:r w:rsidRPr="00F32BAD">
        <w:rPr>
          <w:lang w:val="en-US"/>
        </w:rPr>
        <w:instrText>mol of O2 evolving throughout the detection period of 3 h under sustained solar light illumination.","author":[{"dropping-particle":"","family":"Wang","given":"Kang","non-dropping-particle":"","parse-names":false,"suffix":""},{"dropping-particle":"","family":"Huang","given":"Dingwang","non-dropping-particle":"","parse-names":false,"suffix":""},{"dropping-particle":"","family":"Yu","given":"Le","non-dropping-particle":"","parse-names":false,"suffix":""},{"dropping-particle":"","family":"Feng","given":"Kuang","non-dropping-particle":"","parse-names":false,"suffix":""},{"dropping-particle":"","family":"Li","given":"Lintao","non-dropping-particle":"","parse-names":false,"suffix":""},{"dropping-particle":"","family":"Harada","given":"Takashi","non-dropping-particle":"","parse-names":false,"suffix":""},{"dropping-particle":"","family":"Ikeda","given":"Shigeru","non-dropping-particle":"","parse-names":false,"suffix":""},{"dropping-particle":"","family":"Jiang","given":"Feng","non-dropping-particle":"","parse-names":false,"suffix":""}],"container-title":"ACS Catalysis","id":"ITEM-1","issue":"4","issued":{"date-parts":[["2019"]]},"page":"3090-3097","title":"Promising GeSe Nanosheet-Based Thin-Film Photocathode for Efficient and Stable Overall Solar Water Splitting","type":"article-journal","volume":"9"},"uris":["http://www.mendeley.com/documents/?uuid=7c7287ef-6fcc-4fcd-8ce3-05e176577285"]}],"mendeley":{"formattedCitation":"&lt;sup&gt;28&lt;/sup&gt;","plainTextFormattedCitation":"28","previouslyFormattedCitation":"&lt;sup&gt;29&lt;/sup&gt;"},"properties":{"noteIndex":0},"schema":"https://github.com/citation-style-language/schema/raw/master/csl-citation.json"}</w:instrText>
      </w:r>
      <w:r w:rsidRPr="00F32BAD">
        <w:rPr>
          <w:lang w:val="en-US"/>
        </w:rPr>
        <w:fldChar w:fldCharType="separate"/>
      </w:r>
      <w:r w:rsidRPr="00F32BAD">
        <w:rPr>
          <w:vertAlign w:val="superscript"/>
          <w:lang w:val="en-US"/>
        </w:rPr>
        <w:t>2</w:t>
      </w:r>
      <w:r w:rsidR="0045035D">
        <w:rPr>
          <w:vertAlign w:val="superscript"/>
          <w:lang w:val="en-US"/>
        </w:rPr>
        <w:t>5</w:t>
      </w:r>
      <w:r w:rsidRPr="00F32BAD">
        <w:fldChar w:fldCharType="end"/>
      </w:r>
      <w:r w:rsidRPr="00F32BAD">
        <w:rPr>
          <w:lang w:val="en-US"/>
        </w:rPr>
        <w:t>. The similarity of the role of the TiO</w:t>
      </w:r>
      <w:r w:rsidRPr="00F32BAD">
        <w:rPr>
          <w:vertAlign w:val="subscript"/>
          <w:lang w:val="en-US"/>
        </w:rPr>
        <w:t>2</w:t>
      </w:r>
      <w:r w:rsidRPr="00F32BAD">
        <w:rPr>
          <w:lang w:val="en-US"/>
        </w:rPr>
        <w:t>/</w:t>
      </w:r>
      <w:proofErr w:type="spellStart"/>
      <w:r w:rsidRPr="00F32BAD">
        <w:rPr>
          <w:lang w:val="en-US"/>
        </w:rPr>
        <w:t>CdS</w:t>
      </w:r>
      <w:proofErr w:type="spellEnd"/>
      <w:r w:rsidRPr="00F32BAD">
        <w:rPr>
          <w:lang w:val="en-US"/>
        </w:rPr>
        <w:t xml:space="preserve"> layer among all the photocathodes suggests that the SnO</w:t>
      </w:r>
      <w:r w:rsidRPr="00F32BAD">
        <w:rPr>
          <w:vertAlign w:val="subscript"/>
          <w:lang w:val="en-US"/>
        </w:rPr>
        <w:t>2</w:t>
      </w:r>
      <w:r w:rsidRPr="00F32BAD">
        <w:rPr>
          <w:lang w:val="en-US"/>
        </w:rPr>
        <w:t>/TiO</w:t>
      </w:r>
      <w:r w:rsidRPr="00F32BAD">
        <w:rPr>
          <w:vertAlign w:val="subscript"/>
          <w:lang w:val="en-US"/>
        </w:rPr>
        <w:t>2</w:t>
      </w:r>
      <w:r w:rsidRPr="00F32BAD">
        <w:rPr>
          <w:lang w:val="en-US"/>
        </w:rPr>
        <w:t>/</w:t>
      </w:r>
      <w:proofErr w:type="spellStart"/>
      <w:r w:rsidRPr="00F32BAD">
        <w:rPr>
          <w:lang w:val="en-US"/>
        </w:rPr>
        <w:t>CdS</w:t>
      </w:r>
      <w:proofErr w:type="spellEnd"/>
      <w:r w:rsidRPr="00F32BAD">
        <w:rPr>
          <w:lang w:val="en-US"/>
        </w:rPr>
        <w:t xml:space="preserve"> junction layer can be used to enhance the charge separation in various photocathodes.</w:t>
      </w:r>
    </w:p>
    <w:p w:rsidR="00F32BAD" w:rsidRPr="00F32BAD" w:rsidRDefault="00F32BAD" w:rsidP="00F32BAD">
      <w:pPr>
        <w:pStyle w:val="RSCB02ArticleText"/>
      </w:pPr>
    </w:p>
    <w:p w:rsidR="00F32BAD" w:rsidRPr="00F32BAD" w:rsidRDefault="00F32BAD" w:rsidP="00F32BAD">
      <w:pPr>
        <w:pStyle w:val="RSCB06BHeadingSub-Section"/>
      </w:pPr>
      <w:r w:rsidRPr="00F32BAD">
        <w:t xml:space="preserve">Ideal PV cell </w:t>
      </w:r>
      <w:r w:rsidRPr="00F32BAD">
        <w:rPr>
          <w:rFonts w:hint="eastAsia"/>
        </w:rPr>
        <w:t>e</w:t>
      </w:r>
      <w:r w:rsidRPr="00F32BAD">
        <w:t>xploration for Sb</w:t>
      </w:r>
      <w:r w:rsidRPr="00F32BAD">
        <w:rPr>
          <w:vertAlign w:val="subscript"/>
        </w:rPr>
        <w:t>2</w:t>
      </w:r>
      <w:r w:rsidRPr="00F32BAD">
        <w:t>Se</w:t>
      </w:r>
      <w:r w:rsidRPr="00F32BAD">
        <w:rPr>
          <w:vertAlign w:val="subscript"/>
        </w:rPr>
        <w:t>3</w:t>
      </w:r>
      <w:r w:rsidRPr="00F32BAD">
        <w:t xml:space="preserve"> photocathode tandems</w:t>
      </w:r>
    </w:p>
    <w:p w:rsidR="00F32BAD" w:rsidRPr="00251E68" w:rsidRDefault="00F32BAD" w:rsidP="00F32BAD">
      <w:pPr>
        <w:pStyle w:val="RSCB02ArticleText"/>
      </w:pPr>
      <w:r w:rsidRPr="00F32BAD">
        <w:t>As we obtained a promising Sb</w:t>
      </w:r>
      <w:r w:rsidRPr="00F32BAD">
        <w:rPr>
          <w:vertAlign w:val="subscript"/>
        </w:rPr>
        <w:t>2</w:t>
      </w:r>
      <w:r w:rsidRPr="00F32BAD">
        <w:t>Se</w:t>
      </w:r>
      <w:r w:rsidRPr="00F32BAD">
        <w:rPr>
          <w:vertAlign w:val="subscript"/>
        </w:rPr>
        <w:t>3</w:t>
      </w:r>
      <w:r w:rsidRPr="00F32BAD">
        <w:t xml:space="preserve"> photocathode capable of efficiently harvesting solar photons in a long-wavelength region, the next step was to obtain a PV cell optimized for a high </w:t>
      </w:r>
      <w:proofErr w:type="spellStart"/>
      <w:r w:rsidRPr="00F32BAD">
        <w:rPr>
          <w:i/>
        </w:rPr>
        <w:t>η</w:t>
      </w:r>
      <w:r w:rsidRPr="00F32BAD">
        <w:rPr>
          <w:i/>
          <w:vertAlign w:val="subscript"/>
        </w:rPr>
        <w:t>STH</w:t>
      </w:r>
      <w:proofErr w:type="spellEnd"/>
      <w:r w:rsidRPr="00F32BAD">
        <w:rPr>
          <w:i/>
        </w:rPr>
        <w:t xml:space="preserve"> </w:t>
      </w:r>
      <w:r w:rsidRPr="00F32BAD">
        <w:t xml:space="preserve">in conjunction with the bottom electrode. As mentioned previously, an ideal top PV cell should have a high transparency and photocurrent density while producing a sufficient </w:t>
      </w:r>
      <w:proofErr w:type="spellStart"/>
      <w:r w:rsidRPr="00F32BAD">
        <w:t>photovoltage</w:t>
      </w:r>
      <w:proofErr w:type="spellEnd"/>
      <w:r w:rsidRPr="00F32BAD">
        <w:t xml:space="preserve">. In this regard, </w:t>
      </w:r>
      <w:proofErr w:type="spellStart"/>
      <w:r w:rsidRPr="00F32BAD">
        <w:t>semitransparent</w:t>
      </w:r>
      <w:proofErr w:type="spellEnd"/>
      <w:r w:rsidRPr="00F32BAD">
        <w:t xml:space="preserve"> perovskite PV cells</w:t>
      </w:r>
      <w:r w:rsidRPr="00F32BAD">
        <w:fldChar w:fldCharType="begin" w:fldLock="1"/>
      </w:r>
      <w:r w:rsidRPr="00F32BAD">
        <w:instrText>ADDIN CSL_CITATION {"citationItems":[{"id":"ITEM-1","itemData":{"DOI":"10.1039/c9ta11892f","ISSN":"20507496","abstract":"Developing large-area semitransparent solar modules is an essential step in the commercialization of semitransparent photovoltaic technologies. However, it has not yet benefited from the significant scientific advances in the field of perovskite solar cells, probably owing to the difficulties in achieving a highly uniform and large-scale semitransparent light absorber. Herein, a semitransparent solar module comprising anodized aluminum oxide (AAO) template-derived vertically aligned one-dimensional nanopillar CH3NH3PbI3-xClx perovskite is reported, which has a uniform semitransparent absorber with a large area of 40.8 cm2 and exhibits a geometrical fill factor of 95.6%. The AAO scaffold facilitates the formation of a homogeneous perovskite morphology and allows for reduced light reflection. The uniform nanopillar-structured perovskite-based device exhibits enhanced electrical properties owing to the restricted carrier path. Our optimized nanopillar-based semitransparent solar module with nine sub-cells shows a power conversion efficiency of 9.04% and an average visible-light transmittance of 30.2%, clearly exhibiting potential for practical power-generating window applications.","author":[{"dropping-particle":"","family":"Kwon","given":"Hyeok Chan","non-dropping-particle":"","parse-names":false,"suffix":""},{"dropping-particle":"","family":"Ma","given":"Sunihl","non-dropping-particle":"","parse-names":false,"suffix":""},{"dropping-particle":"","family":"Yun","given":"Seong Cheol","non-dropping-particle":"","parse-names":false,"suffix":""},{"dropping-particle":"","family":"Jang","given":"Gyumin","non-dropping-particle":"","parse-names":false,"suffix":""},{"dropping-particle":"","family":"Yang","given":"Hyunha","non-dropping-particle":"","parse-names":false,"suffix":""},{"dropping-particle":"","family":"Moon","given":"Jooho","non-dropping-particle":"","parse-names":false,"suffix":""}],"container-title":"Journal of Materials Chemistry A","id":"ITEM-1","issue":"3","issued":{"date-parts":[["2020"]]},"page":"1457-1468","publisher":"Royal Society of Chemistry","title":"A nanopillar-structured perovskite-based efficient semitransparent solar module for power-generating window applications","type":"article-journal","volume":"8"},"uris":["http://www.mendeley.com/documents/?uuid=b936492e-1522-4794-add3-6db4d0f92e2e"]},{"id":"ITEM-2","itemData":{"DOI":"10.1002/aenm.201601055","ISSN":"16146840","abstract":"Semitransparent solar cells have attracted significant attention for practical applications, such as windows in buildings and automobiles. Here, semitransparent, highly efficient, 1D nanostructured perovskite solar cells are demonstrated employing anodized aluminum oxide (AAO) as a scaffold layer. The parallel nanopillars in the perovskite layer enable construction of haze-free semitransparent devices without any hysteresis behavior. By controlling the pore size in the AAO, the volume occupied by the perovskite layer can be precisely varied, and the color neutrality of the resulting devices can be achieved. With the incorporation of a transparent cathodic electrode (indium tin oxide) with a buffer layer (MoOx), a highly efficient semitransparent nanopillared perovskite solar cell is achievable with a power-conversion efficiency of 9.6% (7.5%) and a whole device average visible light transmittance of 33.4% (41.7%). To determine the role of the scaffold layer in improving the photoelectrical properties of the cell, impedance spectroscopy analyses are performed, revealing that the AAO-structured perovskite layer suppresses internal ion diffusion and enables critical improvements in long-term stability under continuous illumination.","author":[{"dropping-particle":"","family":"Kwon","given":"Hyeok Chan","non-dropping-particle":"","parse-names":false,"suffix":""},{"dropping-particle":"","family":"Kim","given":"Areum","non-dropping-particle":"","parse-names":false,"suffix":""},{"dropping-particle":"","family":"Lee","given":"Hongseuk","non-dropping-particle":"","parse-names":false,"suffix":""},{"dropping-particle":"","family":"Lee","given":"Daehee","non-dropping-particle":"","parse-names":false,"suffix":""},{"dropping-particle":"","family":"Jeong","given":"Sunho","non-dropping-particle":"","parse-names":false,"suffix":""},{"dropping-particle":"","family":"Moon","given":"Jooho","non-dropping-particle":"","parse-names":false,"suffix":""}],"container-title":"Advanced Energy Materials","id":"ITEM-2","issue":"20","issued":{"date-parts":[["2016"]]},"page":"1-11","title":"Parallelized Nanopillar Perovskites for Semitransparent Solar Cells Using an Anodized Aluminum Oxide Scaffold","type":"article-journal","volume":"6"},"uris":["http://www.mendeley.com/documents/?uuid=611d9f48-372f-4584-84b8-9a4edc943830"]}],"mendeley":{"formattedCitation":"&lt;sup&gt;16,17&lt;/sup&gt;","plainTextFormattedCitation":"16,17","previouslyFormattedCitation":"&lt;sup&gt;17,18&lt;/sup&gt;"},"properties":{"noteIndex":0},"schema":"https://github.com/citation-style-language/schema/raw/master/csl-citation.json"}</w:instrText>
      </w:r>
      <w:r w:rsidRPr="00F32BAD">
        <w:fldChar w:fldCharType="separate"/>
      </w:r>
      <w:r w:rsidRPr="00F32BAD">
        <w:rPr>
          <w:vertAlign w:val="superscript"/>
        </w:rPr>
        <w:t>1</w:t>
      </w:r>
      <w:r w:rsidR="00AD08CB">
        <w:rPr>
          <w:vertAlign w:val="superscript"/>
        </w:rPr>
        <w:t>7</w:t>
      </w:r>
      <w:r w:rsidRPr="00F32BAD">
        <w:rPr>
          <w:vertAlign w:val="superscript"/>
        </w:rPr>
        <w:t>,1</w:t>
      </w:r>
      <w:r w:rsidRPr="00F32BAD">
        <w:fldChar w:fldCharType="end"/>
      </w:r>
      <w:r w:rsidR="00AD08CB" w:rsidRPr="00AD08CB">
        <w:rPr>
          <w:vertAlign w:val="superscript"/>
        </w:rPr>
        <w:t>8</w:t>
      </w:r>
      <w:r w:rsidRPr="00F32BAD">
        <w:t xml:space="preserve">, which allow precise control of the transmittance and performance, are attractive top electrodes. As a single </w:t>
      </w:r>
      <w:proofErr w:type="spellStart"/>
      <w:r w:rsidRPr="00F32BAD">
        <w:t>semitransparent</w:t>
      </w:r>
      <w:proofErr w:type="spellEnd"/>
      <w:r w:rsidRPr="00F32BAD">
        <w:t xml:space="preserve"> perovskite PV cell and the Sb</w:t>
      </w:r>
      <w:r w:rsidRPr="00F32BAD">
        <w:rPr>
          <w:vertAlign w:val="subscript"/>
        </w:rPr>
        <w:t>2</w:t>
      </w:r>
      <w:r w:rsidRPr="00F32BAD">
        <w:t>Se</w:t>
      </w:r>
      <w:r w:rsidRPr="00F32BAD">
        <w:rPr>
          <w:vertAlign w:val="subscript"/>
        </w:rPr>
        <w:t>3</w:t>
      </w:r>
      <w:r w:rsidRPr="00F32BAD">
        <w:t xml:space="preserve"> photocathode produced </w:t>
      </w:r>
      <w:proofErr w:type="spellStart"/>
      <w:r w:rsidRPr="00F32BAD">
        <w:t>photovoltages</w:t>
      </w:r>
      <w:proofErr w:type="spellEnd"/>
      <w:r w:rsidRPr="00F32BAD">
        <w:t xml:space="preserve"> of approximately 1.0 and 0.45 V, respectively, the overall voltage developed by the tandem cell is approximately 1.45 V when the Sb</w:t>
      </w:r>
      <w:r w:rsidRPr="00F32BAD">
        <w:rPr>
          <w:vertAlign w:val="subscript"/>
        </w:rPr>
        <w:t>2</w:t>
      </w:r>
      <w:r w:rsidRPr="00F32BAD">
        <w:t>Se</w:t>
      </w:r>
      <w:r w:rsidRPr="00F32BAD">
        <w:rPr>
          <w:vertAlign w:val="subscript"/>
        </w:rPr>
        <w:t>3</w:t>
      </w:r>
      <w:r w:rsidRPr="00F32BAD">
        <w:t xml:space="preserve"> photocathode is connected to a single PV cell. The voltage of 1.45 V can initiate unassisted water splitting, but the efficiency is too low; thus, a significantly higher voltage is needed (Fig. </w:t>
      </w:r>
      <w:r w:rsidR="00A42E83">
        <w:t>S</w:t>
      </w:r>
      <w:r w:rsidR="00B57293">
        <w:t>5</w:t>
      </w:r>
      <w:r w:rsidR="00A42E83">
        <w:t>, ESI†</w:t>
      </w:r>
      <w:r w:rsidRPr="00F32BAD">
        <w:t xml:space="preserve">). In this regard, a series connection of two </w:t>
      </w:r>
      <w:proofErr w:type="spellStart"/>
      <w:r w:rsidRPr="00F32BAD">
        <w:t>semitransparent</w:t>
      </w:r>
      <w:proofErr w:type="spellEnd"/>
      <w:r w:rsidRPr="00F32BAD">
        <w:t xml:space="preserve"> PVs, which can produce a </w:t>
      </w:r>
      <w:proofErr w:type="spellStart"/>
      <w:r w:rsidRPr="00F32BAD">
        <w:t>photovoltage</w:t>
      </w:r>
      <w:proofErr w:type="spellEnd"/>
      <w:r w:rsidRPr="00F32BAD">
        <w:t xml:space="preserve"> of approximately 2 V (</w:t>
      </w:r>
      <w:r w:rsidRPr="00F32BAD">
        <w:rPr>
          <w:i/>
          <w:iCs/>
        </w:rPr>
        <w:t>vide infra</w:t>
      </w:r>
      <w:r w:rsidRPr="00F32BAD">
        <w:t xml:space="preserve">), represents a better approach. To gain insight into </w:t>
      </w:r>
      <w:r w:rsidRPr="00F32BAD">
        <w:t xml:space="preserve">the efficiency of the PV-PEC tandem with the </w:t>
      </w:r>
      <w:proofErr w:type="spellStart"/>
      <w:r w:rsidRPr="00F32BAD">
        <w:t>semitransparent</w:t>
      </w:r>
      <w:proofErr w:type="spellEnd"/>
      <w:r w:rsidRPr="00F32BAD">
        <w:t xml:space="preserve"> perovskite PV </w:t>
      </w:r>
      <w:r w:rsidRPr="00251E68">
        <w:t>and the Sb</w:t>
      </w:r>
      <w:r w:rsidRPr="00251E68">
        <w:rPr>
          <w:vertAlign w:val="subscript"/>
        </w:rPr>
        <w:t>2</w:t>
      </w:r>
      <w:r w:rsidRPr="00251E68">
        <w:t>Se</w:t>
      </w:r>
      <w:r w:rsidRPr="00251E68">
        <w:rPr>
          <w:vertAlign w:val="subscript"/>
        </w:rPr>
        <w:t>3</w:t>
      </w:r>
      <w:r w:rsidRPr="00251E68">
        <w:t xml:space="preserve"> photocathode, we evaluated </w:t>
      </w:r>
      <w:proofErr w:type="spellStart"/>
      <w:r w:rsidRPr="00251E68">
        <w:rPr>
          <w:i/>
        </w:rPr>
        <w:t>η</w:t>
      </w:r>
      <w:r w:rsidRPr="00251E68">
        <w:rPr>
          <w:i/>
          <w:vertAlign w:val="subscript"/>
        </w:rPr>
        <w:t>STH</w:t>
      </w:r>
      <w:proofErr w:type="spellEnd"/>
      <w:r w:rsidRPr="00251E68">
        <w:t xml:space="preserve"> with respect to the transmittance of the top PV cells. </w:t>
      </w:r>
    </w:p>
    <w:p w:rsidR="00F32BAD" w:rsidRPr="00251E68" w:rsidRDefault="00F32BAD" w:rsidP="0031024F">
      <w:pPr>
        <w:pStyle w:val="RSCB02ArticleText"/>
        <w:ind w:firstLine="284"/>
      </w:pPr>
      <w:r w:rsidRPr="00251E68">
        <w:t>Fig</w:t>
      </w:r>
      <w:r w:rsidR="00A42E83" w:rsidRPr="00251E68">
        <w:t>.</w:t>
      </w:r>
      <w:r w:rsidRPr="00251E68">
        <w:t xml:space="preserve"> 2a–c </w:t>
      </w:r>
      <w:proofErr w:type="gramStart"/>
      <w:r w:rsidRPr="00251E68">
        <w:t>show</w:t>
      </w:r>
      <w:proofErr w:type="gramEnd"/>
      <w:r w:rsidRPr="00251E68">
        <w:t xml:space="preserve"> the solar photon harvesting by the top perovskite cells and the bottom Sb</w:t>
      </w:r>
      <w:r w:rsidRPr="00251E68">
        <w:rPr>
          <w:vertAlign w:val="subscript"/>
        </w:rPr>
        <w:t>2</w:t>
      </w:r>
      <w:r w:rsidRPr="00251E68">
        <w:t>Se</w:t>
      </w:r>
      <w:r w:rsidRPr="00251E68">
        <w:rPr>
          <w:vertAlign w:val="subscript"/>
        </w:rPr>
        <w:t>3</w:t>
      </w:r>
      <w:r w:rsidRPr="00251E68">
        <w:t xml:space="preserve"> photocathode depending on the transmittance of the top cell. Regarding the light absorption of the top PV cell, the light-absorption coefficient (α) of MAPbI</w:t>
      </w:r>
      <w:r w:rsidRPr="00251E68">
        <w:rPr>
          <w:vertAlign w:val="subscript"/>
        </w:rPr>
        <w:t>3</w:t>
      </w:r>
      <w:r w:rsidRPr="00251E68">
        <w:t xml:space="preserve"> </w:t>
      </w:r>
      <w:r w:rsidR="0031024F" w:rsidRPr="00251E68">
        <w:t>experimentally determined in the literature</w:t>
      </w:r>
      <w:r w:rsidRPr="00251E68">
        <w:t xml:space="preserve"> was used (Fig. </w:t>
      </w:r>
      <w:r w:rsidR="00A42E83" w:rsidRPr="00251E68">
        <w:t>S</w:t>
      </w:r>
      <w:r w:rsidR="00B57293" w:rsidRPr="00251E68">
        <w:t>6</w:t>
      </w:r>
      <w:r w:rsidR="00A42E83" w:rsidRPr="00251E68">
        <w:t>, ESI†</w:t>
      </w:r>
      <w:r w:rsidRPr="00251E68">
        <w:t>)</w:t>
      </w:r>
      <w:r w:rsidRPr="00251E68">
        <w:fldChar w:fldCharType="begin" w:fldLock="1"/>
      </w:r>
      <w:r w:rsidRPr="00251E68">
        <w:instrText>ADDIN CSL_CITATION {"citationItems":[{"id":"ITEM-1","itemData":{"DOI":"10.1364/oe.26.027441","ISSN":"1094-4087","abstract":"Wide-bandgap perovskites are attractive top-cell materials for tandem photovoltaic applications. Comprehensive optical modeling is essential to minimize the optical losses of state-of-the-art perovskite/perovskite, perovskite/CIGS, and perovskite/silicon tandems. Such models require accurate optical constants of wide-bandgap perovskites. Here, we report optical constants determined with ellipsometry and spectrophotometry for two new wide-bandgap, cesium-formamidinium-based perovskites. We validate the optical constants by comparing simulated quantum efficiency and reflectance spectra with measured cell results for semi-transparent single-junction perovskite cells and find less than 0.3 mA/cm 2 error in the short-circuit current densities. Such simulations further reveal that reflection and parasitic absorption in the front ITO layer and electron contact are responsible for the biggest optical losses. We also show that the complex refractive index of methylammonium lead triiodide, the most common perovskite absorber for solar cells, can be used to generate approximate optical constants for an arbitrary wide-bandgap perovskite by translating the data along the wavelength axis. Finally, these optical constants are used to map the short-circuit current density of a textured two-terminal perovskite/silicon tandem solar cell as a function of the perovskite thickness and bandgap, providing a guide to nearly 20 mA/cm 2 matched current density with any perovskite bandgap between 1.56 and 1.68 eV. of cesium lead halide perovskites (CsPbX 3 , X= Cl, Br, and I): novel optoelectronic materials showing bright emission with wide color gamut,In situ fabrication of halide perovskite nanocrystal-embedded polymer composite films with enhanced photoluminescence for display backlights,\" Adv. Mater. 28(41), 9163-9168 (2016)., \"Formamidinium and cesium hybridization for photo-and moisture-stable perovskite solar cell,\" Adv. Energy Mater. 5(20), 1501310 (2015). 12","author":[{"dropping-particle":"","family":"Manzoor","given":"Salman","non-dropping-particle":"","parse-names":false,"suffix":""},{"dropping-particle":"","family":"Häusele","given":"Jakob","non-dropping-particle":"","parse-names":false,"suffix":""},{"dropping-particle":"","family":"Bush","given":"Kevin A.","non-dropping-particle":"","parse-names":false,"suffix":""},{"dropping-particle":"","family":"Palmstrom","given":"Axel F.","non-dropping-particle":"","parse-names":false,"suffix":""},{"dropping-particle":"","family":"Carpenter","given":"Joe","non-dropping-particle":"","parse-names":false,"suffix":""},{"dropping-particle":"","family":"Yu","given":"Zhengshan J.","non-dropping-particle":"","parse-names":false,"suffix":""},{"dropping-particle":"","family":"Bent","given":"Stacey F.","non-dropping-particle":"","parse-names":false,"suffix":""},{"dropping-particle":"","family":"Mcgehee","given":"Michael D.","non-dropping-particle":"","parse-names":false,"suffix":""},{"dropping-particle":"","family":"Holman","given":"Zachary C.","non-dropping-particle":"","parse-names":false,"suffix":""}],"container-title":"Optics Express","id":"ITEM-1","issue":"21","issued":{"date-parts":[["2018"]]},"page":"27441","title":"Optical modeling of wide-bandgap perovskite and perovskite/silicon tandem solar cells using complex refractive indices for arbitrary-bandgap perovskite absorbers","type":"article-journal","volume":"26"},"uris":["http://www.mendeley.com/documents/?uuid=e56d656a-10ef-4566-abc1-d9fe1ee7a421"]}],"mendeley":{"formattedCitation":"&lt;sup&gt;29&lt;/sup&gt;","plainTextFormattedCitation":"29","previouslyFormattedCitation":"&lt;sup&gt;30&lt;/sup&gt;"},"properties":{"noteIndex":0},"schema":"https://github.com/citation-style-language/schema/raw/master/csl-citation.json"}</w:instrText>
      </w:r>
      <w:r w:rsidRPr="00251E68">
        <w:fldChar w:fldCharType="separate"/>
      </w:r>
      <w:r w:rsidRPr="00251E68">
        <w:rPr>
          <w:vertAlign w:val="superscript"/>
        </w:rPr>
        <w:t>2</w:t>
      </w:r>
      <w:r w:rsidR="0058705D" w:rsidRPr="00251E68">
        <w:rPr>
          <w:vertAlign w:val="superscript"/>
        </w:rPr>
        <w:t>6</w:t>
      </w:r>
      <w:r w:rsidRPr="00251E68">
        <w:fldChar w:fldCharType="end"/>
      </w:r>
      <w:r w:rsidRPr="00251E68">
        <w:t xml:space="preserve">. The following assumptions were made to calculate </w:t>
      </w:r>
      <w:proofErr w:type="spellStart"/>
      <w:r w:rsidRPr="00251E68">
        <w:rPr>
          <w:i/>
        </w:rPr>
        <w:t>η</w:t>
      </w:r>
      <w:r w:rsidRPr="00251E68">
        <w:rPr>
          <w:i/>
          <w:vertAlign w:val="subscript"/>
        </w:rPr>
        <w:t>STH</w:t>
      </w:r>
      <w:proofErr w:type="spellEnd"/>
      <w:r w:rsidRPr="00251E68">
        <w:t>: there were no reflections or optical losses for the different PV components (TiO</w:t>
      </w:r>
      <w:r w:rsidRPr="00251E68">
        <w:rPr>
          <w:vertAlign w:val="subscript"/>
        </w:rPr>
        <w:t>2</w:t>
      </w:r>
      <w:r w:rsidRPr="00251E68">
        <w:t xml:space="preserve">, the hole-transport layer, etc.), all the light absorbed by the perovskite layer contributed to the current, and all the photons transmitted through the PV cell </w:t>
      </w:r>
      <w:r w:rsidRPr="00F32BAD">
        <w:t>reached the bottom Sb</w:t>
      </w:r>
      <w:r w:rsidRPr="00F32BAD">
        <w:rPr>
          <w:vertAlign w:val="subscript"/>
        </w:rPr>
        <w:t>2</w:t>
      </w:r>
      <w:r w:rsidRPr="00F32BAD">
        <w:t>Se</w:t>
      </w:r>
      <w:r w:rsidRPr="00F32BAD">
        <w:rPr>
          <w:vertAlign w:val="subscript"/>
        </w:rPr>
        <w:t>3</w:t>
      </w:r>
      <w:r w:rsidRPr="00F32BAD">
        <w:t>, followed by conversion into current, according to the IPCE values in Fig</w:t>
      </w:r>
      <w:r w:rsidR="00A42E83">
        <w:t xml:space="preserve">. </w:t>
      </w:r>
      <w:r w:rsidRPr="00F32BAD">
        <w:t>1c (SnO</w:t>
      </w:r>
      <w:r w:rsidRPr="00F32BAD">
        <w:rPr>
          <w:vertAlign w:val="subscript"/>
        </w:rPr>
        <w:t>2</w:t>
      </w:r>
      <w:r w:rsidRPr="00F32BAD">
        <w:t>/TiO</w:t>
      </w:r>
      <w:r w:rsidRPr="00F32BAD">
        <w:rPr>
          <w:vertAlign w:val="subscript"/>
        </w:rPr>
        <w:t>2</w:t>
      </w:r>
      <w:r w:rsidRPr="00F32BAD">
        <w:t>/</w:t>
      </w:r>
      <w:proofErr w:type="spellStart"/>
      <w:r w:rsidRPr="00F32BAD">
        <w:t>CdS</w:t>
      </w:r>
      <w:proofErr w:type="spellEnd"/>
      <w:r w:rsidRPr="00F32BAD">
        <w:t>/Sb</w:t>
      </w:r>
      <w:r w:rsidRPr="00F32BAD">
        <w:rPr>
          <w:vertAlign w:val="subscript"/>
        </w:rPr>
        <w:t>2</w:t>
      </w:r>
      <w:r w:rsidRPr="00F32BAD">
        <w:t>Se</w:t>
      </w:r>
      <w:r w:rsidRPr="00F32BAD">
        <w:rPr>
          <w:vertAlign w:val="subscript"/>
        </w:rPr>
        <w:t>3</w:t>
      </w:r>
      <w:r w:rsidRPr="00F32BAD">
        <w:t xml:space="preserve"> junction). The use of the IPCE values at 0 V</w:t>
      </w:r>
      <w:r w:rsidRPr="00F32BAD">
        <w:rPr>
          <w:vertAlign w:val="subscript"/>
        </w:rPr>
        <w:t>RHE</w:t>
      </w:r>
      <w:r w:rsidRPr="00F32BAD">
        <w:t xml:space="preserve"> to calculate the current density of the Sb</w:t>
      </w:r>
      <w:r w:rsidRPr="00F32BAD">
        <w:rPr>
          <w:vertAlign w:val="subscript"/>
        </w:rPr>
        <w:t>2</w:t>
      </w:r>
      <w:r w:rsidRPr="00F32BAD">
        <w:t>Se</w:t>
      </w:r>
      <w:r w:rsidRPr="00F32BAD">
        <w:rPr>
          <w:vertAlign w:val="subscript"/>
        </w:rPr>
        <w:t>3</w:t>
      </w:r>
      <w:r w:rsidRPr="00F32BAD">
        <w:t xml:space="preserve"> photocathodes behind the PV cells was reasonable because the </w:t>
      </w:r>
      <w:proofErr w:type="spellStart"/>
      <w:r w:rsidRPr="00F32BAD">
        <w:t>photovoltage</w:t>
      </w:r>
      <w:proofErr w:type="spellEnd"/>
      <w:r w:rsidRPr="00F32BAD">
        <w:t xml:space="preserve"> produced by the PV cells (~2.0 V) was substantial (</w:t>
      </w:r>
      <w:r w:rsidRPr="00F32BAD">
        <w:rPr>
          <w:i/>
          <w:iCs/>
        </w:rPr>
        <w:t>vide infra</w:t>
      </w:r>
      <w:r w:rsidRPr="00F32BAD">
        <w:t xml:space="preserve">). Additionally, it should be noted that the current values of the two perovskite cells connected in series corresponded to half of the absorbed photons. The overall current value of the tandem cell was determined by the lower current device between the top and bottom cells and was converted into </w:t>
      </w:r>
      <w:proofErr w:type="spellStart"/>
      <w:r w:rsidRPr="00F32BAD">
        <w:rPr>
          <w:i/>
        </w:rPr>
        <w:t>η</w:t>
      </w:r>
      <w:r w:rsidRPr="00F32BAD">
        <w:rPr>
          <w:i/>
          <w:vertAlign w:val="subscript"/>
        </w:rPr>
        <w:t>STH</w:t>
      </w:r>
      <w:proofErr w:type="spellEnd"/>
      <w:r w:rsidRPr="00F32BAD">
        <w:t xml:space="preserve"> via multiplication by 1.23 V, which is the thermodynamic voltage for water splitting. Additionally, the faradaic efficiency was assumed to be 100% (</w:t>
      </w:r>
      <w:r w:rsidRPr="00F32BAD">
        <w:rPr>
          <w:iCs/>
        </w:rPr>
        <w:t>i.e.</w:t>
      </w:r>
      <w:r w:rsidRPr="00F32BAD">
        <w:t>, the overall current contributed to H</w:t>
      </w:r>
      <w:r w:rsidRPr="00F32BAD">
        <w:rPr>
          <w:vertAlign w:val="subscript"/>
        </w:rPr>
        <w:t>2</w:t>
      </w:r>
      <w:r w:rsidRPr="00F32BAD">
        <w:t xml:space="preserve"> production, without any side reactions). This assumption </w:t>
      </w:r>
      <w:r w:rsidRPr="00251E68">
        <w:t>was valid because the faradaic efficiency of the Sb</w:t>
      </w:r>
      <w:r w:rsidRPr="00251E68">
        <w:rPr>
          <w:vertAlign w:val="subscript"/>
        </w:rPr>
        <w:t>2</w:t>
      </w:r>
      <w:r w:rsidRPr="00251E68">
        <w:t>Se</w:t>
      </w:r>
      <w:r w:rsidRPr="00251E68">
        <w:rPr>
          <w:vertAlign w:val="subscript"/>
        </w:rPr>
        <w:t>3</w:t>
      </w:r>
      <w:r w:rsidRPr="00251E68">
        <w:t xml:space="preserve"> photocathode was close to unity regardless of the operating current density (Fig. </w:t>
      </w:r>
      <w:r w:rsidR="00A42E83" w:rsidRPr="00251E68">
        <w:t>S</w:t>
      </w:r>
      <w:r w:rsidR="00B57293" w:rsidRPr="00251E68">
        <w:t>7</w:t>
      </w:r>
      <w:r w:rsidR="00A42E83" w:rsidRPr="00251E68">
        <w:t>, ESI†</w:t>
      </w:r>
      <w:r w:rsidRPr="00251E68">
        <w:t xml:space="preserve">). </w:t>
      </w:r>
      <w:r w:rsidR="0031024F" w:rsidRPr="00251E68">
        <w:t>Here we tried to estimate the maximum achievable efficiency by coupling our Sb</w:t>
      </w:r>
      <w:r w:rsidR="0031024F" w:rsidRPr="00251E68">
        <w:rPr>
          <w:vertAlign w:val="subscript"/>
        </w:rPr>
        <w:t>2</w:t>
      </w:r>
      <w:r w:rsidR="0031024F" w:rsidRPr="00251E68">
        <w:t>Se</w:t>
      </w:r>
      <w:r w:rsidR="0031024F" w:rsidRPr="00251E68">
        <w:rPr>
          <w:vertAlign w:val="subscript"/>
        </w:rPr>
        <w:t>3</w:t>
      </w:r>
      <w:r w:rsidR="0031024F" w:rsidRPr="00251E68">
        <w:t xml:space="preserve"> photocathode with an ‘ideal’ perovskite solar cell. Although there are some deviations from actual perovskite devices, we believe this is an appropriate way to envision the maximum achievable goals, and to evaluate the level of our current system with respect to the ideal case.</w:t>
      </w:r>
    </w:p>
    <w:p w:rsidR="00F32BAD" w:rsidRPr="00F32BAD" w:rsidRDefault="00F32BAD" w:rsidP="00F32BAD">
      <w:pPr>
        <w:pStyle w:val="RSCB02ArticleText"/>
      </w:pPr>
      <w:r w:rsidRPr="00251E68">
        <w:tab/>
        <w:t>As shown in Fig</w:t>
      </w:r>
      <w:r w:rsidR="00A42E83" w:rsidRPr="00251E68">
        <w:t>.</w:t>
      </w:r>
      <w:r w:rsidRPr="00251E68">
        <w:t xml:space="preserve"> 2a, when the perovskite layer was too thin (50 nm), the amount of photons harvested by the bottom cell (blue line) was significantly larger than that harvested by the top cell (red line). In this case, the overall current was limited by the top-cell current; thus, </w:t>
      </w:r>
      <w:proofErr w:type="spellStart"/>
      <w:r w:rsidRPr="00251E68">
        <w:rPr>
          <w:i/>
        </w:rPr>
        <w:t>η</w:t>
      </w:r>
      <w:r w:rsidRPr="00251E68">
        <w:rPr>
          <w:i/>
          <w:vertAlign w:val="subscript"/>
        </w:rPr>
        <w:t>STH</w:t>
      </w:r>
      <w:proofErr w:type="spellEnd"/>
      <w:r w:rsidRPr="00251E68">
        <w:t xml:space="preserve"> was </w:t>
      </w:r>
      <w:r w:rsidRPr="00F32BAD">
        <w:t>approximately 5% (Fig</w:t>
      </w:r>
      <w:r w:rsidR="00A42E83">
        <w:t>.</w:t>
      </w:r>
      <w:r w:rsidRPr="00F32BAD">
        <w:t xml:space="preserve"> 2d). The photon harvesting was reduced by the thin perovskite layer at wavelengths of &gt;500 nm because α decreased with an increase in the wavelength (Fig. </w:t>
      </w:r>
      <w:r w:rsidR="00A42E83">
        <w:t>S</w:t>
      </w:r>
      <w:r w:rsidR="00B57293">
        <w:t>6</w:t>
      </w:r>
      <w:r w:rsidR="00A42E83">
        <w:t>, ESI†</w:t>
      </w:r>
      <w:r w:rsidRPr="00F32BAD">
        <w:t>). For instance, quantitatively, the α of MAPbI</w:t>
      </w:r>
      <w:r w:rsidRPr="00F32BAD">
        <w:rPr>
          <w:vertAlign w:val="subscript"/>
        </w:rPr>
        <w:t>3</w:t>
      </w:r>
      <w:r w:rsidRPr="00F32BAD">
        <w:t xml:space="preserve"> at 400 nm (~3 × 10</w:t>
      </w:r>
      <w:r w:rsidRPr="00F32BAD">
        <w:rPr>
          <w:vertAlign w:val="superscript"/>
        </w:rPr>
        <w:t>5</w:t>
      </w:r>
      <w:r w:rsidRPr="00F32BAD">
        <w:t xml:space="preserve"> cm</w:t>
      </w:r>
      <w:r w:rsidRPr="00F32BAD">
        <w:rPr>
          <w:vertAlign w:val="superscript"/>
        </w:rPr>
        <w:t>−1</w:t>
      </w:r>
      <w:r w:rsidRPr="00F32BAD">
        <w:t>) was approximately one order of magnitude higher than that at 700 nm (~3 × 10</w:t>
      </w:r>
      <w:r w:rsidRPr="00F32BAD">
        <w:rPr>
          <w:vertAlign w:val="superscript"/>
        </w:rPr>
        <w:t>4</w:t>
      </w:r>
      <w:r w:rsidRPr="00F32BAD">
        <w:t xml:space="preserve"> cm</w:t>
      </w:r>
      <w:r w:rsidRPr="00F32BAD">
        <w:rPr>
          <w:vertAlign w:val="superscript"/>
        </w:rPr>
        <w:t>−1</w:t>
      </w:r>
      <w:r w:rsidRPr="00F32BAD">
        <w:t>), implying that a 10 times thicker MAPbI</w:t>
      </w:r>
      <w:r w:rsidRPr="00F32BAD">
        <w:rPr>
          <w:vertAlign w:val="subscript"/>
        </w:rPr>
        <w:t>3</w:t>
      </w:r>
      <w:r w:rsidRPr="00F32BAD">
        <w:t xml:space="preserve"> film was needed to fully harvest 700-nm photons compared with 400-nm photons. Therefore, when the perovskite layer was sufficiently thick (500 nm, Fig</w:t>
      </w:r>
      <w:r w:rsidR="00A42E83">
        <w:t>.</w:t>
      </w:r>
      <w:r w:rsidRPr="00F32BAD">
        <w:t xml:space="preserve"> 2c), most of the incident photons &lt;800 nm were harvested by the top cell. However, in this case, the efficiency was limited by the poor current of the bottom cell. With the optimum thickness of the perovskite layer, some photons that were not absorbed by the top cell in the range of 500 nm &lt; </w:t>
      </w:r>
      <w:r w:rsidR="00A42E83">
        <w:t>λ</w:t>
      </w:r>
      <w:r w:rsidRPr="00F32BAD">
        <w:t xml:space="preserve"> &lt; 800 nm were absorbed by the bottom Sb</w:t>
      </w:r>
      <w:r w:rsidRPr="00F32BAD">
        <w:rPr>
          <w:vertAlign w:val="subscript"/>
        </w:rPr>
        <w:t>2</w:t>
      </w:r>
      <w:r w:rsidRPr="00F32BAD">
        <w:t>Se</w:t>
      </w:r>
      <w:r w:rsidRPr="00F32BAD">
        <w:rPr>
          <w:vertAlign w:val="subscript"/>
        </w:rPr>
        <w:t>3</w:t>
      </w:r>
      <w:r w:rsidRPr="00F32BAD">
        <w:t xml:space="preserve"> photocathode; thus, similar current values were allocated to the </w:t>
      </w:r>
      <w:r w:rsidR="0058705D">
        <w:rPr>
          <w:noProof/>
          <w:w w:val="100"/>
          <w:lang w:val="en-US" w:eastAsia="ko-KR"/>
        </w:rPr>
        <w:lastRenderedPageBreak/>
        <mc:AlternateContent>
          <mc:Choice Requires="wpg">
            <w:drawing>
              <wp:anchor distT="0" distB="0" distL="114300" distR="114300" simplePos="0" relativeHeight="251670528" behindDoc="0" locked="0" layoutInCell="1" allowOverlap="1">
                <wp:simplePos x="0" y="0"/>
                <wp:positionH relativeFrom="column">
                  <wp:posOffset>-198186</wp:posOffset>
                </wp:positionH>
                <wp:positionV relativeFrom="paragraph">
                  <wp:posOffset>627</wp:posOffset>
                </wp:positionV>
                <wp:extent cx="6795462" cy="4674235"/>
                <wp:effectExtent l="0" t="0" r="5715" b="0"/>
                <wp:wrapSquare wrapText="bothSides"/>
                <wp:docPr id="22" name="그룹 22"/>
                <wp:cNvGraphicFramePr/>
                <a:graphic xmlns:a="http://schemas.openxmlformats.org/drawingml/2006/main">
                  <a:graphicData uri="http://schemas.microsoft.com/office/word/2010/wordprocessingGroup">
                    <wpg:wgp>
                      <wpg:cNvGrpSpPr/>
                      <wpg:grpSpPr>
                        <a:xfrm>
                          <a:off x="0" y="0"/>
                          <a:ext cx="6795462" cy="4674235"/>
                          <a:chOff x="0" y="0"/>
                          <a:chExt cx="6795462" cy="4674235"/>
                        </a:xfrm>
                      </wpg:grpSpPr>
                      <pic:pic xmlns:pic="http://schemas.openxmlformats.org/drawingml/2006/picture">
                        <pic:nvPicPr>
                          <pic:cNvPr id="12" name="그림 1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84147" y="0"/>
                            <a:ext cx="6711315" cy="3987800"/>
                          </a:xfrm>
                          <a:prstGeom prst="rect">
                            <a:avLst/>
                          </a:prstGeom>
                          <a:noFill/>
                        </pic:spPr>
                      </pic:pic>
                      <wps:wsp>
                        <wps:cNvPr id="13" name="Text Box 13"/>
                        <wps:cNvSpPr txBox="1"/>
                        <wps:spPr>
                          <a:xfrm>
                            <a:off x="0" y="4016375"/>
                            <a:ext cx="6710680" cy="657860"/>
                          </a:xfrm>
                          <a:prstGeom prst="rect">
                            <a:avLst/>
                          </a:prstGeom>
                          <a:solidFill>
                            <a:prstClr val="white"/>
                          </a:solidFill>
                          <a:ln>
                            <a:noFill/>
                          </a:ln>
                        </wps:spPr>
                        <wps:txbx>
                          <w:txbxContent>
                            <w:p w:rsidR="000B2D78" w:rsidRPr="006E0549" w:rsidRDefault="000B2D78" w:rsidP="006E0549">
                              <w:pPr>
                                <w:pStyle w:val="RSCI05CaptiontoFigureSchemeChartwithbottombar"/>
                                <w:rPr>
                                  <w:b/>
                                  <w:lang w:val="en-US"/>
                                </w:rPr>
                              </w:pPr>
                              <w:r w:rsidRPr="006E0549">
                                <w:rPr>
                                  <w:b/>
                                  <w:lang w:val="en-US"/>
                                </w:rPr>
                                <w:t xml:space="preserve">Fig. 3 Three-electrode measurements and quantum efficiencies of the top PVs and the bottom photocathodes. a </w:t>
                              </w:r>
                              <w:r w:rsidRPr="006E0549">
                                <w:rPr>
                                  <w:lang w:val="en-US"/>
                                </w:rPr>
                                <w:t>Schematic of the tandem configuration. J–V curves of the semitransparent perovskite PVs, DSA, and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photocathodes behind the PVs with </w:t>
                              </w:r>
                              <w:r w:rsidRPr="006E0549">
                                <w:rPr>
                                  <w:b/>
                                  <w:lang w:val="en-US"/>
                                </w:rPr>
                                <w:t>b</w:t>
                              </w:r>
                              <w:r w:rsidRPr="006E0549">
                                <w:rPr>
                                  <w:lang w:val="en-US"/>
                                </w:rPr>
                                <w:t xml:space="preserve"> thin AAO, </w:t>
                              </w:r>
                              <w:r w:rsidRPr="006E0549">
                                <w:rPr>
                                  <w:b/>
                                  <w:lang w:val="en-US"/>
                                </w:rPr>
                                <w:t>c</w:t>
                              </w:r>
                              <w:r w:rsidRPr="006E0549">
                                <w:rPr>
                                  <w:lang w:val="en-US"/>
                                </w:rPr>
                                <w:t xml:space="preserve"> optimized AAO, </w:t>
                              </w:r>
                              <w:r w:rsidRPr="006E0549">
                                <w:rPr>
                                  <w:b/>
                                  <w:lang w:val="en-US"/>
                                </w:rPr>
                                <w:t>d</w:t>
                              </w:r>
                              <w:r w:rsidRPr="006E0549">
                                <w:rPr>
                                  <w:lang w:val="en-US"/>
                                </w:rPr>
                                <w:t xml:space="preserve"> thick AAO, and </w:t>
                              </w:r>
                              <w:r w:rsidRPr="006E0549">
                                <w:rPr>
                                  <w:b/>
                                  <w:lang w:val="en-US"/>
                                </w:rPr>
                                <w:t>e</w:t>
                              </w:r>
                              <w:r w:rsidRPr="006E0549">
                                <w:rPr>
                                  <w:lang w:val="en-US"/>
                                </w:rPr>
                                <w:t xml:space="preserve"> a planar thin film. The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photocathodes and DSA were immersed in an H</w:t>
                              </w:r>
                              <w:r w:rsidRPr="006E0549">
                                <w:rPr>
                                  <w:vertAlign w:val="subscript"/>
                                  <w:lang w:val="en-US"/>
                                </w:rPr>
                                <w:t>2</w:t>
                              </w:r>
                              <w:r w:rsidRPr="006E0549">
                                <w:rPr>
                                  <w:lang w:val="en-US"/>
                                </w:rPr>
                                <w:t>SO</w:t>
                              </w:r>
                              <w:r w:rsidRPr="006E0549">
                                <w:rPr>
                                  <w:vertAlign w:val="subscript"/>
                                  <w:lang w:val="en-US"/>
                                </w:rPr>
                                <w:t>4</w:t>
                              </w:r>
                              <w:r w:rsidRPr="006E0549">
                                <w:rPr>
                                  <w:lang w:val="en-US"/>
                                </w:rPr>
                                <w:t xml:space="preserve"> electrolyte (pH of 1), and simulated 1-sun AM 1.5G illumination was applied. IPCEs and EQEs of the photocathodes and the PVs with </w:t>
                              </w:r>
                              <w:r w:rsidRPr="006E0549">
                                <w:rPr>
                                  <w:b/>
                                  <w:lang w:val="en-US"/>
                                </w:rPr>
                                <w:t>f</w:t>
                              </w:r>
                              <w:r w:rsidRPr="006E0549">
                                <w:rPr>
                                  <w:lang w:val="en-US"/>
                                </w:rPr>
                                <w:t xml:space="preserve"> thin AAO, </w:t>
                              </w:r>
                              <w:r w:rsidRPr="006E0549">
                                <w:rPr>
                                  <w:b/>
                                  <w:lang w:val="en-US"/>
                                </w:rPr>
                                <w:t>g</w:t>
                              </w:r>
                              <w:r w:rsidRPr="006E0549">
                                <w:rPr>
                                  <w:lang w:val="en-US"/>
                                </w:rPr>
                                <w:t xml:space="preserve"> optimized AAO, </w:t>
                              </w:r>
                              <w:r w:rsidRPr="006E0549">
                                <w:rPr>
                                  <w:b/>
                                  <w:lang w:val="en-US"/>
                                </w:rPr>
                                <w:t>h</w:t>
                              </w:r>
                              <w:r w:rsidRPr="006E0549">
                                <w:rPr>
                                  <w:lang w:val="en-US"/>
                                </w:rPr>
                                <w:t xml:space="preserve"> thick AAO, and </w:t>
                              </w:r>
                              <w:proofErr w:type="spellStart"/>
                              <w:r w:rsidRPr="006E0549">
                                <w:rPr>
                                  <w:b/>
                                  <w:lang w:val="en-US"/>
                                </w:rPr>
                                <w:t>i</w:t>
                              </w:r>
                              <w:proofErr w:type="spellEnd"/>
                              <w:r w:rsidRPr="006E0549">
                                <w:rPr>
                                  <w:lang w:val="en-US"/>
                                </w:rPr>
                                <w:t xml:space="preserve"> planar thin fil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그룹 22" o:spid="_x0000_s1031" style="position:absolute;left:0;text-align:left;margin-left:-15.6pt;margin-top:.05pt;width:535.1pt;height:368.05pt;z-index:251670528" coordsize="67954,46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">
                <v:shape id="그림 12" o:spid="_x0000_s1032" type="#_x0000_t75" style="position:absolute;left:841;width:67113;height:39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">
                  <v:imagedata r:id="rId18" o:title=""/>
                  <v:path arrowok="t"/>
                </v:shape>
                <v:shape id="Text Box 13" o:spid="_x0000_s1033" type="#_x0000_t202" style="position:absolute;top:40163;width:67106;height:6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rsidR="000B2D78" w:rsidRPr="006E0549" w:rsidRDefault="000B2D78" w:rsidP="006E0549">
                        <w:pPr>
                          <w:pStyle w:val="RSCI05CaptiontoFigureSchemeChartwithbottombar"/>
                          <w:rPr>
                            <w:b/>
                            <w:lang w:val="en-US"/>
                          </w:rPr>
                        </w:pPr>
                        <w:r w:rsidRPr="006E0549">
                          <w:rPr>
                            <w:b/>
                            <w:lang w:val="en-US"/>
                          </w:rPr>
                          <w:t xml:space="preserve">Fig. 3 Three-electrode measurements and quantum efficiencies of the top PVs and the bottom photocathodes. a </w:t>
                        </w:r>
                        <w:r w:rsidRPr="006E0549">
                          <w:rPr>
                            <w:lang w:val="en-US"/>
                          </w:rPr>
                          <w:t>Schematic of the tandem configuration. J–V curves of the semitransparent perovskite PVs, DSA, and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photocathodes behind the PVs with </w:t>
                        </w:r>
                        <w:r w:rsidRPr="006E0549">
                          <w:rPr>
                            <w:b/>
                            <w:lang w:val="en-US"/>
                          </w:rPr>
                          <w:t>b</w:t>
                        </w:r>
                        <w:r w:rsidRPr="006E0549">
                          <w:rPr>
                            <w:lang w:val="en-US"/>
                          </w:rPr>
                          <w:t xml:space="preserve"> thin AAO, </w:t>
                        </w:r>
                        <w:r w:rsidRPr="006E0549">
                          <w:rPr>
                            <w:b/>
                            <w:lang w:val="en-US"/>
                          </w:rPr>
                          <w:t>c</w:t>
                        </w:r>
                        <w:r w:rsidRPr="006E0549">
                          <w:rPr>
                            <w:lang w:val="en-US"/>
                          </w:rPr>
                          <w:t xml:space="preserve"> optimized AAO, </w:t>
                        </w:r>
                        <w:r w:rsidRPr="006E0549">
                          <w:rPr>
                            <w:b/>
                            <w:lang w:val="en-US"/>
                          </w:rPr>
                          <w:t>d</w:t>
                        </w:r>
                        <w:r w:rsidRPr="006E0549">
                          <w:rPr>
                            <w:lang w:val="en-US"/>
                          </w:rPr>
                          <w:t xml:space="preserve"> thick AAO, and </w:t>
                        </w:r>
                        <w:r w:rsidRPr="006E0549">
                          <w:rPr>
                            <w:b/>
                            <w:lang w:val="en-US"/>
                          </w:rPr>
                          <w:t>e</w:t>
                        </w:r>
                        <w:r w:rsidRPr="006E0549">
                          <w:rPr>
                            <w:lang w:val="en-US"/>
                          </w:rPr>
                          <w:t xml:space="preserve"> a planar thin film. The Sb</w:t>
                        </w:r>
                        <w:r w:rsidRPr="006E0549">
                          <w:rPr>
                            <w:vertAlign w:val="subscript"/>
                            <w:lang w:val="en-US"/>
                          </w:rPr>
                          <w:t>2</w:t>
                        </w:r>
                        <w:r w:rsidRPr="006E0549">
                          <w:rPr>
                            <w:lang w:val="en-US"/>
                          </w:rPr>
                          <w:t>Se</w:t>
                        </w:r>
                        <w:r w:rsidRPr="006E0549">
                          <w:rPr>
                            <w:vertAlign w:val="subscript"/>
                            <w:lang w:val="en-US"/>
                          </w:rPr>
                          <w:t>3</w:t>
                        </w:r>
                        <w:r w:rsidRPr="006E0549">
                          <w:rPr>
                            <w:lang w:val="en-US"/>
                          </w:rPr>
                          <w:t xml:space="preserve"> photocathodes and DSA were immersed in an H</w:t>
                        </w:r>
                        <w:r w:rsidRPr="006E0549">
                          <w:rPr>
                            <w:vertAlign w:val="subscript"/>
                            <w:lang w:val="en-US"/>
                          </w:rPr>
                          <w:t>2</w:t>
                        </w:r>
                        <w:r w:rsidRPr="006E0549">
                          <w:rPr>
                            <w:lang w:val="en-US"/>
                          </w:rPr>
                          <w:t>SO</w:t>
                        </w:r>
                        <w:r w:rsidRPr="006E0549">
                          <w:rPr>
                            <w:vertAlign w:val="subscript"/>
                            <w:lang w:val="en-US"/>
                          </w:rPr>
                          <w:t>4</w:t>
                        </w:r>
                        <w:r w:rsidRPr="006E0549">
                          <w:rPr>
                            <w:lang w:val="en-US"/>
                          </w:rPr>
                          <w:t xml:space="preserve"> electrolyte (pH of 1), and simulated 1-sun AM 1.5G illumination was applied. IPCEs and EQEs of the photocathodes and the PVs with </w:t>
                        </w:r>
                        <w:r w:rsidRPr="006E0549">
                          <w:rPr>
                            <w:b/>
                            <w:lang w:val="en-US"/>
                          </w:rPr>
                          <w:t>f</w:t>
                        </w:r>
                        <w:r w:rsidRPr="006E0549">
                          <w:rPr>
                            <w:lang w:val="en-US"/>
                          </w:rPr>
                          <w:t xml:space="preserve"> thin AAO, </w:t>
                        </w:r>
                        <w:r w:rsidRPr="006E0549">
                          <w:rPr>
                            <w:b/>
                            <w:lang w:val="en-US"/>
                          </w:rPr>
                          <w:t>g</w:t>
                        </w:r>
                        <w:r w:rsidRPr="006E0549">
                          <w:rPr>
                            <w:lang w:val="en-US"/>
                          </w:rPr>
                          <w:t xml:space="preserve"> optimized AAO, </w:t>
                        </w:r>
                        <w:r w:rsidRPr="006E0549">
                          <w:rPr>
                            <w:b/>
                            <w:lang w:val="en-US"/>
                          </w:rPr>
                          <w:t>h</w:t>
                        </w:r>
                        <w:r w:rsidRPr="006E0549">
                          <w:rPr>
                            <w:lang w:val="en-US"/>
                          </w:rPr>
                          <w:t xml:space="preserve"> thick AAO, and </w:t>
                        </w:r>
                        <w:proofErr w:type="spellStart"/>
                        <w:r w:rsidRPr="006E0549">
                          <w:rPr>
                            <w:b/>
                            <w:lang w:val="en-US"/>
                          </w:rPr>
                          <w:t>i</w:t>
                        </w:r>
                        <w:proofErr w:type="spellEnd"/>
                        <w:r w:rsidRPr="006E0549">
                          <w:rPr>
                            <w:lang w:val="en-US"/>
                          </w:rPr>
                          <w:t xml:space="preserve"> planar thin film.</w:t>
                        </w:r>
                      </w:p>
                    </w:txbxContent>
                  </v:textbox>
                </v:shape>
                <w10:wrap type="square"/>
              </v:group>
            </w:pict>
          </mc:Fallback>
        </mc:AlternateContent>
      </w:r>
      <w:r w:rsidRPr="00F32BAD">
        <w:t>top and bottom cells (Fig</w:t>
      </w:r>
      <w:r w:rsidR="00A42E83">
        <w:t xml:space="preserve">. </w:t>
      </w:r>
      <w:r w:rsidRPr="00F32BAD">
        <w:t>2b). Consequently, the maximum photocurrent was 10.7 mA cm</w:t>
      </w:r>
      <w:r w:rsidRPr="00F32BAD">
        <w:rPr>
          <w:vertAlign w:val="superscript"/>
        </w:rPr>
        <w:t>−2</w:t>
      </w:r>
      <w:r w:rsidRPr="00F32BAD">
        <w:t xml:space="preserve">, corresponding to </w:t>
      </w:r>
      <w:proofErr w:type="spellStart"/>
      <w:r w:rsidRPr="00F32BAD">
        <w:rPr>
          <w:i/>
        </w:rPr>
        <w:t>η</w:t>
      </w:r>
      <w:r w:rsidRPr="00F32BAD">
        <w:rPr>
          <w:i/>
          <w:vertAlign w:val="subscript"/>
        </w:rPr>
        <w:t>STH</w:t>
      </w:r>
      <w:proofErr w:type="spellEnd"/>
      <w:r w:rsidRPr="00F32BAD">
        <w:rPr>
          <w:i/>
        </w:rPr>
        <w:t xml:space="preserve"> </w:t>
      </w:r>
      <w:r w:rsidRPr="00F32BAD">
        <w:rPr>
          <w:iCs/>
        </w:rPr>
        <w:t>=</w:t>
      </w:r>
      <w:r w:rsidRPr="00F32BAD">
        <w:rPr>
          <w:i/>
        </w:rPr>
        <w:t xml:space="preserve"> </w:t>
      </w:r>
      <w:r w:rsidRPr="00F32BAD">
        <w:t xml:space="preserve">13%. There may be deviations between this estimation and a real device, as the evaluation was performed under certain assumptions; nonetheless, the results clearly indicate that an </w:t>
      </w:r>
      <w:proofErr w:type="spellStart"/>
      <w:r w:rsidRPr="00F32BAD">
        <w:rPr>
          <w:i/>
        </w:rPr>
        <w:t>η</w:t>
      </w:r>
      <w:r w:rsidRPr="00F32BAD">
        <w:rPr>
          <w:i/>
          <w:vertAlign w:val="subscript"/>
        </w:rPr>
        <w:t>STH</w:t>
      </w:r>
      <w:proofErr w:type="spellEnd"/>
      <w:r w:rsidRPr="00F32BAD">
        <w:t xml:space="preserve"> exceeding 10% may be achievable in a practical device by optimizing the light-harvesting balance between the top PVs and the bottom Sb</w:t>
      </w:r>
      <w:r w:rsidRPr="00F32BAD">
        <w:rPr>
          <w:vertAlign w:val="subscript"/>
        </w:rPr>
        <w:t>2</w:t>
      </w:r>
      <w:r w:rsidRPr="00F32BAD">
        <w:t>Se</w:t>
      </w:r>
      <w:r w:rsidRPr="00F32BAD">
        <w:rPr>
          <w:vertAlign w:val="subscript"/>
        </w:rPr>
        <w:t>3</w:t>
      </w:r>
      <w:r w:rsidRPr="00F32BAD">
        <w:t xml:space="preserve"> photocathodes. </w:t>
      </w:r>
    </w:p>
    <w:p w:rsidR="00192A09" w:rsidRPr="00251E68" w:rsidRDefault="00F32BAD" w:rsidP="00192A09">
      <w:pPr>
        <w:pStyle w:val="RSCB02ArticleText"/>
        <w:ind w:firstLine="284"/>
        <w:rPr>
          <w:lang w:val="en-US"/>
        </w:rPr>
      </w:pPr>
      <w:r w:rsidRPr="00F32BAD">
        <w:t>Despite the importance of a highly transparent and efficient PV for a high</w:t>
      </w:r>
      <w:r w:rsidRPr="00F32BAD">
        <w:rPr>
          <w:i/>
        </w:rPr>
        <w:t xml:space="preserve"> </w:t>
      </w:r>
      <w:proofErr w:type="spellStart"/>
      <w:r w:rsidRPr="00F32BAD">
        <w:rPr>
          <w:i/>
        </w:rPr>
        <w:t>η</w:t>
      </w:r>
      <w:r w:rsidRPr="00F32BAD">
        <w:rPr>
          <w:i/>
          <w:vertAlign w:val="subscript"/>
        </w:rPr>
        <w:t>STH</w:t>
      </w:r>
      <w:proofErr w:type="spellEnd"/>
      <w:r w:rsidRPr="00F32BAD">
        <w:t>, fabricating a PV cell with both a high transparency and high performance is challenging</w:t>
      </w:r>
      <w:r w:rsidRPr="00F32BAD">
        <w:fldChar w:fldCharType="begin" w:fldLock="1"/>
      </w:r>
      <w:r w:rsidRPr="00F32BAD">
        <w:instrText>ADDIN CSL_CITATION {"citationItems":[{"id":"ITEM-1","itemData":{"DOI":"10.1016/j.coelec.2018.10.002","ISSN":"24519111","abstract":"Semitransparent perovskite photovoltaics have been developed to realize practical applications, such as windows in buildings/automobiles or the top cells of tandem devices. Among the functional layers constituting solar cell devices, fabricating efficient semitransparent light absorbers is one of the key issues for developing semitransparent devices. This short review describes the recent strategies for structuring semitransparent perovskite layers to achieve high performance in terms of both power conversion efficiency and transmittance.","author":[{"dropping-particle":"","family":"Kwon","given":"Hyeok Chan","non-dropping-particle":"","parse-names":false,"suffix":""},{"dropping-particle":"","family":"Moon","given":"Jooho","non-dropping-particle":"","parse-names":false,"suffix":""}],"container-title":"Current Opinion in Electrochemistry","id":"ITEM-1","issued":{"date-parts":[["2018"]]},"page":"114-121","publisher":"Elsevier B.V.","title":"Recent advances in high-performance semitransparent perovskite solar cells","type":"article-journal","volume":"11"},"uris":["http://www.mendeley.com/documents/?uuid=09c06123-7305-4a1c-8d06-c8bf90777094"]}],"mendeley":{"formattedCitation":"&lt;sup&gt;30&lt;/sup&gt;","plainTextFormattedCitation":"30","previouslyFormattedCitation":"&lt;sup&gt;31&lt;/sup&gt;"},"properties":{"noteIndex":0},"schema":"https://github.com/citation-style-language/schema/raw/master/csl-citation.json"}</w:instrText>
      </w:r>
      <w:r w:rsidRPr="00F32BAD">
        <w:fldChar w:fldCharType="separate"/>
      </w:r>
      <w:r w:rsidR="0058705D">
        <w:rPr>
          <w:vertAlign w:val="superscript"/>
        </w:rPr>
        <w:t>27</w:t>
      </w:r>
      <w:r w:rsidRPr="00F32BAD">
        <w:fldChar w:fldCharType="end"/>
      </w:r>
      <w:r w:rsidRPr="00F32BAD">
        <w:t>. The</w:t>
      </w:r>
      <w:r w:rsidR="00463783">
        <w:t xml:space="preserve"> </w:t>
      </w:r>
      <w:r w:rsidRPr="00F32BAD">
        <w:t xml:space="preserve">nonlinear relationship between the transmittance and performance in </w:t>
      </w:r>
      <w:r w:rsidRPr="00251E68">
        <w:t>normal thin-film PVs, in addition to the exclusion of conventional opaque layers (</w:t>
      </w:r>
      <w:r w:rsidRPr="00251E68">
        <w:rPr>
          <w:iCs/>
        </w:rPr>
        <w:t>e.g.</w:t>
      </w:r>
      <w:r w:rsidRPr="00251E68">
        <w:t xml:space="preserve">, Au contact in perovskite PVs), causes inevitable losses in the performance of </w:t>
      </w:r>
      <w:proofErr w:type="spellStart"/>
      <w:r w:rsidRPr="00251E68">
        <w:t>semitransparent</w:t>
      </w:r>
      <w:proofErr w:type="spellEnd"/>
      <w:r w:rsidRPr="00251E68">
        <w:t xml:space="preserve"> PVs</w:t>
      </w:r>
      <w:r w:rsidR="00372B86" w:rsidRPr="00251E68">
        <w:t xml:space="preserve"> (see Fig. S</w:t>
      </w:r>
      <w:r w:rsidR="00B57293" w:rsidRPr="00251E68">
        <w:t>8</w:t>
      </w:r>
      <w:r w:rsidR="00372B86" w:rsidRPr="00251E68">
        <w:t>, Note S</w:t>
      </w:r>
      <w:r w:rsidR="00B57293" w:rsidRPr="00251E68">
        <w:t>4</w:t>
      </w:r>
      <w:r w:rsidR="00372B86" w:rsidRPr="00251E68">
        <w:t>, and Table S1 in the ESI†)</w:t>
      </w:r>
      <w:r w:rsidRPr="00251E68">
        <w:t xml:space="preserve">. Our group previously reported a novel strategy for obtaining </w:t>
      </w:r>
      <w:proofErr w:type="spellStart"/>
      <w:r w:rsidRPr="00251E68">
        <w:t>semitransparent</w:t>
      </w:r>
      <w:proofErr w:type="spellEnd"/>
      <w:r w:rsidRPr="00251E68">
        <w:t xml:space="preserve"> perovskite PVs by utilizing an anodized </w:t>
      </w:r>
      <w:proofErr w:type="spellStart"/>
      <w:r w:rsidRPr="00251E68">
        <w:t>aluminum</w:t>
      </w:r>
      <w:proofErr w:type="spellEnd"/>
      <w:r w:rsidRPr="00251E68">
        <w:t xml:space="preserve"> oxide (AAO) template</w:t>
      </w:r>
      <w:r w:rsidRPr="00251E68">
        <w:fldChar w:fldCharType="begin" w:fldLock="1"/>
      </w:r>
      <w:r w:rsidRPr="00251E68">
        <w:instrText>ADDIN CSL_CITATION {"citationItems":[{"id":"ITEM-1","itemData":{"DOI":"10.1002/aenm.201601055","ISSN":"16146840","abstract":"Semitransparent solar cells have attracted significant attention for practical applications, such as windows in buildings and automobiles. Here, semitransparent, highly efficient, 1D nanostructured perovskite solar cells are demonstrated employing anodized aluminum oxide (AAO) as a scaffold layer. The parallel nanopillars in the perovskite layer enable construction of haze-free semitransparent devices without any hysteresis behavior. By controlling the pore size in the AAO, the volume occupied by the perovskite layer can be precisely varied, and the color neutrality of the resulting devices can be achieved. With the incorporation of a transparent cathodic electrode (indium tin oxide) with a buffer layer (MoOx), a highly efficient semitransparent nanopillared perovskite solar cell is achievable with a power-conversion efficiency of 9.6% (7.5%) and a whole device average visible light transmittance of 33.4% (41.7%). To determine the role of the scaffold layer in improving the photoelectrical properties of the cell, impedance spectroscopy analyses are performed, revealing that the AAO-structured perovskite layer suppresses internal ion diffusion and enables critical improvements in long-term stability under continuous illumination.","author":[{"dropping-particle":"","family":"Kwon","given":"Hyeok Chan","non-dropping-particle":"","parse-names":false,"suffix":""},{"dropping-particle":"","family":"Kim","given":"Areum","non-dropping-particle":"","parse-names":false,"suffix":""},{"dropping-particle":"","family":"Lee","given":"Hongseuk","non-dropping-particle":"","parse-names":false,"suffix":""},{"dropping-particle":"","family":"Lee","given":"Daehee","non-dropping-particle":"","parse-names":false,"suffix":""},{"dropping-particle":"","family":"Jeong","given":"Sunho","non-dropping-particle":"","parse-names":false,"suffix":""},{"dropping-particle":"","family":"Moon","given":"Jooho","non-dropping-particle":"","parse-names":false,"suffix":""}],"container-title":"Advanced Energy Materials","id":"ITEM-1","issue":"20","issued":{"date-parts":[["2016"]]},"page":"1-11","title":"Parallelized Nanopillar Perovskites for Semitransparent Solar Cells Using an Anodized Aluminum Oxide Scaffold","type":"article-journal","volume":"6"},"uris":["http://www.mendeley.com/documents/?uuid=611d9f48-372f-4584-84b8-9a4edc943830"]},{"id":"ITEM-2","itemData":{"DOI":"10.1039/c9ta11892f","ISSN":"20507496","abstract":"Developing large-area semitransparent solar modules is an essential step in the commercialization of semitransparent photovoltaic technologies. However, it has not yet benefited from the significant scientific advances in the field of perovskite solar cells, probably owing to the difficulties in achieving a highly uniform and large-scale semitransparent light absorber. Herein, a semitransparent solar module comprising anodized aluminum oxide (AAO) template-derived vertically aligned one-dimensional nanopillar CH3NH3PbI3-xClx perovskite is reported, which has a uniform semitransparent absorber with a large area of 40.8 cm2 and exhibits a geometrical fill factor of 95.6%. The AAO scaffold facilitates the formation of a homogeneous perovskite morphology and allows for reduced light reflection. The uniform nanopillar-structured perovskite-based device exhibits enhanced electrical properties owing to the restricted carrier path. Our optimized nanopillar-based semitransparent solar module with nine sub-cells shows a power conversion efficiency of 9.04% and an average visible-light transmittance of 30.2%, clearly exhibiting potential for practical power-generating window applications.","author":[{"dropping-particle":"","family":"Kwon","given":"Hyeok Chan","non-dropping-particle":"","parse-names":false,"suffix":""},{"dropping-particle":"","family":"Ma","given":"Sunihl","non-dropping-particle":"","parse-names":false,"suffix":""},{"dropping-particle":"","family":"Yun","given":"Seong Cheol","non-dropping-particle":"","parse-names":false,"suffix":""},{"dropping-particle":"","family":"Jang","given":"Gyumin","non-dropping-particle":"","parse-names":false,"suffix":""},{"dropping-particle":"","family":"Yang","given":"Hyunha","non-dropping-particle":"","parse-names":false,"suffix":""},{"dropping-particle":"","family":"Moon","given":"Jooho","non-dropping-particle":"","parse-names":false,"suffix":""}],"container-title":"Journal of Materials Chemistry A","id":"ITEM-2","issue":"3","issued":{"date-parts":[["2020"]]},"page":"1457-1468","publisher":"Royal Society of Chemistry","title":"A nanopillar-structured perovskite-based efficient semitransparent solar module for power-generating window applications","type":"article-journal","volume":"8"},"uris":["http://www.mendeley.com/documents/?uuid=b936492e-1522-4794-add3-6db4d0f92e2e"]}],"mendeley":{"formattedCitation":"&lt;sup&gt;16,17&lt;/sup&gt;","plainTextFormattedCitation":"16,17","previouslyFormattedCitation":"&lt;sup&gt;17,18&lt;/sup&gt;"},"properties":{"noteIndex":0},"schema":"https://github.com/citation-style-language/schema/raw/master/csl-citation.json"}</w:instrText>
      </w:r>
      <w:r w:rsidRPr="00251E68">
        <w:fldChar w:fldCharType="separate"/>
      </w:r>
      <w:r w:rsidR="0058705D" w:rsidRPr="00251E68">
        <w:rPr>
          <w:vertAlign w:val="superscript"/>
        </w:rPr>
        <w:t>17</w:t>
      </w:r>
      <w:r w:rsidRPr="00251E68">
        <w:rPr>
          <w:vertAlign w:val="superscript"/>
        </w:rPr>
        <w:t>,1</w:t>
      </w:r>
      <w:r w:rsidR="0058705D" w:rsidRPr="00251E68">
        <w:rPr>
          <w:vertAlign w:val="superscript"/>
        </w:rPr>
        <w:t>8</w:t>
      </w:r>
      <w:r w:rsidRPr="00251E68">
        <w:fldChar w:fldCharType="end"/>
      </w:r>
      <w:r w:rsidRPr="00251E68">
        <w:t xml:space="preserve">. With parallelized perovskite </w:t>
      </w:r>
      <w:proofErr w:type="spellStart"/>
      <w:r w:rsidRPr="00251E68">
        <w:t>nanopillar</w:t>
      </w:r>
      <w:proofErr w:type="spellEnd"/>
      <w:r w:rsidRPr="00251E68">
        <w:t xml:space="preserve"> arrays embedded in the AAO template, the transmittance and performance of the PV cells were precisely controlled by adjusting the </w:t>
      </w:r>
      <w:r w:rsidR="00222821" w:rsidRPr="00251E68">
        <w:t>filling level</w:t>
      </w:r>
      <w:r w:rsidRPr="00251E68">
        <w:t xml:space="preserve"> of the</w:t>
      </w:r>
      <w:r w:rsidR="00222821" w:rsidRPr="00251E68">
        <w:t xml:space="preserve"> perovskite layer in</w:t>
      </w:r>
      <w:r w:rsidR="00817F2E" w:rsidRPr="00251E68">
        <w:t xml:space="preserve"> the</w:t>
      </w:r>
      <w:r w:rsidRPr="00251E68">
        <w:t xml:space="preserve"> AAO scaffold (see </w:t>
      </w:r>
      <w:r w:rsidR="00B57293" w:rsidRPr="00251E68">
        <w:t>Fig. S9</w:t>
      </w:r>
      <w:r w:rsidR="0031024F" w:rsidRPr="00251E68">
        <w:t>-</w:t>
      </w:r>
      <w:r w:rsidR="00B57293" w:rsidRPr="00251E68">
        <w:t>10</w:t>
      </w:r>
      <w:r w:rsidR="0031024F" w:rsidRPr="00251E68">
        <w:t>, Note S</w:t>
      </w:r>
      <w:r w:rsidR="00B57293" w:rsidRPr="00251E68">
        <w:t>5</w:t>
      </w:r>
      <w:r w:rsidR="0031024F" w:rsidRPr="00251E68">
        <w:t xml:space="preserve">, </w:t>
      </w:r>
      <w:r w:rsidRPr="00251E68">
        <w:t xml:space="preserve">Table </w:t>
      </w:r>
      <w:r w:rsidR="00A42E83" w:rsidRPr="00251E68">
        <w:t>S</w:t>
      </w:r>
      <w:r w:rsidR="00B57293" w:rsidRPr="00251E68">
        <w:t>2</w:t>
      </w:r>
      <w:r w:rsidR="00A42E83" w:rsidRPr="00251E68">
        <w:t xml:space="preserve"> in the ESI†</w:t>
      </w:r>
      <w:r w:rsidRPr="00251E68">
        <w:t xml:space="preserve">). The novel strategy yielded the optimum PVs with a sufficient transparency, photocurrent, and </w:t>
      </w:r>
      <w:proofErr w:type="spellStart"/>
      <w:r w:rsidRPr="00251E68">
        <w:t>photovoltage</w:t>
      </w:r>
      <w:proofErr w:type="spellEnd"/>
      <w:r w:rsidRPr="00251E68">
        <w:t xml:space="preserve"> suitable for a high </w:t>
      </w:r>
      <w:proofErr w:type="spellStart"/>
      <w:r w:rsidRPr="00251E68">
        <w:rPr>
          <w:i/>
        </w:rPr>
        <w:t>η</w:t>
      </w:r>
      <w:r w:rsidRPr="00251E68">
        <w:rPr>
          <w:i/>
          <w:vertAlign w:val="subscript"/>
        </w:rPr>
        <w:t>STH</w:t>
      </w:r>
      <w:proofErr w:type="spellEnd"/>
      <w:r w:rsidRPr="00251E68">
        <w:t>.</w:t>
      </w:r>
      <w:r w:rsidR="00192A09" w:rsidRPr="00251E68">
        <w:rPr>
          <w:rFonts w:ascii="Times New Roman" w:hAnsi="Times New Roman"/>
          <w:kern w:val="2"/>
          <w:sz w:val="24"/>
          <w:szCs w:val="24"/>
          <w:lang w:eastAsia="ko-KR"/>
        </w:rPr>
        <w:t xml:space="preserve"> </w:t>
      </w:r>
      <w:r w:rsidR="00192A09" w:rsidRPr="00251E68">
        <w:t>Moreover, a different light scattering behaviour induced by the periodic AAO structure is another advantage of the AAO-</w:t>
      </w:r>
      <w:proofErr w:type="spellStart"/>
      <w:r w:rsidR="00192A09" w:rsidRPr="00251E68">
        <w:t>templated</w:t>
      </w:r>
      <w:proofErr w:type="spellEnd"/>
      <w:r w:rsidR="00192A09" w:rsidRPr="00251E68">
        <w:t xml:space="preserve"> perovskite cells. </w:t>
      </w:r>
      <w:r w:rsidR="00192A09" w:rsidRPr="00251E68">
        <w:rPr>
          <w:lang w:val="en-US"/>
        </w:rPr>
        <w:t>We measured the total and specular transmittance of the planar and AAO cells (Fig. S</w:t>
      </w:r>
      <w:r w:rsidR="00B57293" w:rsidRPr="00251E68">
        <w:rPr>
          <w:lang w:val="en-US"/>
        </w:rPr>
        <w:t>11</w:t>
      </w:r>
      <w:r w:rsidR="00192A09" w:rsidRPr="00251E68">
        <w:rPr>
          <w:lang w:val="en-US"/>
        </w:rPr>
        <w:t>a-b). The planar cell shows a large difference between total and specular transmittance, while in the AAO cell both transmittances are almost the same. This indicates that many photons transmitted through the planar perovskite film tend to scatter presumably due to the rough surface. In contrast, the uniform and highly ordered structure in the AAO cell enabled most of the transmitted photons to be specular (Fig. S</w:t>
      </w:r>
      <w:r w:rsidR="00B57293" w:rsidRPr="00251E68">
        <w:rPr>
          <w:lang w:val="en-US"/>
        </w:rPr>
        <w:t>11</w:t>
      </w:r>
      <w:r w:rsidR="00192A09" w:rsidRPr="00251E68">
        <w:rPr>
          <w:lang w:val="en-US"/>
        </w:rPr>
        <w:t>c-d). Therefore, with the AAO configuration, the photonic loss caused by the diffuse transmission can be minimized so that higher performance is achievable.</w:t>
      </w:r>
    </w:p>
    <w:p w:rsidR="00FA2DA2" w:rsidRPr="00251E68" w:rsidRDefault="00FA2DA2" w:rsidP="00FA2DA2">
      <w:pPr>
        <w:pStyle w:val="RSCB06BHeadingSub-Section"/>
      </w:pPr>
    </w:p>
    <w:p w:rsidR="00F32BAD" w:rsidRDefault="00F32BAD" w:rsidP="00FA2DA2">
      <w:pPr>
        <w:pStyle w:val="RSCB06BHeadingSub-Section"/>
      </w:pPr>
      <w:r w:rsidRPr="00F32BAD">
        <w:t>Three-electrode measurement for PEC-PV tandem cells</w:t>
      </w:r>
    </w:p>
    <w:p w:rsidR="00F32BAD" w:rsidRPr="00192A09" w:rsidRDefault="00F32BAD" w:rsidP="00F32BAD">
      <w:pPr>
        <w:pStyle w:val="RSCB02ArticleText"/>
        <w:rPr>
          <w:lang w:val="en-US"/>
        </w:rPr>
      </w:pPr>
      <w:r w:rsidRPr="00F32BAD">
        <w:t xml:space="preserve">To predict the tandem operating point of each device, the current </w:t>
      </w:r>
      <w:r w:rsidRPr="00251E68">
        <w:t>density–voltage (J–V) response of the PV cell was plotted with the J–V curves of the Sb</w:t>
      </w:r>
      <w:r w:rsidRPr="00251E68">
        <w:rPr>
          <w:vertAlign w:val="subscript"/>
        </w:rPr>
        <w:t>2</w:t>
      </w:r>
      <w:r w:rsidRPr="00251E68">
        <w:t>Se</w:t>
      </w:r>
      <w:r w:rsidRPr="00251E68">
        <w:rPr>
          <w:vertAlign w:val="subscript"/>
        </w:rPr>
        <w:t>3</w:t>
      </w:r>
      <w:r w:rsidRPr="00251E68">
        <w:t xml:space="preserve"> photocathode and a commercially available dimensionally stable anode (DSA, </w:t>
      </w:r>
      <w:proofErr w:type="spellStart"/>
      <w:r w:rsidRPr="00251E68">
        <w:t>Ir</w:t>
      </w:r>
      <w:proofErr w:type="spellEnd"/>
      <w:r w:rsidRPr="00251E68">
        <w:t xml:space="preserve">- and Ru-coated </w:t>
      </w:r>
      <w:proofErr w:type="spellStart"/>
      <w:r w:rsidRPr="00251E68">
        <w:t>Ti</w:t>
      </w:r>
      <w:proofErr w:type="spellEnd"/>
      <w:r w:rsidRPr="00251E68">
        <w:t xml:space="preserve"> plate)</w:t>
      </w:r>
      <w:r w:rsidR="00192A09" w:rsidRPr="00251E68">
        <w:t>,</w:t>
      </w:r>
      <w:r w:rsidR="00192A09" w:rsidRPr="00251E68">
        <w:rPr>
          <w:rFonts w:ascii="Times New Roman" w:hAnsi="Times New Roman"/>
          <w:kern w:val="2"/>
          <w:sz w:val="24"/>
          <w:szCs w:val="24"/>
          <w:lang w:val="en-US" w:eastAsia="ko-KR"/>
        </w:rPr>
        <w:t xml:space="preserve"> </w:t>
      </w:r>
      <w:r w:rsidR="00192A09" w:rsidRPr="00251E68">
        <w:rPr>
          <w:lang w:val="en-US"/>
        </w:rPr>
        <w:t>which is known as an active OER catalyst in an acidic electrolyte. The size of DSA (~20 cm</w:t>
      </w:r>
      <w:r w:rsidR="00192A09" w:rsidRPr="00251E68">
        <w:rPr>
          <w:vertAlign w:val="superscript"/>
          <w:lang w:val="en-US"/>
        </w:rPr>
        <w:t>2</w:t>
      </w:r>
      <w:r w:rsidR="00192A09" w:rsidRPr="00251E68">
        <w:rPr>
          <w:lang w:val="en-US"/>
        </w:rPr>
        <w:t>) is much larger than the active area of tandem cells (~</w:t>
      </w:r>
      <w:r w:rsidR="00192A09" w:rsidRPr="00251E68">
        <w:rPr>
          <w:rFonts w:hint="eastAsia"/>
          <w:lang w:val="en-US"/>
        </w:rPr>
        <w:t xml:space="preserve"> </w:t>
      </w:r>
      <w:r w:rsidR="00192A09" w:rsidRPr="00251E68">
        <w:rPr>
          <w:lang w:val="en-US"/>
        </w:rPr>
        <w:t>0.2 cm</w:t>
      </w:r>
      <w:r w:rsidR="00192A09" w:rsidRPr="00251E68">
        <w:rPr>
          <w:vertAlign w:val="superscript"/>
          <w:lang w:val="en-US"/>
        </w:rPr>
        <w:t>2</w:t>
      </w:r>
      <w:r w:rsidR="00192A09" w:rsidRPr="00251E68">
        <w:rPr>
          <w:lang w:val="en-US"/>
        </w:rPr>
        <w:t>), meaning that the overall HER and OER reactions are not constrained by the active area of DSA anode (Fig. S</w:t>
      </w:r>
      <w:r w:rsidR="00D82C8A" w:rsidRPr="00251E68">
        <w:rPr>
          <w:lang w:val="en-US"/>
        </w:rPr>
        <w:t>12</w:t>
      </w:r>
      <w:r w:rsidR="00192A09" w:rsidRPr="00251E68">
        <w:rPr>
          <w:lang w:val="en-US"/>
        </w:rPr>
        <w:t>a, EIS</w:t>
      </w:r>
      <w:r w:rsidR="00192A09" w:rsidRPr="00251E68">
        <w:t>†)</w:t>
      </w:r>
      <w:r w:rsidR="00192A09" w:rsidRPr="00251E68">
        <w:rPr>
          <w:lang w:val="en-US"/>
        </w:rPr>
        <w:t xml:space="preserve">. The stability of DSA under a similar condition to the actual tandem cells was also </w:t>
      </w:r>
      <w:r w:rsidR="006C57D4" w:rsidRPr="00251E68">
        <w:rPr>
          <w:noProof/>
          <w:w w:val="100"/>
          <w:lang w:val="en-US" w:eastAsia="ko-KR"/>
        </w:rPr>
        <w:lastRenderedPageBreak/>
        <mc:AlternateContent>
          <mc:Choice Requires="wpg">
            <w:drawing>
              <wp:anchor distT="0" distB="0" distL="114300" distR="114300" simplePos="0" relativeHeight="251680768" behindDoc="0" locked="0" layoutInCell="1" allowOverlap="1">
                <wp:simplePos x="0" y="0"/>
                <wp:positionH relativeFrom="column">
                  <wp:posOffset>3382010</wp:posOffset>
                </wp:positionH>
                <wp:positionV relativeFrom="paragraph">
                  <wp:posOffset>0</wp:posOffset>
                </wp:positionV>
                <wp:extent cx="3168015" cy="4645025"/>
                <wp:effectExtent l="0" t="0" r="0" b="3175"/>
                <wp:wrapSquare wrapText="bothSides"/>
                <wp:docPr id="20" name="그룹 20"/>
                <wp:cNvGraphicFramePr/>
                <a:graphic xmlns:a="http://schemas.openxmlformats.org/drawingml/2006/main">
                  <a:graphicData uri="http://schemas.microsoft.com/office/word/2010/wordprocessingGroup">
                    <wpg:wgp>
                      <wpg:cNvGrpSpPr/>
                      <wpg:grpSpPr>
                        <a:xfrm>
                          <a:off x="0" y="0"/>
                          <a:ext cx="3168015" cy="4645025"/>
                          <a:chOff x="0" y="0"/>
                          <a:chExt cx="3168015" cy="4645025"/>
                        </a:xfrm>
                      </wpg:grpSpPr>
                      <pic:pic xmlns:pic="http://schemas.openxmlformats.org/drawingml/2006/picture">
                        <pic:nvPicPr>
                          <pic:cNvPr id="14" name="그림 1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8015" cy="3791585"/>
                          </a:xfrm>
                          <a:prstGeom prst="rect">
                            <a:avLst/>
                          </a:prstGeom>
                          <a:noFill/>
                        </pic:spPr>
                      </pic:pic>
                      <wps:wsp>
                        <wps:cNvPr id="18" name="Text Box 18"/>
                        <wps:cNvSpPr txBox="1"/>
                        <wps:spPr>
                          <a:xfrm>
                            <a:off x="0" y="3862070"/>
                            <a:ext cx="3168015" cy="782955"/>
                          </a:xfrm>
                          <a:prstGeom prst="rect">
                            <a:avLst/>
                          </a:prstGeom>
                          <a:solidFill>
                            <a:prstClr val="white"/>
                          </a:solidFill>
                          <a:ln>
                            <a:noFill/>
                          </a:ln>
                        </wps:spPr>
                        <wps:txbx>
                          <w:txbxContent>
                            <w:p w:rsidR="000B2D78" w:rsidRPr="003C1E9B" w:rsidRDefault="000B2D78" w:rsidP="003C1E9B">
                              <w:pPr>
                                <w:pStyle w:val="RSCI05CaptiontoFigureSchemeChartwithbottombar"/>
                                <w:rPr>
                                  <w:lang w:val="en-US"/>
                                </w:rPr>
                              </w:pPr>
                              <w:r w:rsidRPr="006E0549">
                                <w:rPr>
                                  <w:b/>
                                  <w:lang w:val="en-US"/>
                                </w:rPr>
                                <w:t xml:space="preserve">Fig. 4 Two-electrode standalone tandem device performance. </w:t>
                              </w:r>
                              <w:proofErr w:type="spellStart"/>
                              <w:r w:rsidRPr="006E0549">
                                <w:rPr>
                                  <w:b/>
                                  <w:lang w:val="en-US"/>
                                </w:rPr>
                                <w:t>a</w:t>
                              </w:r>
                              <w:proofErr w:type="spellEnd"/>
                              <w:r w:rsidRPr="006E0549">
                                <w:rPr>
                                  <w:b/>
                                  <w:lang w:val="en-US"/>
                                </w:rPr>
                                <w:t xml:space="preserve"> </w:t>
                              </w:r>
                              <w:r w:rsidRPr="006E0549">
                                <w:rPr>
                                  <w:lang w:val="en-US"/>
                                </w:rPr>
                                <w:t xml:space="preserve">Energy potential diagram of the tandem device with the two PV cells and the PEC photocathode. </w:t>
                              </w:r>
                              <w:r w:rsidRPr="006E0549">
                                <w:rPr>
                                  <w:b/>
                                  <w:lang w:val="en-US"/>
                                </w:rPr>
                                <w:t>b</w:t>
                              </w:r>
                              <w:r w:rsidRPr="006E0549">
                                <w:rPr>
                                  <w:lang w:val="en-US"/>
                                </w:rPr>
                                <w:t xml:space="preserve"> Optical photograph of the tandem device. </w:t>
                              </w:r>
                              <w:r w:rsidRPr="006E0549">
                                <w:rPr>
                                  <w:b/>
                                  <w:lang w:val="en-US"/>
                                </w:rPr>
                                <w:t>c</w:t>
                              </w:r>
                              <w:r w:rsidRPr="006E0549">
                                <w:rPr>
                                  <w:lang w:val="en-US"/>
                                </w:rPr>
                                <w:t xml:space="preserve"> Performance of the two-electrode water-splitting tandem device with different PVs. </w:t>
                              </w:r>
                              <w:r w:rsidRPr="006E0549">
                                <w:rPr>
                                  <w:b/>
                                  <w:lang w:val="en-US"/>
                                </w:rPr>
                                <w:t>d</w:t>
                              </w:r>
                              <w:r w:rsidRPr="006E0549">
                                <w:rPr>
                                  <w:lang w:val="en-US"/>
                                </w:rPr>
                                <w:t xml:space="preserve"> Unbiased water-splitting performance of the optimized tandem device under intermittent 1-sun illumin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그룹 20" o:spid="_x0000_s1034" style="position:absolute;left:0;text-align:left;margin-left:266.3pt;margin-top:0;width:249.45pt;height:365.75pt;z-index:251680768" coordsize="31680,46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">
                <v:shape id="그림 14" o:spid="_x0000_s1035" type="#_x0000_t75" style="position:absolute;width:31680;height:37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">
                  <v:imagedata r:id="rId20" o:title=""/>
                  <v:path arrowok="t"/>
                </v:shape>
                <v:shape id="Text Box 18" o:spid="_x0000_s1036" type="#_x0000_t202" style="position:absolute;top:38620;width:31680;height:7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0B2D78" w:rsidRPr="003C1E9B" w:rsidRDefault="000B2D78" w:rsidP="003C1E9B">
                        <w:pPr>
                          <w:pStyle w:val="RSCI05CaptiontoFigureSchemeChartwithbottombar"/>
                          <w:rPr>
                            <w:lang w:val="en-US"/>
                          </w:rPr>
                        </w:pPr>
                        <w:r w:rsidRPr="006E0549">
                          <w:rPr>
                            <w:b/>
                            <w:lang w:val="en-US"/>
                          </w:rPr>
                          <w:t xml:space="preserve">Fig. 4 Two-electrode standalone tandem device performance. </w:t>
                        </w:r>
                        <w:proofErr w:type="spellStart"/>
                        <w:r w:rsidRPr="006E0549">
                          <w:rPr>
                            <w:b/>
                            <w:lang w:val="en-US"/>
                          </w:rPr>
                          <w:t>a</w:t>
                        </w:r>
                        <w:proofErr w:type="spellEnd"/>
                        <w:r w:rsidRPr="006E0549">
                          <w:rPr>
                            <w:b/>
                            <w:lang w:val="en-US"/>
                          </w:rPr>
                          <w:t xml:space="preserve"> </w:t>
                        </w:r>
                        <w:r w:rsidRPr="006E0549">
                          <w:rPr>
                            <w:lang w:val="en-US"/>
                          </w:rPr>
                          <w:t xml:space="preserve">Energy potential diagram of the tandem device with the two PV cells and the PEC photocathode. </w:t>
                        </w:r>
                        <w:r w:rsidRPr="006E0549">
                          <w:rPr>
                            <w:b/>
                            <w:lang w:val="en-US"/>
                          </w:rPr>
                          <w:t>b</w:t>
                        </w:r>
                        <w:r w:rsidRPr="006E0549">
                          <w:rPr>
                            <w:lang w:val="en-US"/>
                          </w:rPr>
                          <w:t xml:space="preserve"> Optical photograph of the tandem device. </w:t>
                        </w:r>
                        <w:r w:rsidRPr="006E0549">
                          <w:rPr>
                            <w:b/>
                            <w:lang w:val="en-US"/>
                          </w:rPr>
                          <w:t>c</w:t>
                        </w:r>
                        <w:r w:rsidRPr="006E0549">
                          <w:rPr>
                            <w:lang w:val="en-US"/>
                          </w:rPr>
                          <w:t xml:space="preserve"> Performance of the two-electrode water-splitting tandem device with different PVs. </w:t>
                        </w:r>
                        <w:r w:rsidRPr="006E0549">
                          <w:rPr>
                            <w:b/>
                            <w:lang w:val="en-US"/>
                          </w:rPr>
                          <w:t>d</w:t>
                        </w:r>
                        <w:r w:rsidRPr="006E0549">
                          <w:rPr>
                            <w:lang w:val="en-US"/>
                          </w:rPr>
                          <w:t xml:space="preserve"> Unbiased water-splitting performance of the optimized tandem device under intermittent 1-sun illumination. </w:t>
                        </w:r>
                      </w:p>
                    </w:txbxContent>
                  </v:textbox>
                </v:shape>
                <w10:wrap type="square"/>
              </v:group>
            </w:pict>
          </mc:Fallback>
        </mc:AlternateContent>
      </w:r>
      <w:r w:rsidR="00192A09" w:rsidRPr="00251E68">
        <w:rPr>
          <w:lang w:val="en-US"/>
        </w:rPr>
        <w:t>tested. Fi</w:t>
      </w:r>
      <w:r w:rsidR="00687D81" w:rsidRPr="00251E68">
        <w:rPr>
          <w:lang w:val="en-US"/>
        </w:rPr>
        <w:t>g. S12</w:t>
      </w:r>
      <w:r w:rsidR="00192A09" w:rsidRPr="00251E68">
        <w:rPr>
          <w:lang w:val="en-US"/>
        </w:rPr>
        <w:t>b shows the stable operation of DSA anode over days when a constant 10 mA cm</w:t>
      </w:r>
      <w:r w:rsidR="00192A09" w:rsidRPr="00251E68">
        <w:rPr>
          <w:vertAlign w:val="superscript"/>
          <w:lang w:val="en-US"/>
        </w:rPr>
        <w:t>-2</w:t>
      </w:r>
      <w:r w:rsidR="00192A09" w:rsidRPr="00251E68">
        <w:rPr>
          <w:lang w:val="en-US"/>
        </w:rPr>
        <w:t xml:space="preserve"> current density (similar to the maximum photocurrent of the tandem cells) was applied. The stability of DSA anode indicates that the stability of the tandem device is not limited by DSA. We also measured the scan-speed dependent current density of DSA as well as Sb</w:t>
      </w:r>
      <w:r w:rsidR="00192A09" w:rsidRPr="00251E68">
        <w:rPr>
          <w:vertAlign w:val="subscript"/>
          <w:lang w:val="en-US"/>
        </w:rPr>
        <w:t>2</w:t>
      </w:r>
      <w:r w:rsidR="00192A09" w:rsidRPr="00251E68">
        <w:rPr>
          <w:lang w:val="en-US"/>
        </w:rPr>
        <w:t>Se</w:t>
      </w:r>
      <w:r w:rsidR="00192A09" w:rsidRPr="00251E68">
        <w:rPr>
          <w:vertAlign w:val="subscript"/>
          <w:lang w:val="en-US"/>
        </w:rPr>
        <w:t>3</w:t>
      </w:r>
      <w:r w:rsidR="00192A09" w:rsidRPr="00251E68">
        <w:rPr>
          <w:lang w:val="en-US"/>
        </w:rPr>
        <w:t xml:space="preserve"> photocathodes (Fig. </w:t>
      </w:r>
      <w:r w:rsidR="00D82C8A" w:rsidRPr="00251E68">
        <w:rPr>
          <w:lang w:val="en-US"/>
        </w:rPr>
        <w:t>S13</w:t>
      </w:r>
      <w:r w:rsidR="00192A09" w:rsidRPr="00251E68">
        <w:rPr>
          <w:lang w:val="en-US"/>
        </w:rPr>
        <w:t>). DSA shows slightly a higher current density when scanned with the faster scan speed (50 mV s</w:t>
      </w:r>
      <w:r w:rsidR="00192A09" w:rsidRPr="00251E68">
        <w:rPr>
          <w:vertAlign w:val="superscript"/>
          <w:lang w:val="en-US"/>
        </w:rPr>
        <w:t>-1</w:t>
      </w:r>
      <w:r w:rsidR="00192A09" w:rsidRPr="00251E68">
        <w:rPr>
          <w:lang w:val="en-US"/>
        </w:rPr>
        <w:t>) than the slow case (10 mV s</w:t>
      </w:r>
      <w:r w:rsidR="00192A09" w:rsidRPr="00251E68">
        <w:rPr>
          <w:vertAlign w:val="superscript"/>
          <w:lang w:val="en-US"/>
        </w:rPr>
        <w:t>-1</w:t>
      </w:r>
      <w:r w:rsidR="00192A09" w:rsidRPr="00251E68">
        <w:rPr>
          <w:lang w:val="en-US"/>
        </w:rPr>
        <w:t>), especially at the lower-potential region, indicating</w:t>
      </w:r>
      <w:r w:rsidR="00192A09" w:rsidRPr="00251E68">
        <w:rPr>
          <w:rFonts w:hint="eastAsia"/>
          <w:lang w:val="en-US"/>
        </w:rPr>
        <w:t xml:space="preserve"> </w:t>
      </w:r>
      <w:r w:rsidR="00192A09" w:rsidRPr="00251E68">
        <w:rPr>
          <w:lang w:val="en-US"/>
        </w:rPr>
        <w:t>that there is capacitive current. For the tandem cell test, the 20 mV s</w:t>
      </w:r>
      <w:r w:rsidR="00192A09" w:rsidRPr="00251E68">
        <w:rPr>
          <w:vertAlign w:val="superscript"/>
          <w:lang w:val="en-US"/>
        </w:rPr>
        <w:t>-1</w:t>
      </w:r>
      <w:r w:rsidR="00192A09" w:rsidRPr="00251E68">
        <w:rPr>
          <w:lang w:val="en-US"/>
        </w:rPr>
        <w:t xml:space="preserve"> scan speed was used as the difference between 20 and 10 mV s</w:t>
      </w:r>
      <w:r w:rsidR="00192A09" w:rsidRPr="00251E68">
        <w:rPr>
          <w:vertAlign w:val="superscript"/>
          <w:lang w:val="en-US"/>
        </w:rPr>
        <w:t>-1</w:t>
      </w:r>
      <w:r w:rsidR="00192A09" w:rsidRPr="00251E68">
        <w:rPr>
          <w:lang w:val="en-US"/>
        </w:rPr>
        <w:t xml:space="preserve"> was negligible in both DSA and Sb</w:t>
      </w:r>
      <w:r w:rsidR="00192A09" w:rsidRPr="00251E68">
        <w:rPr>
          <w:vertAlign w:val="subscript"/>
          <w:lang w:val="en-US"/>
        </w:rPr>
        <w:t>2</w:t>
      </w:r>
      <w:r w:rsidR="00192A09" w:rsidRPr="00251E68">
        <w:rPr>
          <w:lang w:val="en-US"/>
        </w:rPr>
        <w:t>Se</w:t>
      </w:r>
      <w:r w:rsidR="00192A09" w:rsidRPr="00251E68">
        <w:rPr>
          <w:vertAlign w:val="subscript"/>
          <w:lang w:val="en-US"/>
        </w:rPr>
        <w:t>3</w:t>
      </w:r>
      <w:r w:rsidR="00192A09" w:rsidRPr="00251E68">
        <w:rPr>
          <w:lang w:val="en-US"/>
        </w:rPr>
        <w:t xml:space="preserve"> photocathodes.</w:t>
      </w:r>
      <w:r w:rsidRPr="00251E68">
        <w:t xml:space="preserve"> The </w:t>
      </w:r>
      <w:proofErr w:type="spellStart"/>
      <w:r w:rsidRPr="00251E68">
        <w:t>semitransparent</w:t>
      </w:r>
      <w:proofErr w:type="spellEnd"/>
      <w:r w:rsidRPr="00251E68">
        <w:t xml:space="preserve"> PV cells were in front of the reactor containing the electrolyte, and the performance of the Sb</w:t>
      </w:r>
      <w:r w:rsidRPr="00251E68">
        <w:rPr>
          <w:vertAlign w:val="subscript"/>
        </w:rPr>
        <w:t>2</w:t>
      </w:r>
      <w:r w:rsidRPr="00251E68">
        <w:t>Se</w:t>
      </w:r>
      <w:r w:rsidRPr="00251E68">
        <w:rPr>
          <w:vertAlign w:val="subscript"/>
        </w:rPr>
        <w:t>3</w:t>
      </w:r>
      <w:r w:rsidRPr="00251E68">
        <w:t xml:space="preserve"> photocathode was measured under the light transmitted through the PV cells, as shown in Fig</w:t>
      </w:r>
      <w:r w:rsidR="00A42E83" w:rsidRPr="00251E68">
        <w:t>.</w:t>
      </w:r>
      <w:r w:rsidRPr="00251E68">
        <w:t xml:space="preserve"> 3a. The current values at the intersection of the </w:t>
      </w:r>
      <w:r w:rsidRPr="00F32BAD">
        <w:t>Sb</w:t>
      </w:r>
      <w:r w:rsidRPr="00F32BAD">
        <w:rPr>
          <w:vertAlign w:val="subscript"/>
        </w:rPr>
        <w:t>2</w:t>
      </w:r>
      <w:r w:rsidRPr="00F32BAD">
        <w:t>Se</w:t>
      </w:r>
      <w:r w:rsidRPr="00F32BAD">
        <w:rPr>
          <w:vertAlign w:val="subscript"/>
        </w:rPr>
        <w:t>3</w:t>
      </w:r>
      <w:r w:rsidRPr="00F32BAD">
        <w:t xml:space="preserve"> and PV curves indicate the operating point of the tandem device. Clearly, with the thin AAO template, the low current in the PV cell limited the operating current (Fig</w:t>
      </w:r>
      <w:r w:rsidR="00A42E83">
        <w:t>.</w:t>
      </w:r>
      <w:r w:rsidRPr="00F32BAD">
        <w:t xml:space="preserve"> 3b), whereas the operating current in the planar PV-based tandem cell was limited by the low current level of the Sb</w:t>
      </w:r>
      <w:r w:rsidRPr="00F32BAD">
        <w:rPr>
          <w:vertAlign w:val="subscript"/>
        </w:rPr>
        <w:t>2</w:t>
      </w:r>
      <w:r w:rsidRPr="00F32BAD">
        <w:t>Se</w:t>
      </w:r>
      <w:r w:rsidRPr="00F32BAD">
        <w:rPr>
          <w:vertAlign w:val="subscript"/>
        </w:rPr>
        <w:t>3</w:t>
      </w:r>
      <w:r w:rsidRPr="00F32BAD">
        <w:t xml:space="preserve"> photocathode (Fig</w:t>
      </w:r>
      <w:r w:rsidR="00A42E83">
        <w:t>.</w:t>
      </w:r>
      <w:r w:rsidRPr="00F32BAD">
        <w:t xml:space="preserve"> 3e). With the optimum </w:t>
      </w:r>
      <w:r w:rsidR="00817F2E">
        <w:t>filling level</w:t>
      </w:r>
      <w:r w:rsidRPr="00F32BAD">
        <w:t xml:space="preserve"> (~220 nm), which resulted in balanced light absorption between the top and bottom electrodes, the operation current density was approximately 8 mA cm</w:t>
      </w:r>
      <w:r w:rsidRPr="00F32BAD">
        <w:rPr>
          <w:vertAlign w:val="superscript"/>
        </w:rPr>
        <w:t>−2</w:t>
      </w:r>
      <w:r w:rsidRPr="00F32BAD">
        <w:t xml:space="preserve">, corresponding to </w:t>
      </w:r>
      <w:proofErr w:type="spellStart"/>
      <w:r w:rsidRPr="00F32BAD">
        <w:rPr>
          <w:i/>
        </w:rPr>
        <w:t>η</w:t>
      </w:r>
      <w:r w:rsidRPr="00F32BAD">
        <w:rPr>
          <w:i/>
          <w:vertAlign w:val="subscript"/>
        </w:rPr>
        <w:t>STH</w:t>
      </w:r>
      <w:proofErr w:type="spellEnd"/>
      <w:r w:rsidRPr="00F32BAD">
        <w:t xml:space="preserve"> ≈ 10%. Remarkably, for the high</w:t>
      </w:r>
      <w:r w:rsidRPr="00F32BAD">
        <w:rPr>
          <w:i/>
        </w:rPr>
        <w:t xml:space="preserve"> </w:t>
      </w:r>
      <w:proofErr w:type="spellStart"/>
      <w:r w:rsidRPr="00F32BAD">
        <w:rPr>
          <w:i/>
        </w:rPr>
        <w:t>η</w:t>
      </w:r>
      <w:r w:rsidRPr="00F32BAD">
        <w:rPr>
          <w:i/>
          <w:vertAlign w:val="subscript"/>
        </w:rPr>
        <w:t>STH</w:t>
      </w:r>
      <w:proofErr w:type="spellEnd"/>
      <w:r w:rsidRPr="00F32BAD">
        <w:t xml:space="preserve">, the top </w:t>
      </w:r>
      <w:proofErr w:type="spellStart"/>
      <w:r w:rsidRPr="00F32BAD">
        <w:t>semitransparent</w:t>
      </w:r>
      <w:proofErr w:type="spellEnd"/>
      <w:r w:rsidRPr="00F32BAD">
        <w:t xml:space="preserve"> PV cells had an excellent light-management ability, yielding a high transparency, photocurrent, and </w:t>
      </w:r>
      <w:proofErr w:type="spellStart"/>
      <w:r w:rsidRPr="00F32BAD">
        <w:t>photovoltage</w:t>
      </w:r>
      <w:proofErr w:type="spellEnd"/>
      <w:r w:rsidRPr="00F32BAD">
        <w:t xml:space="preserve"> simultaneously. As mentioned previously, in the previous CIGS-perovskite tandem cell, the MAPbI</w:t>
      </w:r>
      <w:r w:rsidRPr="00F32BAD">
        <w:rPr>
          <w:vertAlign w:val="subscript"/>
        </w:rPr>
        <w:t>3</w:t>
      </w:r>
      <w:r w:rsidRPr="00F32BAD">
        <w:t xml:space="preserve"> cell produced an insufficient </w:t>
      </w:r>
      <w:proofErr w:type="spellStart"/>
      <w:r w:rsidRPr="00F32BAD">
        <w:t>photovoltage</w:t>
      </w:r>
      <w:proofErr w:type="spellEnd"/>
      <w:r w:rsidRPr="00F32BAD">
        <w:t>, whereas the MAPbBr</w:t>
      </w:r>
      <w:r w:rsidRPr="00F32BAD">
        <w:rPr>
          <w:vertAlign w:val="subscript"/>
        </w:rPr>
        <w:t>3</w:t>
      </w:r>
      <w:r w:rsidRPr="00F32BAD">
        <w:t xml:space="preserve"> cell suffered from an inadequate photocurrent on the top cell, both of which resulted in poor efficiencies</w:t>
      </w:r>
      <w:r w:rsidRPr="00F32BAD">
        <w:fldChar w:fldCharType="begin" w:fldLock="1"/>
      </w:r>
      <w:r w:rsidRPr="00F32BAD">
        <w:instrText>ADDIN CSL_CITATION {"citationItems":[{"id":"ITEM-1","itemData":{"DOI":"10.1002/aenm.201501520","author":[{"dropping-particle":"","family":"Mayer","given":"Matthew T","non-dropping-particle":"","parse-names":false,"suffix":""},{"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id":"ITEM-1","issue":"October","issued":{"date-parts":[["2015"]]},"title":"Targeting Ideal Dual-Absorber Tandem Water Splitting Using Perovskite Photovoltaics and Targeting Ideal Dual-Absorber Tandem Water Splitting Using Perovskite Photovoltaics and CuIn x Ga 1 − x Se 2 Photocathodes","type":"article-journal"},"uris":["http://www.mendeley.com/documents/?uuid=abc479f1-b944-4a96-9f41-57f12b07a249"]}],"mendeley":{"formattedCitation":"&lt;sup&gt;8&lt;/sup&gt;","plainTextFormattedCitation":"8","previouslyFormattedCitation":"&lt;sup&gt;9&lt;/sup&gt;"},"properties":{"noteIndex":0},"schema":"https://github.com/citation-style-language/schema/raw/master/csl-citation.json"}</w:instrText>
      </w:r>
      <w:r w:rsidRPr="00F32BAD">
        <w:fldChar w:fldCharType="separate"/>
      </w:r>
      <w:r w:rsidRPr="00F32BAD">
        <w:rPr>
          <w:vertAlign w:val="superscript"/>
        </w:rPr>
        <w:t>8</w:t>
      </w:r>
      <w:r w:rsidRPr="00F32BAD">
        <w:fldChar w:fldCharType="end"/>
      </w:r>
      <w:r w:rsidRPr="00F32BAD">
        <w:t>. The excellent light-harvesting ability of the Sb</w:t>
      </w:r>
      <w:r w:rsidRPr="00F32BAD">
        <w:rPr>
          <w:vertAlign w:val="subscript"/>
        </w:rPr>
        <w:t>2</w:t>
      </w:r>
      <w:r w:rsidRPr="00F32BAD">
        <w:t>Se</w:t>
      </w:r>
      <w:r w:rsidRPr="00F32BAD">
        <w:rPr>
          <w:vertAlign w:val="subscript"/>
        </w:rPr>
        <w:t>3</w:t>
      </w:r>
      <w:r w:rsidRPr="00F32BAD">
        <w:t xml:space="preserve"> photocathodes was a key factor leading to the high </w:t>
      </w:r>
      <w:proofErr w:type="spellStart"/>
      <w:r w:rsidRPr="00F32BAD">
        <w:rPr>
          <w:i/>
        </w:rPr>
        <w:t>η</w:t>
      </w:r>
      <w:r w:rsidRPr="00F32BAD">
        <w:rPr>
          <w:i/>
          <w:vertAlign w:val="subscript"/>
        </w:rPr>
        <w:t>STH</w:t>
      </w:r>
      <w:proofErr w:type="spellEnd"/>
      <w:r w:rsidRPr="00F32BAD">
        <w:t>. As shown in Fig</w:t>
      </w:r>
      <w:r w:rsidR="00A42E83">
        <w:t>.</w:t>
      </w:r>
      <w:r w:rsidRPr="00F32BAD">
        <w:t xml:space="preserve"> 3b–d, the Sb</w:t>
      </w:r>
      <w:r w:rsidRPr="00F32BAD">
        <w:rPr>
          <w:vertAlign w:val="subscript"/>
        </w:rPr>
        <w:t>2</w:t>
      </w:r>
      <w:r w:rsidRPr="00F32BAD">
        <w:t>Se</w:t>
      </w:r>
      <w:r w:rsidRPr="00F32BAD">
        <w:rPr>
          <w:vertAlign w:val="subscript"/>
        </w:rPr>
        <w:t>3</w:t>
      </w:r>
      <w:r w:rsidRPr="00F32BAD">
        <w:t xml:space="preserve"> photocathodes exhibited a high photocurrent density (saturation current density &gt; 10 mA cm</w:t>
      </w:r>
      <w:r w:rsidRPr="00F32BAD">
        <w:rPr>
          <w:vertAlign w:val="superscript"/>
        </w:rPr>
        <w:t>−2</w:t>
      </w:r>
      <w:r w:rsidRPr="00F32BAD">
        <w:t xml:space="preserve">) even behind the </w:t>
      </w:r>
      <w:proofErr w:type="spellStart"/>
      <w:r w:rsidRPr="00F32BAD">
        <w:t>semitransparent</w:t>
      </w:r>
      <w:proofErr w:type="spellEnd"/>
      <w:r w:rsidRPr="00F32BAD">
        <w:t xml:space="preserve"> PVs. In contrast, in the previous Cu</w:t>
      </w:r>
      <w:r w:rsidRPr="00F32BAD">
        <w:rPr>
          <w:vertAlign w:val="subscript"/>
        </w:rPr>
        <w:t>2</w:t>
      </w:r>
      <w:r w:rsidRPr="00F32BAD">
        <w:t>O-perovskite tandem cell, the photocurrent density of the perovskite PV behind the Cu</w:t>
      </w:r>
      <w:r w:rsidRPr="00F32BAD">
        <w:rPr>
          <w:vertAlign w:val="subscript"/>
        </w:rPr>
        <w:t>2</w:t>
      </w:r>
      <w:r w:rsidRPr="00F32BAD">
        <w:t>O significantly decreased; it was only ~4.6 mA cm</w:t>
      </w:r>
      <w:r w:rsidRPr="00F32BAD">
        <w:rPr>
          <w:vertAlign w:val="superscript"/>
        </w:rPr>
        <w:t>−2</w:t>
      </w:r>
      <w:r w:rsidRPr="00F32BAD">
        <w:t xml:space="preserve"> at the saturation points</w:t>
      </w:r>
      <w:r w:rsidRPr="00F32BAD">
        <w:rPr>
          <w:vertAlign w:val="superscript"/>
        </w:rPr>
        <w:fldChar w:fldCharType="begin" w:fldLock="1"/>
      </w:r>
      <w:r w:rsidRPr="00F32BAD">
        <w:rPr>
          <w:vertAlign w:val="superscript"/>
        </w:rPr>
        <w:instrText>ADDIN CSL_CITATION {"citationItems":[{"id":"ITEM-1","itemData":{"DOI":"10.1002/aenm.201501537","ISSN":"16146840","abstract":"Photoelectrochemical water splitting represents an attractive method of capturing and storing the immense energy of sunlight in the form of hydrogen, a clean chemical fuel. Given the large energetic demand of water electrolysis, and the defined spectrum of photons available from incident sunlight, a two absorber tandem device is required to achieve high efficiencies. The two absorbers should be of different and complementary bandgaps, connected in series to achieve the necessary voltage, and arranged in an optical stack configuration to maximize the utilization of sunlight. This latter requirement demands a top device that is responsive to high-energy photons but also transparent to lower-energy photons, which pass through to illuminate the bottom absorber. Here, cuprous oxide (Cu2O) is employed as a top absorber component, and the factors influencing the balance between transparency and efficiency toward operation in a tandem configuration are studied. Photocathodes based on Cu2O electrodeposited onto conducting glass substrates treated with thin, discontinuous layers of gold achieve reasonable sub-bandgap transmittance while retaining performances comparable to their opaque counterparts. This new high-performance transparent photocathode is demonstrated in tandem with a hybrid perovskite photovoltaic cell, resulting in a full device capable of standalone sunlight-driven water splitting. Transparent gold substrates enable photocathodes based on electrodeposited cuprous oxide, which drive efficient photoelectrochemical hydrogen evolution while also exhibiting semitransparency to sub-bandgap photons. This enables construction of an optical tandem, demonstrated here by coupling the photocathode above a perovskite photovoltaic, capable of performing complete sunlight-driven water splitting.","author":[{"dropping-particle":"","family":"Dias","given":"Paula","non-dropping-particle":"","parse-names":false,"suffix":""},{"dropping-particle":"","family":"Schreier","given":"Marcel","non-dropping-particle":"","parse-names":false,"suffix":""},{"dropping-particle":"","family":"Tilley","given":"S. David","non-dropping-particle":"","parse-names":false,"suffix":""},{"dropping-particle":"","family":"Luo","given":"Jingshan","non-dropping-particle":"","parse-names":false,"suffix":""},{"dropping-particle":"","family":"Azevedo","given":"João","non-dropping-particle":"","parse-names":false,"suffix":""},{"dropping-particle":"","family":"Andrade","given":"Luísa","non-dropping-particle":"","parse-names":false,"suffix":""},{"dropping-particle":"","family":"Bi","given":"Dongqin","non-dropping-particle":"","parse-names":false,"suffix":""},{"dropping-particle":"","family":"Hagfeldt","given":"Anders","non-dropping-particle":"","parse-names":false,"suffix":""},{"dropping-particle":"","family":"Mendes","given":"Adélio","non-dropping-particle":"","parse-names":false,"suffix":""},{"dropping-particle":"","family":"Grätzel","given":"Michael","non-dropping-particle":"","parse-names":false,"suffix":""},{"dropping-particle":"","family":"Mayer","given":"Matthew T.","non-dropping-particle":"","parse-names":false,"suffix":""}],"container-title":"Advanced Energy Materials","id":"ITEM-1","issue":"24","issued":{"date-parts":[["2015"]]},"page":"1-9","title":"Transparent Cuprous Oxide Photocathode Enabling a Stacked Tandem Cell for Unbiased Water Splitting","type":"article-journal","volume":"5"},"uris":["http://www.mendeley.com/documents/?uuid=079d7785-0909-467b-9b6b-5b06878d74b1"]}],"mendeley":{"formattedCitation":"&lt;sup&gt;31&lt;/sup&gt;","plainTextFormattedCitation":"31","previouslyFormattedCitation":"&lt;sup&gt;8&lt;/sup&gt;"},"properties":{"noteIndex":0},"schema":"https://github.com/citation-style-language/schema/raw/master/csl-citation.json"}</w:instrText>
      </w:r>
      <w:r w:rsidRPr="00F32BAD">
        <w:rPr>
          <w:vertAlign w:val="superscript"/>
        </w:rPr>
        <w:fldChar w:fldCharType="separate"/>
      </w:r>
      <w:r w:rsidR="0016587B">
        <w:rPr>
          <w:vertAlign w:val="superscript"/>
        </w:rPr>
        <w:t>28</w:t>
      </w:r>
      <w:r w:rsidRPr="00F32BAD">
        <w:fldChar w:fldCharType="end"/>
      </w:r>
      <w:r w:rsidRPr="00F32BAD">
        <w:t>. The high photocurrent density of the Sb</w:t>
      </w:r>
      <w:r w:rsidRPr="00F32BAD">
        <w:rPr>
          <w:vertAlign w:val="subscript"/>
        </w:rPr>
        <w:t>2</w:t>
      </w:r>
      <w:r w:rsidRPr="00F32BAD">
        <w:t>Se</w:t>
      </w:r>
      <w:r w:rsidRPr="00F32BAD">
        <w:rPr>
          <w:vertAlign w:val="subscript"/>
        </w:rPr>
        <w:t>3</w:t>
      </w:r>
      <w:r w:rsidRPr="00F32BAD">
        <w:t xml:space="preserve"> photocathode originated from the intrinsic properties of Sb</w:t>
      </w:r>
      <w:r w:rsidRPr="00F32BAD">
        <w:rPr>
          <w:vertAlign w:val="subscript"/>
        </w:rPr>
        <w:t>2</w:t>
      </w:r>
      <w:r w:rsidRPr="00F32BAD">
        <w:t>Se</w:t>
      </w:r>
      <w:r w:rsidRPr="00F32BAD">
        <w:rPr>
          <w:vertAlign w:val="subscript"/>
        </w:rPr>
        <w:t>3</w:t>
      </w:r>
      <w:r w:rsidRPr="00F32BAD">
        <w:t xml:space="preserve"> (low </w:t>
      </w:r>
      <w:proofErr w:type="spellStart"/>
      <w:r w:rsidRPr="00F32BAD">
        <w:t>E</w:t>
      </w:r>
      <w:r w:rsidRPr="00F32BAD">
        <w:rPr>
          <w:vertAlign w:val="subscript"/>
        </w:rPr>
        <w:t>g</w:t>
      </w:r>
      <w:proofErr w:type="spellEnd"/>
      <w:r w:rsidRPr="00F32BAD">
        <w:t xml:space="preserve"> of ~1.18 eV), as well as the proper interface engineering for efficient charge separation. </w:t>
      </w:r>
    </w:p>
    <w:p w:rsidR="00F32BAD" w:rsidRPr="00F32BAD" w:rsidRDefault="00F32BAD" w:rsidP="00F32BAD">
      <w:pPr>
        <w:pStyle w:val="RSCB02ArticleText"/>
      </w:pPr>
      <w:r w:rsidRPr="00F32BAD">
        <w:tab/>
        <w:t xml:space="preserve">In addition to the operation-current evaluation, the manner in which the </w:t>
      </w:r>
      <w:proofErr w:type="spellStart"/>
      <w:r w:rsidRPr="00F32BAD">
        <w:t>semitransparent</w:t>
      </w:r>
      <w:proofErr w:type="spellEnd"/>
      <w:r w:rsidRPr="00F32BAD">
        <w:t xml:space="preserve"> PV-Sb</w:t>
      </w:r>
      <w:r w:rsidRPr="00F32BAD">
        <w:rPr>
          <w:vertAlign w:val="subscript"/>
        </w:rPr>
        <w:t>2</w:t>
      </w:r>
      <w:r w:rsidRPr="00F32BAD">
        <w:t>Se</w:t>
      </w:r>
      <w:r w:rsidRPr="00F32BAD">
        <w:rPr>
          <w:vertAlign w:val="subscript"/>
        </w:rPr>
        <w:t>3</w:t>
      </w:r>
      <w:r w:rsidRPr="00F32BAD">
        <w:t xml:space="preserve"> tandem utilizes photons was investigated via external quantum efficiency (EQE) and IPCE measurements, as shown in Fig</w:t>
      </w:r>
      <w:r w:rsidR="00A42E83">
        <w:t>.</w:t>
      </w:r>
      <w:r w:rsidRPr="00F32BAD">
        <w:t xml:space="preserve"> 3f-i. The measured EQE and IPCE for the top and bottom electrodes resembled the shape predicted by our theoretical analysis in Fig</w:t>
      </w:r>
      <w:r w:rsidR="00A42E83">
        <w:t>.</w:t>
      </w:r>
      <w:r w:rsidRPr="00F32BAD">
        <w:t xml:space="preserve"> 2, indicating that our estimation closely matched the real system. Similar to the theoretical prediction, the EQE values of the PV cell rapidly decreased at a wavelength of 500 nm when the absorber was too thin (Fig</w:t>
      </w:r>
      <w:r w:rsidR="00A42E83">
        <w:t>.</w:t>
      </w:r>
      <w:r w:rsidRPr="00F32BAD">
        <w:t xml:space="preserve"> 3f), owing to the decreasing light-absorption coefficient of perovskite over 500 nm (Fig. </w:t>
      </w:r>
      <w:r w:rsidR="00A42E83">
        <w:t>S</w:t>
      </w:r>
      <w:r w:rsidRPr="00F32BAD">
        <w:t>2</w:t>
      </w:r>
      <w:r w:rsidR="00A42E83">
        <w:t>, ESI†</w:t>
      </w:r>
      <w:r w:rsidRPr="00F32BAD">
        <w:t xml:space="preserve">). As the </w:t>
      </w:r>
      <w:r w:rsidR="00817F2E">
        <w:t>filling level</w:t>
      </w:r>
      <w:r w:rsidRPr="00F32BAD">
        <w:t xml:space="preserve"> increased, the EQE values of the PV cells increased, while the IPCE values of the Sb</w:t>
      </w:r>
      <w:r w:rsidRPr="00F32BAD">
        <w:rPr>
          <w:vertAlign w:val="subscript"/>
        </w:rPr>
        <w:t>2</w:t>
      </w:r>
      <w:r w:rsidRPr="00F32BAD">
        <w:t>Se</w:t>
      </w:r>
      <w:r w:rsidRPr="00F32BAD">
        <w:rPr>
          <w:vertAlign w:val="subscript"/>
        </w:rPr>
        <w:t>3</w:t>
      </w:r>
      <w:r w:rsidRPr="00F32BAD">
        <w:t xml:space="preserve"> photocathode decreased. For the planar PV cell, the EQE graph had a symmetric shape and a sharp edge near 800 nm, while the bottom Sb</w:t>
      </w:r>
      <w:r w:rsidRPr="00F32BAD">
        <w:rPr>
          <w:vertAlign w:val="subscript"/>
        </w:rPr>
        <w:t>2</w:t>
      </w:r>
      <w:r w:rsidRPr="00F32BAD">
        <w:t>Se</w:t>
      </w:r>
      <w:r w:rsidRPr="00F32BAD">
        <w:rPr>
          <w:vertAlign w:val="subscript"/>
        </w:rPr>
        <w:t>3</w:t>
      </w:r>
      <w:r w:rsidRPr="00F32BAD">
        <w:t xml:space="preserve"> was able to harvest only a small portion of the photons, resulting in a low efficiency. The EQE and IPCE results were in accordance with the theoretical analysis (Fig</w:t>
      </w:r>
      <w:r w:rsidR="00A42E83">
        <w:t>.</w:t>
      </w:r>
      <w:r w:rsidRPr="00F32BAD">
        <w:t xml:space="preserve"> 2), as well as the J–V curves (Fig</w:t>
      </w:r>
      <w:r w:rsidR="00A42E83">
        <w:t>.</w:t>
      </w:r>
      <w:r w:rsidRPr="00F32BAD">
        <w:t xml:space="preserve"> 3b-e), indicating that the utilization of the photons was optimized over a broad wavelength range using our </w:t>
      </w:r>
      <w:proofErr w:type="spellStart"/>
      <w:r w:rsidRPr="00F32BAD">
        <w:t>semitransparent</w:t>
      </w:r>
      <w:proofErr w:type="spellEnd"/>
      <w:r w:rsidRPr="00F32BAD">
        <w:t xml:space="preserve"> PV-PEC tandem device. </w:t>
      </w:r>
    </w:p>
    <w:p w:rsidR="00F32BAD" w:rsidRPr="00F32BAD" w:rsidRDefault="00F32BAD" w:rsidP="00FA2DA2">
      <w:pPr>
        <w:pStyle w:val="RSCB06BHeadingSub-Section"/>
      </w:pPr>
    </w:p>
    <w:p w:rsidR="00F32BAD" w:rsidRDefault="00F32BAD" w:rsidP="00FA2DA2">
      <w:pPr>
        <w:pStyle w:val="RSCB06BHeadingSub-Section"/>
      </w:pPr>
      <w:r w:rsidRPr="00F32BAD">
        <w:t>Two-electrode unbiased water splitting by PV-PEC tandem cell</w:t>
      </w:r>
    </w:p>
    <w:p w:rsidR="00F32BAD" w:rsidRPr="00F32BAD" w:rsidRDefault="00F32BAD" w:rsidP="00F32BAD">
      <w:pPr>
        <w:pStyle w:val="RSCB02ArticleText"/>
      </w:pPr>
      <w:r w:rsidRPr="00F32BAD">
        <w:t>To confirm the real STH performance of the standalone PV-PEC tandem device, we performed J–V curve measurements with a two-electrode configuration, connecting the PV and Sb</w:t>
      </w:r>
      <w:r w:rsidRPr="00F32BAD">
        <w:rPr>
          <w:vertAlign w:val="subscript"/>
        </w:rPr>
        <w:t>2</w:t>
      </w:r>
      <w:r w:rsidRPr="00F32BAD">
        <w:t>Se</w:t>
      </w:r>
      <w:r w:rsidRPr="00F32BAD">
        <w:rPr>
          <w:vertAlign w:val="subscript"/>
        </w:rPr>
        <w:t>3</w:t>
      </w:r>
      <w:r w:rsidRPr="00F32BAD">
        <w:t xml:space="preserve"> photocathode (for H</w:t>
      </w:r>
      <w:r w:rsidRPr="00F32BAD">
        <w:rPr>
          <w:vertAlign w:val="subscript"/>
        </w:rPr>
        <w:t>2</w:t>
      </w:r>
      <w:r w:rsidRPr="00F32BAD">
        <w:t xml:space="preserve"> evolution) with DSA (for oxygen evolution) without a reference electrode. A generalized energy </w:t>
      </w:r>
      <w:r w:rsidRPr="00251E68">
        <w:t>diagram of the tandem device is shown in Fig</w:t>
      </w:r>
      <w:r w:rsidR="00A42E83" w:rsidRPr="00251E68">
        <w:t>.</w:t>
      </w:r>
      <w:r w:rsidRPr="00251E68">
        <w:t xml:space="preserve"> 4a; the Sb</w:t>
      </w:r>
      <w:r w:rsidRPr="00251E68">
        <w:rPr>
          <w:vertAlign w:val="subscript"/>
        </w:rPr>
        <w:t>2</w:t>
      </w:r>
      <w:r w:rsidRPr="00251E68">
        <w:t>Se</w:t>
      </w:r>
      <w:r w:rsidRPr="00251E68">
        <w:rPr>
          <w:vertAlign w:val="subscript"/>
        </w:rPr>
        <w:t>3</w:t>
      </w:r>
      <w:r w:rsidRPr="00251E68">
        <w:t xml:space="preserve"> photocathode was connected to two perovskite cells in series</w:t>
      </w:r>
      <w:r w:rsidR="00A70023" w:rsidRPr="00251E68">
        <w:t xml:space="preserve"> </w:t>
      </w:r>
      <w:r w:rsidR="00A70023" w:rsidRPr="00251E68">
        <w:rPr>
          <w:lang w:val="en-US"/>
        </w:rPr>
        <w:t>(see Fig. S</w:t>
      </w:r>
      <w:r w:rsidR="00D82C8A" w:rsidRPr="00251E68">
        <w:rPr>
          <w:lang w:val="en-US"/>
        </w:rPr>
        <w:t>14</w:t>
      </w:r>
      <w:r w:rsidR="00A70023" w:rsidRPr="00251E68">
        <w:rPr>
          <w:lang w:val="en-US"/>
        </w:rPr>
        <w:t xml:space="preserve"> for a schematic visualization of two perovskite PV cells connected in series)</w:t>
      </w:r>
      <w:r w:rsidRPr="00251E68">
        <w:t>, and the electrons moved to the surface of the photocathode, while the holes were transferred to the DSA. An optical photograph of the PV-PEC tandem cell is shown in Fig</w:t>
      </w:r>
      <w:r w:rsidR="00A42E83">
        <w:t>.</w:t>
      </w:r>
      <w:r w:rsidRPr="00F32BAD">
        <w:t xml:space="preserve"> 4b. The simulated light passed through the mask aperture (for defining the active area) and the </w:t>
      </w:r>
      <w:proofErr w:type="spellStart"/>
      <w:r w:rsidRPr="00F32BAD">
        <w:t>semitransparent</w:t>
      </w:r>
      <w:proofErr w:type="spellEnd"/>
      <w:r w:rsidRPr="00F32BAD">
        <w:t xml:space="preserve"> PVs and reached the bottom Sb</w:t>
      </w:r>
      <w:r w:rsidRPr="00F32BAD">
        <w:rPr>
          <w:vertAlign w:val="subscript"/>
        </w:rPr>
        <w:t>2</w:t>
      </w:r>
      <w:r w:rsidRPr="00F32BAD">
        <w:t>Se</w:t>
      </w:r>
      <w:r w:rsidRPr="00F32BAD">
        <w:rPr>
          <w:vertAlign w:val="subscript"/>
        </w:rPr>
        <w:t>3</w:t>
      </w:r>
      <w:r w:rsidRPr="00F32BAD">
        <w:t xml:space="preserve"> photocathode immersed in the electrolyte. The mask was sufficiently thick to block all the </w:t>
      </w:r>
      <w:r w:rsidR="00251E68">
        <w:rPr>
          <w:noProof/>
          <w:w w:val="100"/>
          <w:lang w:val="en-US" w:eastAsia="ko-KR"/>
        </w:rPr>
        <w:lastRenderedPageBreak/>
        <mc:AlternateContent>
          <mc:Choice Requires="wpg">
            <w:drawing>
              <wp:anchor distT="0" distB="0" distL="114300" distR="114300" simplePos="0" relativeHeight="251677696" behindDoc="0" locked="0" layoutInCell="1" allowOverlap="1">
                <wp:simplePos x="0" y="0"/>
                <wp:positionH relativeFrom="column">
                  <wp:posOffset>-635</wp:posOffset>
                </wp:positionH>
                <wp:positionV relativeFrom="paragraph">
                  <wp:posOffset>3175</wp:posOffset>
                </wp:positionV>
                <wp:extent cx="3168015" cy="2432050"/>
                <wp:effectExtent l="0" t="0" r="0" b="6350"/>
                <wp:wrapSquare wrapText="bothSides"/>
                <wp:docPr id="8" name="그룹 8"/>
                <wp:cNvGraphicFramePr/>
                <a:graphic xmlns:a="http://schemas.openxmlformats.org/drawingml/2006/main">
                  <a:graphicData uri="http://schemas.microsoft.com/office/word/2010/wordprocessingGroup">
                    <wpg:wgp>
                      <wpg:cNvGrpSpPr/>
                      <wpg:grpSpPr>
                        <a:xfrm>
                          <a:off x="0" y="0"/>
                          <a:ext cx="3168015" cy="2432050"/>
                          <a:chOff x="0" y="0"/>
                          <a:chExt cx="3168015" cy="2432050"/>
                        </a:xfrm>
                      </wpg:grpSpPr>
                      <pic:pic xmlns:pic="http://schemas.openxmlformats.org/drawingml/2006/picture">
                        <pic:nvPicPr>
                          <pic:cNvPr id="16" name="그림 16"/>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68015" cy="1479550"/>
                          </a:xfrm>
                          <a:prstGeom prst="rect">
                            <a:avLst/>
                          </a:prstGeom>
                          <a:noFill/>
                        </pic:spPr>
                      </pic:pic>
                      <wps:wsp>
                        <wps:cNvPr id="17" name="Text Box 17"/>
                        <wps:cNvSpPr txBox="1"/>
                        <wps:spPr>
                          <a:xfrm>
                            <a:off x="0" y="1587500"/>
                            <a:ext cx="3168015" cy="844550"/>
                          </a:xfrm>
                          <a:prstGeom prst="rect">
                            <a:avLst/>
                          </a:prstGeom>
                          <a:solidFill>
                            <a:prstClr val="white"/>
                          </a:solidFill>
                          <a:ln>
                            <a:noFill/>
                          </a:ln>
                        </wps:spPr>
                        <wps:txbx>
                          <w:txbxContent>
                            <w:p w:rsidR="000B2D78" w:rsidRPr="006E0549" w:rsidRDefault="000B2D78" w:rsidP="006E0549">
                              <w:pPr>
                                <w:pStyle w:val="RSCT04TableFootnotewithbottombar"/>
                                <w:rPr>
                                  <w:lang w:val="en-US"/>
                                </w:rPr>
                              </w:pPr>
                              <w:r w:rsidRPr="006E0549">
                                <w:rPr>
                                  <w:b/>
                                  <w:lang w:val="en-US"/>
                                </w:rPr>
                                <w:t xml:space="preserve">Fig. </w:t>
                              </w:r>
                              <w:proofErr w:type="gramStart"/>
                              <w:r w:rsidRPr="006E0549">
                                <w:rPr>
                                  <w:b/>
                                  <w:lang w:val="en-US"/>
                                </w:rPr>
                                <w:t xml:space="preserve">5  </w:t>
                              </w:r>
                              <w:proofErr w:type="spellStart"/>
                              <w:r w:rsidRPr="006E0549">
                                <w:rPr>
                                  <w:rFonts w:eastAsia="Malgun Gothic"/>
                                  <w:b/>
                                  <w:i/>
                                  <w:lang w:val="en-US"/>
                                </w:rPr>
                                <w:t>η</w:t>
                              </w:r>
                              <w:proofErr w:type="gramEnd"/>
                              <w:r w:rsidRPr="006E0549">
                                <w:rPr>
                                  <w:b/>
                                  <w:i/>
                                  <w:vertAlign w:val="subscript"/>
                                  <w:lang w:val="en-US"/>
                                </w:rPr>
                                <w:t>STH</w:t>
                              </w:r>
                              <w:proofErr w:type="spellEnd"/>
                              <w:r w:rsidRPr="006E0549">
                                <w:rPr>
                                  <w:b/>
                                  <w:lang w:val="en-US"/>
                                </w:rPr>
                                <w:t xml:space="preserve"> benchmarks for the PV-PEC tandem configuration. </w:t>
                              </w:r>
                              <w:r w:rsidRPr="006E0549">
                                <w:rPr>
                                  <w:lang w:val="en-US"/>
                                </w:rPr>
                                <w:t>Dye-sensitized solar cell (DSSC), PSC, 2j Si (double-junction Si solar cell), 2j III/V (double junction GaAs/</w:t>
                              </w:r>
                              <w:proofErr w:type="spellStart"/>
                              <w:r w:rsidRPr="006E0549">
                                <w:rPr>
                                  <w:lang w:val="en-US"/>
                                </w:rPr>
                                <w:t>InGaAsP</w:t>
                              </w:r>
                              <w:proofErr w:type="spellEnd"/>
                              <w:r w:rsidRPr="006E0549">
                                <w:rPr>
                                  <w:lang w:val="en-US"/>
                                </w:rPr>
                                <w:t xml:space="preserve"> solar cell), WO</w:t>
                              </w:r>
                              <w:r w:rsidRPr="006E0549">
                                <w:rPr>
                                  <w:vertAlign w:val="subscript"/>
                                  <w:lang w:val="en-US"/>
                                </w:rPr>
                                <w:t>3</w:t>
                              </w:r>
                              <w:r w:rsidRPr="006E0549">
                                <w:rPr>
                                  <w:lang w:val="en-US"/>
                                </w:rPr>
                                <w:t>-DSSC and Fe</w:t>
                              </w:r>
                              <w:r w:rsidRPr="006E0549">
                                <w:rPr>
                                  <w:vertAlign w:val="subscript"/>
                                  <w:lang w:val="en-US"/>
                                </w:rPr>
                                <w:t>2</w:t>
                              </w:r>
                              <w:r w:rsidRPr="006E0549">
                                <w:rPr>
                                  <w:lang w:val="en-US"/>
                                </w:rPr>
                                <w:t>O</w:t>
                              </w:r>
                              <w:r w:rsidRPr="006E0549">
                                <w:rPr>
                                  <w:vertAlign w:val="subscript"/>
                                  <w:lang w:val="en-US"/>
                                </w:rPr>
                                <w:t>3</w:t>
                              </w:r>
                              <w:r w:rsidRPr="006E0549">
                                <w:rPr>
                                  <w:lang w:val="en-US"/>
                                </w:rPr>
                                <w:t>-DSSC</w:t>
                              </w:r>
                              <w:r w:rsidRPr="006E0549">
                                <w:rPr>
                                  <w:lang w:val="en-US"/>
                                </w:rPr>
                                <w:fldChar w:fldCharType="begin" w:fldLock="1"/>
                              </w:r>
                              <w:r w:rsidRPr="006E0549">
                                <w:rPr>
                                  <w:lang w:val="en-US"/>
                                </w:rPr>
                                <w:instrText>ADDIN CSL_CITATION {"citationItems":[{"id":"ITEM-1","itemData":{"DOI":"10.1038/nphoton.2012.265","ISSN":"17494885","abstract":"Photoelectrochemical water-splitting devices, which use solar energy to convert water into hydrogen and oxygen, have been investigated for decades. Multijunction designs are most efficient, as they can absorb enough solar energy and provide sufficient free energy for water cleavage. However, a balance exists between device complexity, cost and efficiency. Water splitters fabricated using triple-junction amorphous silicon or III-V semiconductors have demonstrated reasonable efficiencies, but at high cost and high device complexity. Simpler approaches using oxide-based semiconductors in a dual-absorber tandem approach have reported solar-to-hydrogen (STH) conversion efficiencies only up to 0.3% (ref. 4). Here, we present a device based on an oxide photoanode and a dye-sensitized solar cell, which performs unassisted water splitting with an efficiency of up to 3.1% STH. The design relies on carefully selected redox mediators for the dye-sensitized solar cell and surface passivation techniques and catalysts for the oxide-based photoanodes. © 2012 Macmillan Publishers Limited. All rights reserved.","author":[{"dropping-particle":"","family":"Brillet","given":"Jeremie","non-dropping-particle":"","parse-names":false,"suffix":""},{"dropping-particle":"","family":"Yum","given":"Jun Ho","non-dropping-particle":"","parse-names":false,"suffix":""},{"dropping-particle":"","family":"Cornuz","given":"Maurin","non-dropping-particle":"","parse-names":false,"suffix":""},{"dropping-particle":"","family":"Hisatomi","given":"Takashi","non-dropping-particle":"","parse-names":false,"suffix":""},{"dropping-particle":"","family":"Solarska","given":"Renata","non-dropping-particle":"","parse-names":false,"suffix":""},{"dropping-particle":"","family":"Augustynski","given":"Jan","non-dropping-particle":"","parse-names":false,"suffix":""},{"dropping-particle":"","family":"Graetzel","given":"Michael","non-dropping-particle":"","parse-names":false,"suffix":""},{"dropping-particle":"","family":"Sivula","given":"Kevin","non-dropping-particle":"","parse-names":false,"suffix":""}],"container-title":"Nature Photonics","id":"ITEM-1","issue":"12","issued":{"date-parts":[["2012"]]},"page":"824-828","publisher":"Nature Publishing Group","title":"Highly efficient water splitting by a dual-absorber tandem cell","type":"article-journal","volume":"6"},"uris":["http://www.mendeley.com/documents/?uuid=f5e75e5f-8d27-4b14-915a-42cdb5a51e90"]}],"mendeley":{"formattedCitation":"&lt;sup&gt;32&lt;/sup&gt;","plainTextFormattedCitation":"32","previouslyFormattedCitation":"&lt;sup&gt;32&lt;/sup&gt;"},"properties":{"noteIndex":0},"schema":"https://github.com/citation-style-language/schema/raw/master/csl-citation.json"}</w:instrText>
                              </w:r>
                              <w:r w:rsidRPr="006E0549">
                                <w:rPr>
                                  <w:lang w:val="en-US"/>
                                </w:rPr>
                                <w:fldChar w:fldCharType="separate"/>
                              </w:r>
                              <w:r w:rsidR="00C427EF">
                                <w:rPr>
                                  <w:vertAlign w:val="superscript"/>
                                  <w:lang w:val="en-US"/>
                                </w:rPr>
                                <w:t>29</w:t>
                              </w:r>
                              <w:r w:rsidRPr="006E0549">
                                <w:fldChar w:fldCharType="end"/>
                              </w:r>
                              <w:r w:rsidRPr="006E0549">
                                <w:rPr>
                                  <w:lang w:val="en-US"/>
                                </w:rPr>
                                <w:t>, BiVO</w:t>
                              </w:r>
                              <w:r w:rsidRPr="006E0549">
                                <w:rPr>
                                  <w:vertAlign w:val="subscript"/>
                                  <w:lang w:val="en-US"/>
                                </w:rPr>
                                <w:t>4</w:t>
                              </w:r>
                              <w:r w:rsidRPr="006E0549">
                                <w:rPr>
                                  <w:lang w:val="en-US"/>
                                </w:rPr>
                                <w:t>-2j Si (1)</w:t>
                              </w:r>
                              <w:r w:rsidRPr="006E0549">
                                <w:rPr>
                                  <w:lang w:val="en-US"/>
                                </w:rPr>
                                <w:fldChar w:fldCharType="begin" w:fldLock="1"/>
                              </w:r>
                              <w:r w:rsidRPr="006E0549">
                                <w:rPr>
                                  <w:lang w:val="en-US"/>
                                </w:rPr>
                                <w:instrText xml:space="preserve">ADDIN CSL_CITATION {"citationItems":[{"id":"ITEM-1","itemData":{"DOI":"10.1038/ncomms3195","ISSN":"20411723","abstract":"Metal oxides are generally very stable in aqueous solutions and cheap, but their photochemical activity is usually limited by poor charge carrier separation. Here we show that this problem can be solved by introducing a gradient dopant concentration in the metal oxide film, thereby creating a distributed n + -n homojunction. This concept is demonstrated with a low-cost, spray-deposited and non-porous tungsten-doped bismuth vanadate photoanode in which carrier-separation efficiencies of up to 80% are achieved. By combining this state-of-the-art photoanode with an earth-abundant cobalt phosphate water-oxidation catalyst and a double- or single-junction amorphous Si solar cell in a tandem configuration, stable short-circuit water-splitting photocurrents of </w:instrText>
                              </w:r>
                              <w:r w:rsidRPr="006E0549">
                                <w:rPr>
                                  <w:rFonts w:ascii="Cambria Math" w:hAnsi="Cambria Math" w:cs="Cambria Math"/>
                                  <w:lang w:val="en-US"/>
                                </w:rPr>
                                <w:instrText>∼</w:instrText>
                              </w:r>
                              <w:r w:rsidRPr="006E0549">
                                <w:rPr>
                                  <w:lang w:val="en-US"/>
                                </w:rPr>
                                <w:instrText>4 and 3 mA cm-2, respectively, are achieved under 1 sun illumination. The 4 mA cm-2 photocurrent corresponds to a solar-to-hydrogen efficiency of 4.9%, which is the highest efficiency yet reported for a stand-alone water-splitting device based on a metal oxide photoanode. © 2013 Macmillan Publishers Limited. All rights reserved.","author":[{"dropping-particle":"","family":"Abdi","given":"Fatwa F.","non-dropping-particle":"","parse-names":false,"suffix":""},{"dropping-particle":"","family":"Han","given":"Lihao","non-dropping-particle":"","parse-names":false,"suffix":""},{"dropping-particle":"","family":"Smets","given":"Arno H.M.","non-dropping-particle":"","parse-names":false,"suffix":""},{"dropping-particle":"","family":"Zeman","given":"Miro","non-dropping-particle":"","parse-names":false,"suffix":""},{"dropping-particle":"","family":"Dam","given":"Bernard","non-dropping-particle":"","parse-names":false,"suffix":""},{"dropping-particle":"","family":"Krol","given":"Roel","non-dropping-particle":"Van De","parse-names":false,"suffix":""}],"container-title":"Nature Communications","id":"ITEM-1","issued":{"date-parts":[["2013"]]},"page":"1-7","publisher":"Nature Publishing Group","title":"Efficient solar water splitting by enhanced charge separation in a bismuth vanadate-silicon tandem photoelectrode","type":"article-journal","volume":"4"},"uris":["http://www.mendeley.com/documents/?uuid=8a7c911b-5460-4019-9084-3dac86f49d74"]}],"mendeley":{"formattedCitation":"&lt;sup&gt;33&lt;/sup&gt;","plainTextFormattedCitation":"33","previouslyFormattedCitation":"&lt;sup&gt;33&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0</w:t>
                              </w:r>
                              <w:r w:rsidRPr="006E0549">
                                <w:fldChar w:fldCharType="end"/>
                              </w:r>
                              <w:r w:rsidRPr="006E0549">
                                <w:rPr>
                                  <w:lang w:val="en-US"/>
                                </w:rPr>
                                <w:t xml:space="preserve"> and (2)</w:t>
                              </w:r>
                              <w:r w:rsidRPr="006E0549">
                                <w:rPr>
                                  <w:lang w:val="en-US"/>
                                </w:rPr>
                                <w:fldChar w:fldCharType="begin" w:fldLock="1"/>
                              </w:r>
                              <w:r w:rsidRPr="006E0549">
                                <w:rPr>
                                  <w:lang w:val="en-US"/>
                                </w:rPr>
                                <w:instrText>ADDIN CSL_CITATION {"citationItems":[{"id":"ITEM-1","itemData":{"DOI":"10.1002/cssc.201402456","ISSN":"1864564X","abstract":"A hybrid photovoltaic/photoelectrochemical (PV/PEC) water-splitting device with a benchmark solar-to-hydrogen conversion efficiency of 5.2% under simulated air mass (AM) 1.5 illumination is reported. This cell consists of a gradient-doped tungsten-bismuth vanadate (W:BiVO4) photoanode and a thin-film silicon solar cell. The improvement with respect to an earlier cell that also used gradient-doped W:BiVO4 has been achieved by simultaneously introducing a textured substrate to enhance light trapping in the BiVO4 photoanode and further optimization of the W gradient doping profile in the photoanode. Various PV cells have been studied in combination with this BiVO4 photoanode, such as an amorphous silicon (a-Si:H) single junction, an a-Si:H/a-Si:H double junction, and an a-Si:H/nanocrystalline silicon (nc-Si:H) micromorph junction. The highest conversion efficiency, which is also the record efficiency for metal oxide based water-splitting devices, is reached for a tandem system consisting of the optimized W:BiVO4 photoanode and the micromorph (a-Si:H/nc-Si:H) cell. This record efficiency is attributed to the increased performance of the BiVO4 photoanode, which is the limiting factor in this hybrid PEC/PV device, as well as better spectral matching between BiVO4 and the nc-Si:H cell.","author":[{"dropping-particle":"","family":"Han","given":"Lihao","non-dropping-particle":"","parse-names":false,"suffix":""},{"dropping-particle":"","family":"Abdi","given":"Fatwa F.","non-dropping-particle":"","parse-names":false,"suffix":""},{"dropping-particle":"","family":"Krol","given":"Roel","non-dropping-particle":"Van De","parse-names":false,"suffix":""},{"dropping-particle":"","family":"Liu","given":"Rui","non-dropping-particle":"","parse-names":false,"suffix":""},{"dropping-particle":"","family":"Huang","given":"Zhuangqun","non-dropping-particle":"","parse-names":false,"suffix":""},{"dropping-particle":"","family":"Lewerenz","given":"Hans Joachim","non-dropping-particle":"","parse-names":false,"suffix":""},{"dropping-particle":"","family":"Dam","given":"Bernard","non-dropping-particle":"","parse-names":false,"suffix":""},{"dropping-particle":"","family":"Zeman","given":"Miro","non-dropping-particle":"","parse-names":false,"suffix":""},{"dropping-particle":"","family":"Smets","given":"Arno H.M.","non-dropping-particle":"","parse-names":false,"suffix":""}],"container-title":"ChemSusChem","id":"ITEM-1","issue":"10","issued":{"date-parts":[["2014"]]},"page":"2832-2838","title":"Efficient Water-Splitting Device Based on a Bismuth Vanadate Photoanode and Thin-Film Silicon Solar Cells","type":"article","volume":"7"},"uris":["http://www.mendeley.com/documents/?uuid=802d3502-028d-4a8b-8e28-7f3c77a14121"]}],"mendeley":{"formattedCitation":"&lt;sup&gt;34&lt;/sup&gt;","plainTextFormattedCitation":"34","previouslyFormattedCitation":"&lt;sup&gt;34&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1</w:t>
                              </w:r>
                              <w:r w:rsidRPr="006E0549">
                                <w:fldChar w:fldCharType="end"/>
                              </w:r>
                              <w:r w:rsidRPr="006E0549">
                                <w:rPr>
                                  <w:lang w:val="en-US"/>
                                </w:rPr>
                                <w:t>, PSC-CIGS</w:t>
                              </w:r>
                              <w:r w:rsidRPr="006E0549">
                                <w:rPr>
                                  <w:lang w:val="en-US"/>
                                </w:rPr>
                                <w:fldChar w:fldCharType="begin" w:fldLock="1"/>
                              </w:r>
                              <w:r w:rsidRPr="006E0549">
                                <w:rPr>
                                  <w:lang w:val="en-US"/>
                                </w:rPr>
                                <w:instrText>ADDIN CSL_CITATION {"citationItems":[{"id":"ITEM-1","itemData":{"DOI":"10.1002/aenm.201501520","author":[{"dropping-particle":"","family":"Mayer","given":"Matthew T","non-dropping-particle":"","parse-names":false,"suffix":""},{"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id":"ITEM-1","issue":"October","issued":{"date-parts":[["2015"]]},"title":"Targeting Ideal Dual-Absorber Tandem Water Splitting Using Perovskite Photovoltaics and Targeting Ideal Dual-Absorber Tandem Water Splitting Using Perovskite Photovoltaics and CuIn x Ga 1 − x Se 2 Photocathodes","type":"article-journal"},"uris":["http://www.mendeley.com/documents/?uuid=abc479f1-b944-4a96-9f41-57f12b07a249"]}],"mendeley":{"formattedCitation":"&lt;sup&gt;8&lt;/sup&gt;","plainTextFormattedCitation":"8","previouslyFormattedCitation":"&lt;sup&gt;9&lt;/sup&gt;"},"properties":{"noteIndex":0},"schema":"https://github.com/citation-style-language/schema/raw/master/csl-citation.json"}</w:instrText>
                              </w:r>
                              <w:r w:rsidRPr="006E0549">
                                <w:rPr>
                                  <w:lang w:val="en-US"/>
                                </w:rPr>
                                <w:fldChar w:fldCharType="separate"/>
                              </w:r>
                              <w:r w:rsidRPr="006E0549">
                                <w:rPr>
                                  <w:vertAlign w:val="superscript"/>
                                  <w:lang w:val="en-US"/>
                                </w:rPr>
                                <w:t>8</w:t>
                              </w:r>
                              <w:r w:rsidRPr="006E0549">
                                <w:fldChar w:fldCharType="end"/>
                              </w:r>
                              <w:r w:rsidRPr="006E0549">
                                <w:rPr>
                                  <w:lang w:val="en-US"/>
                                </w:rPr>
                                <w:t>, Cu</w:t>
                              </w:r>
                              <w:r w:rsidRPr="006E0549">
                                <w:rPr>
                                  <w:vertAlign w:val="subscript"/>
                                  <w:lang w:val="en-US"/>
                                </w:rPr>
                                <w:t>2</w:t>
                              </w:r>
                              <w:r w:rsidRPr="006E0549">
                                <w:rPr>
                                  <w:lang w:val="en-US"/>
                                </w:rPr>
                                <w:t>O-PSC</w:t>
                              </w:r>
                              <w:r w:rsidRPr="006E0549">
                                <w:rPr>
                                  <w:lang w:val="en-US"/>
                                </w:rPr>
                                <w:fldChar w:fldCharType="begin" w:fldLock="1"/>
                              </w:r>
                              <w:r w:rsidRPr="006E0549">
                                <w:rPr>
                                  <w:lang w:val="en-US"/>
                                </w:rPr>
                                <w:instrText>ADDIN CSL_CITATION {"citationItems":[{"id":"ITEM-1","itemData":{"DOI":"10.1002/aenm.201501537","ISSN":"16146840","abstract":"Photoelectrochemical water splitting represents an attractive method of capturing and storing the immense energy of sunlight in the form of hydrogen, a clean chemical fuel. Given the large energetic demand of water electrolysis, and the defined spectrum of photons available from incident sunlight, a two absorber tandem device is required to achieve high efficiencies. The two absorbers should be of different and complementary bandgaps, connected in series to achieve the necessary voltage, and arranged in an optical stack configuration to maximize the utilization of sunlight. This latter requirement demands a top device that is responsive to high-energy photons but also transparent to lower-energy photons, which pass through to illuminate the bottom absorber. Here, cuprous oxide (Cu2O) is employed as a top absorber component, and the factors influencing the balance between transparency and efficiency toward operation in a tandem configuration are studied. Photocathodes based on Cu2O electrodeposited onto conducting glass substrates treated with thin, discontinuous layers of gold achieve reasonable sub-bandgap transmittance while retaining performances comparable to their opaque counterparts. This new high-performance transparent photocathode is demonstrated in tandem with a hybrid perovskite photovoltaic cell, resulting in a full device capable of standalone sunlight-driven water splitting. Transparent gold substrates enable photocathodes based on electrodeposited cuprous oxide, which drive efficient photoelectrochemical hydrogen evolution while also exhibiting semitransparency to sub-bandgap photons. This enables construction of an optical tandem, demonstrated here by coupling the photocathode above a perovskite photovoltaic, capable of performing complete sunlight-driven water splitting.","author":[{"dropping-particle":"","family":"Dias","given":"Paula","non-dropping-particle":"","parse-names":false,"suffix":""},{"dropping-particle":"","family":"Schreier","given":"Marcel","non-dropping-particle":"","parse-names":false,"suffix":""},{"dropping-particle":"","family":"Tilley","given":"S. David","non-dropping-particle":"","parse-names":false,"suffix":""},{"dropping-particle":"","family":"Luo","given":"Jingshan","non-dropping-particle":"","parse-names":false,"suffix":""},{"dropping-particle":"","family":"Azevedo","given":"João","non-dropping-particle":"","parse-names":false,"suffix":""},{"dropping-particle":"","family":"Andrade","given":"Luísa","non-dropping-particle":"","parse-names":false,"suffix":""},{"dropping-particle":"","family":"Bi","given":"Dongqin","non-dropping-particle":"","parse-names":false,"suffix":""},{"dropping-particle":"","family":"Hagfeldt","given":"Anders","non-dropping-particle":"","parse-names":false,"suffix":""},{"dropping-particle":"","family":"Mendes","given":"Adélio","non-dropping-particle":"","parse-names":false,"suffix":""},{"dropping-particle":"","family":"Grätzel","given":"Michael","non-dropping-particle":"","parse-names":false,"suffix":""},{"dropping-particle":"","family":"Mayer","given":"Matthew T.","non-dropping-particle":"","parse-names":false,"suffix":""}],"container-title":"Advanced Energy Materials","id":"ITEM-1","issue":"24","issued":{"date-parts":[["2015"]]},"page":"1-9","title":"Transparent Cuprous Oxide Photocathode Enabling a Stacked Tandem Cell for Unbiased Water Splitting","type":"article-journal","volume":"5"},"uris":["http://www.mendeley.com/documents/?uuid=079d7785-0909-467b-9b6b-5b06878d74b1"]}],"mendeley":{"formattedCitation":"&lt;sup&gt;31&lt;/sup&gt;","plainTextFormattedCitation":"31","previouslyFormattedCitation":"&lt;sup&gt;8&lt;/sup&gt;"},"properties":{"noteIndex":0},"schema":"https://github.com/citation-style-language/schema/raw/master/csl-citation.json"}</w:instrText>
                              </w:r>
                              <w:r w:rsidRPr="006E0549">
                                <w:rPr>
                                  <w:lang w:val="en-US"/>
                                </w:rPr>
                                <w:fldChar w:fldCharType="separate"/>
                              </w:r>
                              <w:r w:rsidR="00C427EF">
                                <w:rPr>
                                  <w:vertAlign w:val="superscript"/>
                                  <w:lang w:val="en-US"/>
                                </w:rPr>
                                <w:t>8</w:t>
                              </w:r>
                              <w:r w:rsidRPr="006E0549">
                                <w:fldChar w:fldCharType="end"/>
                              </w:r>
                              <w:r w:rsidRPr="006E0549">
                                <w:rPr>
                                  <w:lang w:val="en-US"/>
                                </w:rPr>
                                <w:t>, Fe</w:t>
                              </w:r>
                              <w:r w:rsidRPr="006E0549">
                                <w:rPr>
                                  <w:vertAlign w:val="subscript"/>
                                  <w:lang w:val="en-US"/>
                                </w:rPr>
                                <w:t>2</w:t>
                              </w:r>
                              <w:r w:rsidRPr="006E0549">
                                <w:rPr>
                                  <w:lang w:val="en-US"/>
                                </w:rPr>
                                <w:t>O</w:t>
                              </w:r>
                              <w:r w:rsidRPr="006E0549">
                                <w:rPr>
                                  <w:vertAlign w:val="subscript"/>
                                  <w:lang w:val="en-US"/>
                                </w:rPr>
                                <w:t>3</w:t>
                              </w:r>
                              <w:r w:rsidRPr="006E0549">
                                <w:rPr>
                                  <w:lang w:val="en-US"/>
                                </w:rPr>
                                <w:t>-PSC</w:t>
                              </w:r>
                              <w:r w:rsidRPr="006E0549">
                                <w:rPr>
                                  <w:lang w:val="en-US"/>
                                </w:rPr>
                                <w:fldChar w:fldCharType="begin" w:fldLock="1"/>
                              </w:r>
                              <w:r w:rsidRPr="006E0549">
                                <w:rPr>
                                  <w:lang w:val="en-US"/>
                                </w:rPr>
                                <w:instrText>ADDIN CSL_CITATION {"citationItems":[{"id":"ITEM-1","itemData":{"DOI":"10.1021/acs.nanolett.5b00616","abstract":"Photoelectrochemical water splitting half reactions on semiconducting photoelectrodes have received much attention but efficient overall water splitting driven by a single photoelectrode has remained elusive due to stringent electronic and thermodynamic property requirements. Utilizing a tandem configuration wherein the total photovoltage is generated by complementary optical absorption across different semiconducting electrodes is a possible pathway to unassisted overall light-induced water splitting. Because of the low photovoltages generated by conventional photovoltaic materials (e.g., Si, CIGS), such systems typically consist of triple junction design that increases the complexity due to optoelectrical trade-offs and are also not cost-effective. Here, we show that a single solution processed organic–inorganic halide perovskite (CH3NH3PbI3) solar cell in tandem with a Fe2O3 photoanode can achieve overall unassisted water splitting with a solar-to-hydrogen conversion efficiency of 2.4%. Systematic electro-","author":[{"dropping-particle":"","family":"Gurudayal","given":"","non-dropping-particle":"","parse-names":false,"suffix":""},{"dropping-particle":"","family":"Sabba","given":"Dharani","non-dropping-particle":"","parse-names":false,"suffix":""},{"dropping-particle":"","family":"Hemant Kumar","given":"Mulmudi","non-dropping-particle":"","parse-names":false,"suffix":""},{"dropping-particle":"","family":"Helena Wong","given":"Lydia","non-dropping-particle":"","parse-names":false,"suffix":""},{"dropping-particle":"","family":"Barber","given":"James","non-dropping-particle":"","parse-names":false,"suffix":""},{"dropping-particle":"","family":"Grätzel","given":"Michael","non-dropping-particle":"","parse-names":false,"suffix":""},{"dropping-particle":"","family":"Mathews","given":"Nripan","non-dropping-particle":"","parse-names":false,"suffix":""}],"container-title":"Nano Letters","id":"ITEM-1","issue":"6","issued":{"date-parts":[["2015","5","5"]]},"page":"3833-3839","title":"Perovskite–Hematite Tandem Cells for Efficient Overall Solar Driven Water Splitting","type":"article-journal","volume":"15"},"uris":["http://www.mendeley.com/documents/?uuid=7636055a-5b9a-35d2-b536-2d763edfda20"]}],"mendeley":{"formattedCitation":"&lt;sup&gt;35&lt;/sup&gt;","plainTextFormattedCitation":"35","previouslyFormattedCitation":"&lt;sup&gt;35&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2</w:t>
                              </w:r>
                              <w:r w:rsidRPr="006E0549">
                                <w:fldChar w:fldCharType="end"/>
                              </w:r>
                              <w:r w:rsidRPr="006E0549">
                                <w:rPr>
                                  <w:lang w:val="en-US"/>
                                </w:rPr>
                                <w:t>, BiVO</w:t>
                              </w:r>
                              <w:r w:rsidRPr="006E0549">
                                <w:rPr>
                                  <w:vertAlign w:val="subscript"/>
                                  <w:lang w:val="en-US"/>
                                </w:rPr>
                                <w:t>4</w:t>
                              </w:r>
                              <w:r w:rsidRPr="006E0549">
                                <w:rPr>
                                  <w:lang w:val="en-US"/>
                                </w:rPr>
                                <w:t>-2j III/V</w:t>
                              </w:r>
                              <w:r w:rsidRPr="006E0549">
                                <w:rPr>
                                  <w:lang w:val="en-US"/>
                                </w:rPr>
                                <w:fldChar w:fldCharType="begin" w:fldLock="1"/>
                              </w:r>
                              <w:r w:rsidRPr="006E0549">
                                <w:rPr>
                                  <w:lang w:val="en-US"/>
                                </w:rPr>
                                <w:instrText xml:space="preserve">ADDIN CSL_CITATION {"citationItems":[{"id":"ITEM-1","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w:instrText>
                              </w:r>
                              <w:r w:rsidRPr="006E0549">
                                <w:rPr>
                                  <w:rFonts w:ascii="Cambria Math" w:hAnsi="Cambria Math" w:cs="Cambria Math"/>
                                  <w:lang w:val="en-US"/>
                                </w:rPr>
                                <w:instrText>∼</w:instrText>
                              </w:r>
                              <w:r w:rsidRPr="006E0549">
                                <w:rPr>
                                  <w:lang w:val="en-US"/>
                                </w:rPr>
                                <w:instrText>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1","issue":"May","issued":{"date-parts":[["2015"]]},"page":"1-2","publisher":"Nature Publishing Group","title":"Photocatalytic generation of hydrogen by core-shell WO3/BiVO4 nanorods with ultimate water splitting efficiency","type":"article-journal","volume":"5"},"uris":["http://www.mendeley.com/documents/?uuid=12631ca9-09ed-4061-833d-f39cfd6d9dd3"]}],"mendeley":{"formattedCitation":"&lt;sup&gt;5&lt;/sup&gt;","plainTextFormattedCitation":"5","previouslyFormattedCitation":"&lt;sup&gt;5&lt;/sup&gt;"},"properties":{"noteIndex":0},"schema":"https://github.com/citation-style-language/schema/raw/master/csl-citation.json"}</w:instrText>
                              </w:r>
                              <w:r w:rsidRPr="006E0549">
                                <w:rPr>
                                  <w:lang w:val="en-US"/>
                                </w:rPr>
                                <w:fldChar w:fldCharType="separate"/>
                              </w:r>
                              <w:r w:rsidRPr="006E0549">
                                <w:rPr>
                                  <w:vertAlign w:val="superscript"/>
                                  <w:lang w:val="en-US"/>
                                </w:rPr>
                                <w:t>5</w:t>
                              </w:r>
                              <w:r w:rsidRPr="006E0549">
                                <w:fldChar w:fldCharType="end"/>
                              </w:r>
                              <w:r w:rsidRPr="006E0549">
                                <w:rPr>
                                  <w:lang w:val="en-US"/>
                                </w:rPr>
                                <w:t>, BiVO</w:t>
                              </w:r>
                              <w:r w:rsidRPr="006E0549">
                                <w:rPr>
                                  <w:vertAlign w:val="subscript"/>
                                  <w:lang w:val="en-US"/>
                                </w:rPr>
                                <w:t>4</w:t>
                              </w:r>
                              <w:r w:rsidRPr="006E0549">
                                <w:rPr>
                                  <w:lang w:val="en-US"/>
                                </w:rPr>
                                <w:t>+Fe</w:t>
                              </w:r>
                              <w:r w:rsidRPr="006E0549">
                                <w:rPr>
                                  <w:vertAlign w:val="subscript"/>
                                  <w:lang w:val="en-US"/>
                                </w:rPr>
                                <w:t>2</w:t>
                              </w:r>
                              <w:r w:rsidRPr="006E0549">
                                <w:rPr>
                                  <w:lang w:val="en-US"/>
                                </w:rPr>
                                <w:t>O</w:t>
                              </w:r>
                              <w:r w:rsidRPr="006E0549">
                                <w:rPr>
                                  <w:vertAlign w:val="subscript"/>
                                  <w:lang w:val="en-US"/>
                                </w:rPr>
                                <w:t>3</w:t>
                              </w:r>
                              <w:r w:rsidRPr="006E0549">
                                <w:rPr>
                                  <w:lang w:val="en-US"/>
                                </w:rPr>
                                <w:t>-2pSi</w:t>
                              </w:r>
                              <w:r w:rsidRPr="006E0549">
                                <w:rPr>
                                  <w:lang w:val="en-US"/>
                                </w:rPr>
                                <w:fldChar w:fldCharType="begin" w:fldLock="1"/>
                              </w:r>
                              <w:r w:rsidRPr="006E0549">
                                <w:rPr>
                                  <w:lang w:val="en-US"/>
                                </w:rPr>
                                <w:instrText>ADDIN CSL_CITATION {"citationItems":[{"id":"ITEM-1","itemData":{"DOI":"10.1038/ncomms13380","ISSN":"20411723","abstract":"Metal oxide semiconductors are promising photoelectrode materials for solar water splitting due to their robustness in aqueous solutions and low cost. Yet, their solar-to-hydrogen conversion efficiencies are still not high enough for practical applications. Here we present a strategy to enhance the efficiency of metal oxides, hetero-type dual photoelectrodes, in which two photoanodes of different bandgaps are connected in parallel for extended light harvesting. Thus, a photoelectrochemical device made of modified BiVO4 and α-Fe2O3 as dual photoanodes utilizes visible light up to 610 nm for water splitting, and shows stable photocurrents of 7.0±0.2 mA cm-2 at 1.23 VRHE under 1 sun irradiation. A tandem cell composed with the dual photoanodes-silicon solar cell demonstrates unbiased water splitting efficiency of 7.7%. These results and concept represent a significant step forward en route to the goal of &gt;10% efficiency required for practical solar hydrogen production.","author":[{"dropping-particle":"","family":"Kim","given":"Jin Hyun","non-dropping-particle":"","parse-names":false,"suffix":""},{"dropping-particle":"","family":"Jang","given":"Ji Wook","non-dropping-particle":"","parse-names":false,"suffix":""},{"dropping-particle":"","family":"Jo","given":"Yim Hyun","non-dropping-particle":"","parse-names":false,"suffix":""},{"dropping-particle":"","family":"Abdi","given":"Fatwa F.","non-dropping-particle":"","parse-names":false,"suffix":""},{"dropping-particle":"","family":"Lee","given":"Young Hye","non-dropping-particle":"","parse-names":false,"suffix":""},{"dropping-particle":"","family":"Krol","given":"Roel","non-dropping-particle":"Van De","parse-names":false,"suffix":""},{"dropping-particle":"","family":"Lee","given":"Jae Sung","non-dropping-particle":"","parse-names":false,"suffix":""}],"container-title":"Nature Communications","id":"ITEM-1","issued":{"date-parts":[["2016"]]},"page":"1-9","publisher":"Nature Publishing Group","title":"Hetero-type dual photoanodes for unbiased solar water splitting with extended light harvesting","type":"article-journal","volume":"7"},"uris":["http://www.mendeley.com/documents/?uuid=cb6ca19d-fdc4-4978-9d88-a9ce6ec2031c"]}],"mendeley":{"formattedCitation":"&lt;sup&gt;4&lt;/sup&gt;","plainTextFormattedCitation":"4","previouslyFormattedCitation":"&lt;sup&gt;4&lt;/sup&gt;"},"properties":{"noteIndex":0},"schema":"https://github.com/citation-style-language/schema/raw/master/csl-citation.json"}</w:instrText>
                              </w:r>
                              <w:r w:rsidRPr="006E0549">
                                <w:rPr>
                                  <w:lang w:val="en-US"/>
                                </w:rPr>
                                <w:fldChar w:fldCharType="separate"/>
                              </w:r>
                              <w:r w:rsidRPr="006E0549">
                                <w:rPr>
                                  <w:vertAlign w:val="superscript"/>
                                  <w:lang w:val="en-US"/>
                                </w:rPr>
                                <w:t>4</w:t>
                              </w:r>
                              <w:r w:rsidRPr="006E0549">
                                <w:fldChar w:fldCharType="end"/>
                              </w:r>
                              <w:r w:rsidRPr="006E0549">
                                <w:rPr>
                                  <w:lang w:val="en-US"/>
                                </w:rPr>
                                <w:t>, and BIVO</w:t>
                              </w:r>
                              <w:r w:rsidRPr="006E0549">
                                <w:rPr>
                                  <w:vertAlign w:val="subscript"/>
                                  <w:lang w:val="en-US"/>
                                </w:rPr>
                                <w:t>4</w:t>
                              </w:r>
                              <w:r w:rsidRPr="006E0549">
                                <w:rPr>
                                  <w:lang w:val="en-US"/>
                                </w:rPr>
                                <w:t>-PSC (1)</w:t>
                              </w:r>
                              <w:r w:rsidRPr="006E0549">
                                <w:rPr>
                                  <w:lang w:val="en-US"/>
                                </w:rPr>
                                <w:fldChar w:fldCharType="begin" w:fldLock="1"/>
                              </w:r>
                              <w:r w:rsidRPr="006E0549">
                                <w:rPr>
                                  <w:lang w:val="en-US"/>
                                </w:rPr>
                                <w:instrText>ADDIN CSL_CITATION {"citationItems":[{"id":"ITEM-1","itemData":{"DOI":"10.1126/sciadv.1501764","ISSN":"23752548","abstract":"Bismuth vanadate (BiVO4) has been widely regarded as a promising photoanode material for photoelectrochemical (PEC) water splitting because of its low cost, its high stability against photocorrosion, and its relatively narrow band gap of 2.4 eV. However, the achieved performance of the BiVO4 photoanode remains unsatisfactory to date because its short carrier diffusion length restricts the total thickness of the BiVO4 film required for sufficient light absorption. We addressed the issue by deposition of nanoporous Mo-doped BiVO4 (Mo:BiVO4) on an engineered cone-shaped nanostructure, in which the Mo:BiVO4 layer with a larger effective thickness maintains highly efficient charge separation and high light absorption capability, which can be further enhanced by multiple light scattering in the nanocone structure. As a result, the nanocone/Mo:BiVO4/Fe(Ni)OOH photoanode exhibits a high water-splitting photocurrent of 5.82 ± 0.36 mA cm-2 at 1.23 V versus the reversible hydrogen electrode under 1-sun illumination. We also demonstrate that the PEC cell in tandem with a single perovskite solar cell exhibits unassisted water splitting with a solar-to-hydrogen conversion efficiency of up to 6.2%.","author":[{"dropping-particle":"","family":"Qiu","given":"Yongcai","non-dropping-particle":"","parse-names":false,"suffix":""},{"dropping-particle":"","family":"Liu","given":"Wei","non-dropping-particle":"","parse-names":false,"suffix":""},{"dropping-particle":"","family":"Chen","given":"Wei","non-dropping-particle":"","parse-names":false,"suffix":""},{"dropping-particle":"","family":"Zhou","given":"Guangmin","non-dropping-particle":"","parse-names":false,"suffix":""},{"dropping-particle":"","family":"Hsu","given":"Po Chun","non-dropping-particle":"","parse-names":false,"suffix":""},{"dropping-particle":"","family":"Zhang","given":"Rufan","non-dropping-particle":"","parse-names":false,"suffix":""},{"dropping-particle":"","family":"Liang","given":"Zheng","non-dropping-particle":"","parse-names":false,"suffix":""},{"dropping-particle":"","family":"Fan","given":"Shoushan","non-dropping-particle":"","parse-names":false,"suffix":""},{"dropping-particle":"","family":"Zhang","given":"Yuegang","non-dropping-particle":"","parse-names":false,"suffix":""},{"dropping-particle":"","family":"Cui","given":"Yi","non-dropping-particle":"","parse-names":false,"suffix":""}],"container-title":"Science Advances","id":"ITEM-1","issue":"6","issued":{"date-parts":[["2016"]]},"title":"Efficient solar-driven water splitting by nanocone BiVO4-perovskite tandem cells","type":"article-journal","volume":"2"},"uris":["http://www.mendeley.com/documents/?uuid=40ac2495-5e02-4a79-898b-fa9e76484798"]}],"mendeley":{"formattedCitation":"&lt;sup&gt;36&lt;/sup&gt;","plainTextFormattedCitation":"36","previouslyFormattedCitation":"&lt;sup&gt;36&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3</w:t>
                              </w:r>
                              <w:r w:rsidRPr="006E0549">
                                <w:fldChar w:fldCharType="end"/>
                              </w:r>
                              <w:r w:rsidRPr="006E0549">
                                <w:rPr>
                                  <w:lang w:val="en-US"/>
                                </w:rPr>
                                <w:t>, (2)</w:t>
                              </w:r>
                              <w:r w:rsidRPr="006E0549">
                                <w:rPr>
                                  <w:lang w:val="en-US"/>
                                </w:rPr>
                                <w:fldChar w:fldCharType="begin" w:fldLock="1"/>
                              </w:r>
                              <w:r w:rsidRPr="006E0549">
                                <w:rPr>
                                  <w:lang w:val="en-US"/>
                                </w:rPr>
                                <w:instrText>ADDIN CSL_CITATION {"citationItems":[{"id":"ITEM-1","itemData":{"DOI":"10.1038/s41467-018-06687-z","ISSN":"20411723","abstract":"Redox enzymes catalyze fascinating chemical reactions with excellent regio- and stereo-specificity. Nicotinamide adenine dinucleotide cofactor is essential in numerous redox biocatalytic reactions and needs to be regenerated because it is consumed as an equivalent during the enzymatic turnover. Here we report on unbiased photoelectrochemical tandem assembly of a photoanode (FeOOH/BiVO4) and a perovskite photovoltaic to provide sufficient potential for cofactor-dependent biocatalytic reactions. We obtain a high faradaic efficiency of 96.2% and an initial conversion rate of 2.4 mM h−1 without an external applied bias for the photoelectrochemical enzymatic conversion of α-ketoglutarate to l-glutamate via l-glutamate dehydrogenase. In addition, we achieve a total turnover number and a turnover frequency of the enzyme of 108,800 and 6200 h−1, respectively, demonstrating that the tandem configuration facilitates redox biocatalysis using light as the only energy source.","author":[{"dropping-particle":"","family":"Lee","given":"Yang Woo","non-dropping-particle":"","parse-names":false,"suffix":""},{"dropping-particle":"","family":"Boonmongkolras","given":"Passarut","non-dropping-particle":"","parse-names":false,"suffix":""},{"dropping-particle":"","family":"Son","given":"Eun Jin","non-dropping-particle":"","parse-names":false,"suffix":""},{"dropping-particle":"","family":"Kim","given":"Jinhyun","non-dropping-particle":"","parse-names":false,"suffix":""},{"dropping-particle":"","family":"Lee","given":"Sahng Ha","non-dropping-particle":"","parse-names":false,"suffix":""},{"dropping-particle":"","family":"Kuk","given":"Su Keun","non-dropping-particle":"","parse-names":false,"suffix":""},{"dropping-particle":"","family":"Ko","given":"Jong Wan","non-dropping-particle":"","parse-names":false,"suffix":""},{"dropping-particle":"","family":"Shin","given":"Byungha","non-dropping-particle":"","parse-names":false,"suffix":""},{"dropping-particle":"","family":"Park","given":"Chan Beum","non-dropping-particle":"","parse-names":false,"suffix":""}],"container-title":"Nature Communications","id":"ITEM-1","issue":"1","issued":{"date-parts":[["2018"]]},"publisher":"Springer US","title":"Unbiased biocatalytic solar-to-chemical conversion by FeOOH/BiVO4/perovskite tandem structure","type":"article-journal","volume":"9"},"uris":["http://www.mendeley.com/documents/?uuid=c2ef98d8-9376-4a67-aebb-3fc1d0a51597"]}],"mendeley":{"formattedCitation":"&lt;sup&gt;37&lt;/sup&gt;","plainTextFormattedCitation":"37","previouslyFormattedCitation":"&lt;sup&gt;37&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4</w:t>
                              </w:r>
                              <w:r w:rsidRPr="006E0549">
                                <w:fldChar w:fldCharType="end"/>
                              </w:r>
                              <w:r w:rsidRPr="006E0549">
                                <w:rPr>
                                  <w:lang w:val="en-US"/>
                                </w:rPr>
                                <w:t>, (3)</w:t>
                              </w:r>
                              <w:r w:rsidRPr="006E0549">
                                <w:rPr>
                                  <w:lang w:val="en-US"/>
                                </w:rPr>
                                <w:fldChar w:fldCharType="begin" w:fldLock="1"/>
                              </w:r>
                              <w:r w:rsidRPr="006E0549">
                                <w:rPr>
                                  <w:lang w:val="en-US"/>
                                </w:rPr>
                                <w:instrText>ADDIN CSL_CITATION {"citationItems":[{"id":"ITEM-1","itemData":{"DOI":"10.1002/aenm.201801403","ISSN":"16146840","abstract":"Strong interest exists in the development of organic–inorganic lead halide perovskite photovoltaics and of photoelectrochemical (PEC) tandem absorber systems for solar fuel production. However, their scalability and durability have long been limiting factors. In this work, it is revealed how both fields can be seamlessly merged together, to obtain scalable, bias-free solar water splitting tandem devices. For this purpose, state-of-the-art cesium formamidinium methylammonium (CsFAMA) triple cation mixed halide perovskite photovoltaic cells with a nickel oxide (NiOx) hole transport layer are employed to produce Field's metal-epoxy encapsulated photocathodes. Their stability (up to 7 h), photocurrent density (–12.1 ± 0.3 mA cm−2 at 0 V versus reversible hydrogen electrode, RHE), and reproducibility enable a matching combination with robust BiVO4 photoanodes, resulting in 0.25 cm2 PEC tandems with an excellent stability of up to 20 h and a bias-free solar-to-hydrogen efficiency of 0.35 ± 0.14%. The high reliability of the fabrication procedures allows scaling of the devices up to 10 cm2, with a slight decrease in bias-free photocurrent density from 0.39 ± 0.15 to 0.23 ± 0.10 mA cm−2 due to an increasing series resistance. To characterize these devices, a versatile 3D-printed PEC cell is also developed.","author":[{"dropping-particle":"","family":"Andrei","given":"Virgil","non-dropping-particle":"","parse-names":false,"suffix":""},{"dropping-particle":"","family":"Hoye","given":"Robert L.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25","issued":{"date-parts":[["2018"]]},"title":"Scalable Triple Cation Mixed Halide Perovskite–BiVO4 Tandems for Bias-Free Water Splitting","type":"article","volume":"8"},"uris":["http://www.mendeley.com/documents/?uuid=471c17c4-1115-43f7-bd1f-e30676b898af"]}],"mendeley":{"formattedCitation":"&lt;sup&gt;38&lt;/sup&gt;","plainTextFormattedCitation":"38","previouslyFormattedCitation":"&lt;sup&gt;38&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Pr="006E0549">
                                <w:fldChar w:fldCharType="end"/>
                              </w:r>
                              <w:r w:rsidR="00C427EF" w:rsidRPr="00C427EF">
                                <w:rPr>
                                  <w:vertAlign w:val="superscript"/>
                                </w:rPr>
                                <w:t>5</w:t>
                              </w:r>
                              <w:r w:rsidRPr="006E0549">
                                <w:rPr>
                                  <w:lang w:val="en-US"/>
                                </w:rPr>
                                <w:t>, and (4)</w:t>
                              </w:r>
                              <w:r w:rsidRPr="006E0549">
                                <w:rPr>
                                  <w:lang w:val="en-US"/>
                                </w:rPr>
                                <w:fldChar w:fldCharType="begin" w:fldLock="1"/>
                              </w:r>
                              <w:r w:rsidRPr="006E0549">
                                <w:rPr>
                                  <w:lang w:val="en-US"/>
                                </w:rPr>
                                <w:instrText xml:space="preserve">ADDIN CSL_CITATION {"citationItems":[{"id":"ITEM-1","itemData":{"DOI":"10.1016/j.electacta.2019.135183","ISSN":"00134686","abstract":"BiVO4 as a promising candidate photoanode material for PEC water splitting has been paid much attention due to its low cost, nontoxicity, high stability and narrow band gap energy of 2.4 eV. However, owing to its short carrier diffusion length and poor charge separation consequence, the achieved efficiency of the BiVO4 photoanode is still limited. Herein, we addressed this issue by loading Co(OH)2 onto as-prepared BiVO4 to fabricate Co(OH)2/BiVO4 heterojunction photoanode via a simple solution impregnation method, in which Co(OH)2 as a modifier can increase interface charge separation efficiency from 44% of BiVO4 to 92% of Co(OH)2/BiVO4. As a result, the water-splitting photocurrent density was significantly enhanced from 1.57 mA/cm2 of BiVO4 to 4.52 mA/cm2 of Co(OH)2/BiVO4 at 1.23 V vs. RHE under 1-sun illumination. Further, the Co(OH)2/BiVO4 photoanode was assembled in tandem with a single sealed carbon-based PSC, and the resulting PV-PEC device showed a high STH efficiency of 4.6% and decent stability. The produced H2 and O2 gases were determined as </w:instrText>
                              </w:r>
                              <w:r w:rsidRPr="006E0549">
                                <w:rPr>
                                  <w:rFonts w:ascii="Cambria Math" w:hAnsi="Cambria Math" w:cs="Cambria Math"/>
                                  <w:lang w:val="en-US"/>
                                </w:rPr>
                                <w:instrText>∼</w:instrText>
                              </w:r>
                              <w:r w:rsidRPr="006E0549">
                                <w:rPr>
                                  <w:lang w:val="en-US"/>
                                </w:rPr>
                                <w:instrText xml:space="preserve">68 </w:instrText>
                              </w:r>
                              <w:r w:rsidRPr="006E0549">
                                <w:rPr>
                                  <w:rFonts w:ascii="Calibri" w:hAnsi="Calibri" w:cs="Calibri"/>
                                  <w:lang w:val="en-US"/>
                                </w:rPr>
                                <w:instrText>μ</w:instrText>
                              </w:r>
                              <w:r w:rsidRPr="006E0549">
                                <w:rPr>
                                  <w:lang w:val="en-US"/>
                                </w:rPr>
                                <w:instrText xml:space="preserve">mol/cm2/h and </w:instrText>
                              </w:r>
                              <w:r w:rsidRPr="006E0549">
                                <w:rPr>
                                  <w:rFonts w:ascii="Cambria Math" w:hAnsi="Cambria Math" w:cs="Cambria Math"/>
                                  <w:lang w:val="en-US"/>
                                </w:rPr>
                                <w:instrText>∼</w:instrText>
                              </w:r>
                              <w:r w:rsidRPr="006E0549">
                                <w:rPr>
                                  <w:lang w:val="en-US"/>
                                </w:rPr>
                                <w:instrText xml:space="preserve">34 </w:instrText>
                              </w:r>
                              <w:r w:rsidRPr="006E0549">
                                <w:rPr>
                                  <w:rFonts w:ascii="Calibri" w:hAnsi="Calibri" w:cs="Calibri"/>
                                  <w:lang w:val="en-US"/>
                                </w:rPr>
                                <w:instrText>μ</w:instrText>
                              </w:r>
                              <w:r w:rsidRPr="006E0549">
                                <w:rPr>
                                  <w:lang w:val="en-US"/>
                                </w:rPr>
                                <w:instrText xml:space="preserve">mol/cm2/h, respectively, corresponding to the 2:1 ratio of water splitting reaction with a faradaic efficiency of </w:instrText>
                              </w:r>
                              <w:r w:rsidRPr="006E0549">
                                <w:rPr>
                                  <w:rFonts w:ascii="Cambria Math" w:hAnsi="Cambria Math" w:cs="Cambria Math"/>
                                  <w:lang w:val="en-US"/>
                                </w:rPr>
                                <w:instrText>∼</w:instrText>
                              </w:r>
                              <w:r w:rsidRPr="006E0549">
                                <w:rPr>
                                  <w:lang w:val="en-US"/>
                                </w:rPr>
                                <w:instrText>98%.","author":[{"dropping-particle":"","family":"Li","given":"Xitao","non-dropping-particle":"","parse-names":false,"suffix":""},{"dropping-particle":"","family":"Jia","given":"Meilin","non-dropping-particle":"","parse-names":false,"suffix":""},{"dropping-particle":"","family":"Lu","given":"Yanting","non-dropping-particle":"","parse-names":false,"suffix":""},{"dropping-particle":"","family":"Li","given":"Nan","non-dropping-particle":"","parse-names":false,"suffix":""},{"dropping-particle":"","family":"Zheng","given":"Yan Zhen","non-dropping-particle":"","parse-names":false,"suffix":""},{"dropping-particle":"","family":"Tao","given":"Xia","non-dropping-particle":"","parse-names":false,"suffix":""},{"dropping-particle":"","family":"Huang","given":"Meilan","non-dropping-particle":"","parse-names":false,"suffix":""}],"container-title":"Electrochimica Acta","id":"ITEM-1","issued":{"date-parts":[["2020"]]},"page":"135183","publisher":"Elsevier Ltd","title":"Co(OH)2/BiVO4 photoanode in tandem with a carbon-based perovskite solar cell for solar-driven overall water splitting","type":"article-journal","volume":"330"},"uris":["http://www.mendeley.com/documents/?uuid=fb2121e2-56a2-47aa-8fd9-d73b792e4ac3"]}],"mendeley":{"formattedCitation":"&lt;sup&gt;39&lt;/sup&gt;","plainTextFormattedCitation":"39","previouslyFormattedCitation":"&lt;sup&gt;39&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6</w:t>
                              </w:r>
                              <w:r w:rsidRPr="006E0549">
                                <w:fldChar w:fldCharType="end"/>
                              </w:r>
                              <w:r w:rsidRPr="006E054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그룹 8" o:spid="_x0000_s1037" style="position:absolute;left:0;text-align:left;margin-left:-.05pt;margin-top:.25pt;width:249.45pt;height:191.5pt;z-index:251677696" coordsize="31680,2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">
                <v:shape id="그림 16" o:spid="_x0000_s1038" type="#_x0000_t75" style="position:absolute;width:31680;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">
                  <v:imagedata r:id="rId22" o:title=""/>
                  <v:path arrowok="t"/>
                </v:shape>
                <v:shape id="Text Box 17" o:spid="_x0000_s1039" type="#_x0000_t202" style="position:absolute;top:15875;width:31680;height:8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0B2D78" w:rsidRPr="006E0549" w:rsidRDefault="000B2D78" w:rsidP="006E0549">
                        <w:pPr>
                          <w:pStyle w:val="RSCT04TableFootnotewithbottombar"/>
                          <w:rPr>
                            <w:lang w:val="en-US"/>
                          </w:rPr>
                        </w:pPr>
                        <w:r w:rsidRPr="006E0549">
                          <w:rPr>
                            <w:b/>
                            <w:lang w:val="en-US"/>
                          </w:rPr>
                          <w:t xml:space="preserve">Fig. </w:t>
                        </w:r>
                        <w:proofErr w:type="gramStart"/>
                        <w:r w:rsidRPr="006E0549">
                          <w:rPr>
                            <w:b/>
                            <w:lang w:val="en-US"/>
                          </w:rPr>
                          <w:t xml:space="preserve">5  </w:t>
                        </w:r>
                        <w:proofErr w:type="spellStart"/>
                        <w:r w:rsidRPr="006E0549">
                          <w:rPr>
                            <w:rFonts w:eastAsia="Malgun Gothic"/>
                            <w:b/>
                            <w:i/>
                            <w:lang w:val="en-US"/>
                          </w:rPr>
                          <w:t>η</w:t>
                        </w:r>
                        <w:proofErr w:type="gramEnd"/>
                        <w:r w:rsidRPr="006E0549">
                          <w:rPr>
                            <w:b/>
                            <w:i/>
                            <w:vertAlign w:val="subscript"/>
                            <w:lang w:val="en-US"/>
                          </w:rPr>
                          <w:t>STH</w:t>
                        </w:r>
                        <w:proofErr w:type="spellEnd"/>
                        <w:r w:rsidRPr="006E0549">
                          <w:rPr>
                            <w:b/>
                            <w:lang w:val="en-US"/>
                          </w:rPr>
                          <w:t xml:space="preserve"> benchmarks for the PV-PEC tandem configuration. </w:t>
                        </w:r>
                        <w:r w:rsidRPr="006E0549">
                          <w:rPr>
                            <w:lang w:val="en-US"/>
                          </w:rPr>
                          <w:t>Dye-sensitized solar cell (DSSC), PSC, 2j Si (double-junction Si solar cell), 2j III/V (double junction GaAs/</w:t>
                        </w:r>
                        <w:proofErr w:type="spellStart"/>
                        <w:r w:rsidRPr="006E0549">
                          <w:rPr>
                            <w:lang w:val="en-US"/>
                          </w:rPr>
                          <w:t>InGaAsP</w:t>
                        </w:r>
                        <w:proofErr w:type="spellEnd"/>
                        <w:r w:rsidRPr="006E0549">
                          <w:rPr>
                            <w:lang w:val="en-US"/>
                          </w:rPr>
                          <w:t xml:space="preserve"> solar cell), WO</w:t>
                        </w:r>
                        <w:r w:rsidRPr="006E0549">
                          <w:rPr>
                            <w:vertAlign w:val="subscript"/>
                            <w:lang w:val="en-US"/>
                          </w:rPr>
                          <w:t>3</w:t>
                        </w:r>
                        <w:r w:rsidRPr="006E0549">
                          <w:rPr>
                            <w:lang w:val="en-US"/>
                          </w:rPr>
                          <w:t>-DSSC and Fe</w:t>
                        </w:r>
                        <w:r w:rsidRPr="006E0549">
                          <w:rPr>
                            <w:vertAlign w:val="subscript"/>
                            <w:lang w:val="en-US"/>
                          </w:rPr>
                          <w:t>2</w:t>
                        </w:r>
                        <w:r w:rsidRPr="006E0549">
                          <w:rPr>
                            <w:lang w:val="en-US"/>
                          </w:rPr>
                          <w:t>O</w:t>
                        </w:r>
                        <w:r w:rsidRPr="006E0549">
                          <w:rPr>
                            <w:vertAlign w:val="subscript"/>
                            <w:lang w:val="en-US"/>
                          </w:rPr>
                          <w:t>3</w:t>
                        </w:r>
                        <w:r w:rsidRPr="006E0549">
                          <w:rPr>
                            <w:lang w:val="en-US"/>
                          </w:rPr>
                          <w:t>-DSSC</w:t>
                        </w:r>
                        <w:r w:rsidRPr="006E0549">
                          <w:rPr>
                            <w:lang w:val="en-US"/>
                          </w:rPr>
                          <w:fldChar w:fldCharType="begin" w:fldLock="1"/>
                        </w:r>
                        <w:r w:rsidRPr="006E0549">
                          <w:rPr>
                            <w:lang w:val="en-US"/>
                          </w:rPr>
                          <w:instrText>ADDIN CSL_CITATION {"citationItems":[{"id":"ITEM-1","itemData":{"DOI":"10.1038/nphoton.2012.265","ISSN":"17494885","abstract":"Photoelectrochemical water-splitting devices, which use solar energy to convert water into hydrogen and oxygen, have been investigated for decades. Multijunction designs are most efficient, as they can absorb enough solar energy and provide sufficient free energy for water cleavage. However, a balance exists between device complexity, cost and efficiency. Water splitters fabricated using triple-junction amorphous silicon or III-V semiconductors have demonstrated reasonable efficiencies, but at high cost and high device complexity. Simpler approaches using oxide-based semiconductors in a dual-absorber tandem approach have reported solar-to-hydrogen (STH) conversion efficiencies only up to 0.3% (ref. 4). Here, we present a device based on an oxide photoanode and a dye-sensitized solar cell, which performs unassisted water splitting with an efficiency of up to 3.1% STH. The design relies on carefully selected redox mediators for the dye-sensitized solar cell and surface passivation techniques and catalysts for the oxide-based photoanodes. © 2012 Macmillan Publishers Limited. All rights reserved.","author":[{"dropping-particle":"","family":"Brillet","given":"Jeremie","non-dropping-particle":"","parse-names":false,"suffix":""},{"dropping-particle":"","family":"Yum","given":"Jun Ho","non-dropping-particle":"","parse-names":false,"suffix":""},{"dropping-particle":"","family":"Cornuz","given":"Maurin","non-dropping-particle":"","parse-names":false,"suffix":""},{"dropping-particle":"","family":"Hisatomi","given":"Takashi","non-dropping-particle":"","parse-names":false,"suffix":""},{"dropping-particle":"","family":"Solarska","given":"Renata","non-dropping-particle":"","parse-names":false,"suffix":""},{"dropping-particle":"","family":"Augustynski","given":"Jan","non-dropping-particle":"","parse-names":false,"suffix":""},{"dropping-particle":"","family":"Graetzel","given":"Michael","non-dropping-particle":"","parse-names":false,"suffix":""},{"dropping-particle":"","family":"Sivula","given":"Kevin","non-dropping-particle":"","parse-names":false,"suffix":""}],"container-title":"Nature Photonics","id":"ITEM-1","issue":"12","issued":{"date-parts":[["2012"]]},"page":"824-828","publisher":"Nature Publishing Group","title":"Highly efficient water splitting by a dual-absorber tandem cell","type":"article-journal","volume":"6"},"uris":["http://www.mendeley.com/documents/?uuid=f5e75e5f-8d27-4b14-915a-42cdb5a51e90"]}],"mendeley":{"formattedCitation":"&lt;sup&gt;32&lt;/sup&gt;","plainTextFormattedCitation":"32","previouslyFormattedCitation":"&lt;sup&gt;32&lt;/sup&gt;"},"properties":{"noteIndex":0},"schema":"https://github.com/citation-style-language/schema/raw/master/csl-citation.json"}</w:instrText>
                        </w:r>
                        <w:r w:rsidRPr="006E0549">
                          <w:rPr>
                            <w:lang w:val="en-US"/>
                          </w:rPr>
                          <w:fldChar w:fldCharType="separate"/>
                        </w:r>
                        <w:r w:rsidR="00C427EF">
                          <w:rPr>
                            <w:vertAlign w:val="superscript"/>
                            <w:lang w:val="en-US"/>
                          </w:rPr>
                          <w:t>29</w:t>
                        </w:r>
                        <w:r w:rsidRPr="006E0549">
                          <w:fldChar w:fldCharType="end"/>
                        </w:r>
                        <w:r w:rsidRPr="006E0549">
                          <w:rPr>
                            <w:lang w:val="en-US"/>
                          </w:rPr>
                          <w:t>, BiVO</w:t>
                        </w:r>
                        <w:r w:rsidRPr="006E0549">
                          <w:rPr>
                            <w:vertAlign w:val="subscript"/>
                            <w:lang w:val="en-US"/>
                          </w:rPr>
                          <w:t>4</w:t>
                        </w:r>
                        <w:r w:rsidRPr="006E0549">
                          <w:rPr>
                            <w:lang w:val="en-US"/>
                          </w:rPr>
                          <w:t>-2j Si (1)</w:t>
                        </w:r>
                        <w:r w:rsidRPr="006E0549">
                          <w:rPr>
                            <w:lang w:val="en-US"/>
                          </w:rPr>
                          <w:fldChar w:fldCharType="begin" w:fldLock="1"/>
                        </w:r>
                        <w:r w:rsidRPr="006E0549">
                          <w:rPr>
                            <w:lang w:val="en-US"/>
                          </w:rPr>
                          <w:instrText xml:space="preserve">ADDIN CSL_CITATION {"citationItems":[{"id":"ITEM-1","itemData":{"DOI":"10.1038/ncomms3195","ISSN":"20411723","abstract":"Metal oxides are generally very stable in aqueous solutions and cheap, but their photochemical activity is usually limited by poor charge carrier separation. Here we show that this problem can be solved by introducing a gradient dopant concentration in the metal oxide film, thereby creating a distributed n + -n homojunction. This concept is demonstrated with a low-cost, spray-deposited and non-porous tungsten-doped bismuth vanadate photoanode in which carrier-separation efficiencies of up to 80% are achieved. By combining this state-of-the-art photoanode with an earth-abundant cobalt phosphate water-oxidation catalyst and a double- or single-junction amorphous Si solar cell in a tandem configuration, stable short-circuit water-splitting photocurrents of </w:instrText>
                        </w:r>
                        <w:r w:rsidRPr="006E0549">
                          <w:rPr>
                            <w:rFonts w:ascii="Cambria Math" w:hAnsi="Cambria Math" w:cs="Cambria Math"/>
                            <w:lang w:val="en-US"/>
                          </w:rPr>
                          <w:instrText>∼</w:instrText>
                        </w:r>
                        <w:r w:rsidRPr="006E0549">
                          <w:rPr>
                            <w:lang w:val="en-US"/>
                          </w:rPr>
                          <w:instrText>4 and 3 mA cm-2, respectively, are achieved under 1 sun illumination. The 4 mA cm-2 photocurrent corresponds to a solar-to-hydrogen efficiency of 4.9%, which is the highest efficiency yet reported for a stand-alone water-splitting device based on a metal oxide photoanode. © 2013 Macmillan Publishers Limited. All rights reserved.","author":[{"dropping-particle":"","family":"Abdi","given":"Fatwa F.","non-dropping-particle":"","parse-names":false,"suffix":""},{"dropping-particle":"","family":"Han","given":"Lihao","non-dropping-particle":"","parse-names":false,"suffix":""},{"dropping-particle":"","family":"Smets","given":"Arno H.M.","non-dropping-particle":"","parse-names":false,"suffix":""},{"dropping-particle":"","family":"Zeman","given":"Miro","non-dropping-particle":"","parse-names":false,"suffix":""},{"dropping-particle":"","family":"Dam","given":"Bernard","non-dropping-particle":"","parse-names":false,"suffix":""},{"dropping-particle":"","family":"Krol","given":"Roel","non-dropping-particle":"Van De","parse-names":false,"suffix":""}],"container-title":"Nature Communications","id":"ITEM-1","issued":{"date-parts":[["2013"]]},"page":"1-7","publisher":"Nature Publishing Group","title":"Efficient solar water splitting by enhanced charge separation in a bismuth vanadate-silicon tandem photoelectrode","type":"article-journal","volume":"4"},"uris":["http://www.mendeley.com/documents/?uuid=8a7c911b-5460-4019-9084-3dac86f49d74"]}],"mendeley":{"formattedCitation":"&lt;sup&gt;33&lt;/sup&gt;","plainTextFormattedCitation":"33","previouslyFormattedCitation":"&lt;sup&gt;33&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0</w:t>
                        </w:r>
                        <w:r w:rsidRPr="006E0549">
                          <w:fldChar w:fldCharType="end"/>
                        </w:r>
                        <w:r w:rsidRPr="006E0549">
                          <w:rPr>
                            <w:lang w:val="en-US"/>
                          </w:rPr>
                          <w:t xml:space="preserve"> and (2)</w:t>
                        </w:r>
                        <w:r w:rsidRPr="006E0549">
                          <w:rPr>
                            <w:lang w:val="en-US"/>
                          </w:rPr>
                          <w:fldChar w:fldCharType="begin" w:fldLock="1"/>
                        </w:r>
                        <w:r w:rsidRPr="006E0549">
                          <w:rPr>
                            <w:lang w:val="en-US"/>
                          </w:rPr>
                          <w:instrText>ADDIN CSL_CITATION {"citationItems":[{"id":"ITEM-1","itemData":{"DOI":"10.1002/cssc.201402456","ISSN":"1864564X","abstract":"A hybrid photovoltaic/photoelectrochemical (PV/PEC) water-splitting device with a benchmark solar-to-hydrogen conversion efficiency of 5.2% under simulated air mass (AM) 1.5 illumination is reported. This cell consists of a gradient-doped tungsten-bismuth vanadate (W:BiVO4) photoanode and a thin-film silicon solar cell. The improvement with respect to an earlier cell that also used gradient-doped W:BiVO4 has been achieved by simultaneously introducing a textured substrate to enhance light trapping in the BiVO4 photoanode and further optimization of the W gradient doping profile in the photoanode. Various PV cells have been studied in combination with this BiVO4 photoanode, such as an amorphous silicon (a-Si:H) single junction, an a-Si:H/a-Si:H double junction, and an a-Si:H/nanocrystalline silicon (nc-Si:H) micromorph junction. The highest conversion efficiency, which is also the record efficiency for metal oxide based water-splitting devices, is reached for a tandem system consisting of the optimized W:BiVO4 photoanode and the micromorph (a-Si:H/nc-Si:H) cell. This record efficiency is attributed to the increased performance of the BiVO4 photoanode, which is the limiting factor in this hybrid PEC/PV device, as well as better spectral matching between BiVO4 and the nc-Si:H cell.","author":[{"dropping-particle":"","family":"Han","given":"Lihao","non-dropping-particle":"","parse-names":false,"suffix":""},{"dropping-particle":"","family":"Abdi","given":"Fatwa F.","non-dropping-particle":"","parse-names":false,"suffix":""},{"dropping-particle":"","family":"Krol","given":"Roel","non-dropping-particle":"Van De","parse-names":false,"suffix":""},{"dropping-particle":"","family":"Liu","given":"Rui","non-dropping-particle":"","parse-names":false,"suffix":""},{"dropping-particle":"","family":"Huang","given":"Zhuangqun","non-dropping-particle":"","parse-names":false,"suffix":""},{"dropping-particle":"","family":"Lewerenz","given":"Hans Joachim","non-dropping-particle":"","parse-names":false,"suffix":""},{"dropping-particle":"","family":"Dam","given":"Bernard","non-dropping-particle":"","parse-names":false,"suffix":""},{"dropping-particle":"","family":"Zeman","given":"Miro","non-dropping-particle":"","parse-names":false,"suffix":""},{"dropping-particle":"","family":"Smets","given":"Arno H.M.","non-dropping-particle":"","parse-names":false,"suffix":""}],"container-title":"ChemSusChem","id":"ITEM-1","issue":"10","issued":{"date-parts":[["2014"]]},"page":"2832-2838","title":"Efficient Water-Splitting Device Based on a Bismuth Vanadate Photoanode and Thin-Film Silicon Solar Cells","type":"article","volume":"7"},"uris":["http://www.mendeley.com/documents/?uuid=802d3502-028d-4a8b-8e28-7f3c77a14121"]}],"mendeley":{"formattedCitation":"&lt;sup&gt;34&lt;/sup&gt;","plainTextFormattedCitation":"34","previouslyFormattedCitation":"&lt;sup&gt;34&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1</w:t>
                        </w:r>
                        <w:r w:rsidRPr="006E0549">
                          <w:fldChar w:fldCharType="end"/>
                        </w:r>
                        <w:r w:rsidRPr="006E0549">
                          <w:rPr>
                            <w:lang w:val="en-US"/>
                          </w:rPr>
                          <w:t>, PSC-CIGS</w:t>
                        </w:r>
                        <w:r w:rsidRPr="006E0549">
                          <w:rPr>
                            <w:lang w:val="en-US"/>
                          </w:rPr>
                          <w:fldChar w:fldCharType="begin" w:fldLock="1"/>
                        </w:r>
                        <w:r w:rsidRPr="006E0549">
                          <w:rPr>
                            <w:lang w:val="en-US"/>
                          </w:rPr>
                          <w:instrText>ADDIN CSL_CITATION {"citationItems":[{"id":"ITEM-1","itemData":{"DOI":"10.1002/aenm.201501520","author":[{"dropping-particle":"","family":"Mayer","given":"Matthew T","non-dropping-particle":"","parse-names":false,"suffix":""},{"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id":"ITEM-1","issue":"October","issued":{"date-parts":[["2015"]]},"title":"Targeting Ideal Dual-Absorber Tandem Water Splitting Using Perovskite Photovoltaics and Targeting Ideal Dual-Absorber Tandem Water Splitting Using Perovskite Photovoltaics and CuIn x Ga 1 − x Se 2 Photocathodes","type":"article-journal"},"uris":["http://www.mendeley.com/documents/?uuid=abc479f1-b944-4a96-9f41-57f12b07a249"]}],"mendeley":{"formattedCitation":"&lt;sup&gt;8&lt;/sup&gt;","plainTextFormattedCitation":"8","previouslyFormattedCitation":"&lt;sup&gt;9&lt;/sup&gt;"},"properties":{"noteIndex":0},"schema":"https://github.com/citation-style-language/schema/raw/master/csl-citation.json"}</w:instrText>
                        </w:r>
                        <w:r w:rsidRPr="006E0549">
                          <w:rPr>
                            <w:lang w:val="en-US"/>
                          </w:rPr>
                          <w:fldChar w:fldCharType="separate"/>
                        </w:r>
                        <w:r w:rsidRPr="006E0549">
                          <w:rPr>
                            <w:vertAlign w:val="superscript"/>
                            <w:lang w:val="en-US"/>
                          </w:rPr>
                          <w:t>8</w:t>
                        </w:r>
                        <w:r w:rsidRPr="006E0549">
                          <w:fldChar w:fldCharType="end"/>
                        </w:r>
                        <w:r w:rsidRPr="006E0549">
                          <w:rPr>
                            <w:lang w:val="en-US"/>
                          </w:rPr>
                          <w:t>, Cu</w:t>
                        </w:r>
                        <w:r w:rsidRPr="006E0549">
                          <w:rPr>
                            <w:vertAlign w:val="subscript"/>
                            <w:lang w:val="en-US"/>
                          </w:rPr>
                          <w:t>2</w:t>
                        </w:r>
                        <w:r w:rsidRPr="006E0549">
                          <w:rPr>
                            <w:lang w:val="en-US"/>
                          </w:rPr>
                          <w:t>O-PSC</w:t>
                        </w:r>
                        <w:r w:rsidRPr="006E0549">
                          <w:rPr>
                            <w:lang w:val="en-US"/>
                          </w:rPr>
                          <w:fldChar w:fldCharType="begin" w:fldLock="1"/>
                        </w:r>
                        <w:r w:rsidRPr="006E0549">
                          <w:rPr>
                            <w:lang w:val="en-US"/>
                          </w:rPr>
                          <w:instrText>ADDIN CSL_CITATION {"citationItems":[{"id":"ITEM-1","itemData":{"DOI":"10.1002/aenm.201501537","ISSN":"16146840","abstract":"Photoelectrochemical water splitting represents an attractive method of capturing and storing the immense energy of sunlight in the form of hydrogen, a clean chemical fuel. Given the large energetic demand of water electrolysis, and the defined spectrum of photons available from incident sunlight, a two absorber tandem device is required to achieve high efficiencies. The two absorbers should be of different and complementary bandgaps, connected in series to achieve the necessary voltage, and arranged in an optical stack configuration to maximize the utilization of sunlight. This latter requirement demands a top device that is responsive to high-energy photons but also transparent to lower-energy photons, which pass through to illuminate the bottom absorber. Here, cuprous oxide (Cu2O) is employed as a top absorber component, and the factors influencing the balance between transparency and efficiency toward operation in a tandem configuration are studied. Photocathodes based on Cu2O electrodeposited onto conducting glass substrates treated with thin, discontinuous layers of gold achieve reasonable sub-bandgap transmittance while retaining performances comparable to their opaque counterparts. This new high-performance transparent photocathode is demonstrated in tandem with a hybrid perovskite photovoltaic cell, resulting in a full device capable of standalone sunlight-driven water splitting. Transparent gold substrates enable photocathodes based on electrodeposited cuprous oxide, which drive efficient photoelectrochemical hydrogen evolution while also exhibiting semitransparency to sub-bandgap photons. This enables construction of an optical tandem, demonstrated here by coupling the photocathode above a perovskite photovoltaic, capable of performing complete sunlight-driven water splitting.","author":[{"dropping-particle":"","family":"Dias","given":"Paula","non-dropping-particle":"","parse-names":false,"suffix":""},{"dropping-particle":"","family":"Schreier","given":"Marcel","non-dropping-particle":"","parse-names":false,"suffix":""},{"dropping-particle":"","family":"Tilley","given":"S. David","non-dropping-particle":"","parse-names":false,"suffix":""},{"dropping-particle":"","family":"Luo","given":"Jingshan","non-dropping-particle":"","parse-names":false,"suffix":""},{"dropping-particle":"","family":"Azevedo","given":"João","non-dropping-particle":"","parse-names":false,"suffix":""},{"dropping-particle":"","family":"Andrade","given":"Luísa","non-dropping-particle":"","parse-names":false,"suffix":""},{"dropping-particle":"","family":"Bi","given":"Dongqin","non-dropping-particle":"","parse-names":false,"suffix":""},{"dropping-particle":"","family":"Hagfeldt","given":"Anders","non-dropping-particle":"","parse-names":false,"suffix":""},{"dropping-particle":"","family":"Mendes","given":"Adélio","non-dropping-particle":"","parse-names":false,"suffix":""},{"dropping-particle":"","family":"Grätzel","given":"Michael","non-dropping-particle":"","parse-names":false,"suffix":""},{"dropping-particle":"","family":"Mayer","given":"Matthew T.","non-dropping-particle":"","parse-names":false,"suffix":""}],"container-title":"Advanced Energy Materials","id":"ITEM-1","issue":"24","issued":{"date-parts":[["2015"]]},"page":"1-9","title":"Transparent Cuprous Oxide Photocathode Enabling a Stacked Tandem Cell for Unbiased Water Splitting","type":"article-journal","volume":"5"},"uris":["http://www.mendeley.com/documents/?uuid=079d7785-0909-467b-9b6b-5b06878d74b1"]}],"mendeley":{"formattedCitation":"&lt;sup&gt;31&lt;/sup&gt;","plainTextFormattedCitation":"31","previouslyFormattedCitation":"&lt;sup&gt;8&lt;/sup&gt;"},"properties":{"noteIndex":0},"schema":"https://github.com/citation-style-language/schema/raw/master/csl-citation.json"}</w:instrText>
                        </w:r>
                        <w:r w:rsidRPr="006E0549">
                          <w:rPr>
                            <w:lang w:val="en-US"/>
                          </w:rPr>
                          <w:fldChar w:fldCharType="separate"/>
                        </w:r>
                        <w:r w:rsidR="00C427EF">
                          <w:rPr>
                            <w:vertAlign w:val="superscript"/>
                            <w:lang w:val="en-US"/>
                          </w:rPr>
                          <w:t>8</w:t>
                        </w:r>
                        <w:r w:rsidRPr="006E0549">
                          <w:fldChar w:fldCharType="end"/>
                        </w:r>
                        <w:r w:rsidRPr="006E0549">
                          <w:rPr>
                            <w:lang w:val="en-US"/>
                          </w:rPr>
                          <w:t>, Fe</w:t>
                        </w:r>
                        <w:r w:rsidRPr="006E0549">
                          <w:rPr>
                            <w:vertAlign w:val="subscript"/>
                            <w:lang w:val="en-US"/>
                          </w:rPr>
                          <w:t>2</w:t>
                        </w:r>
                        <w:r w:rsidRPr="006E0549">
                          <w:rPr>
                            <w:lang w:val="en-US"/>
                          </w:rPr>
                          <w:t>O</w:t>
                        </w:r>
                        <w:r w:rsidRPr="006E0549">
                          <w:rPr>
                            <w:vertAlign w:val="subscript"/>
                            <w:lang w:val="en-US"/>
                          </w:rPr>
                          <w:t>3</w:t>
                        </w:r>
                        <w:r w:rsidRPr="006E0549">
                          <w:rPr>
                            <w:lang w:val="en-US"/>
                          </w:rPr>
                          <w:t>-PSC</w:t>
                        </w:r>
                        <w:r w:rsidRPr="006E0549">
                          <w:rPr>
                            <w:lang w:val="en-US"/>
                          </w:rPr>
                          <w:fldChar w:fldCharType="begin" w:fldLock="1"/>
                        </w:r>
                        <w:r w:rsidRPr="006E0549">
                          <w:rPr>
                            <w:lang w:val="en-US"/>
                          </w:rPr>
                          <w:instrText>ADDIN CSL_CITATION {"citationItems":[{"id":"ITEM-1","itemData":{"DOI":"10.1021/acs.nanolett.5b00616","abstract":"Photoelectrochemical water splitting half reactions on semiconducting photoelectrodes have received much attention but efficient overall water splitting driven by a single photoelectrode has remained elusive due to stringent electronic and thermodynamic property requirements. Utilizing a tandem configuration wherein the total photovoltage is generated by complementary optical absorption across different semiconducting electrodes is a possible pathway to unassisted overall light-induced water splitting. Because of the low photovoltages generated by conventional photovoltaic materials (e.g., Si, CIGS), such systems typically consist of triple junction design that increases the complexity due to optoelectrical trade-offs and are also not cost-effective. Here, we show that a single solution processed organic–inorganic halide perovskite (CH3NH3PbI3) solar cell in tandem with a Fe2O3 photoanode can achieve overall unassisted water splitting with a solar-to-hydrogen conversion efficiency of 2.4%. Systematic electro-","author":[{"dropping-particle":"","family":"Gurudayal","given":"","non-dropping-particle":"","parse-names":false,"suffix":""},{"dropping-particle":"","family":"Sabba","given":"Dharani","non-dropping-particle":"","parse-names":false,"suffix":""},{"dropping-particle":"","family":"Hemant Kumar","given":"Mulmudi","non-dropping-particle":"","parse-names":false,"suffix":""},{"dropping-particle":"","family":"Helena Wong","given":"Lydia","non-dropping-particle":"","parse-names":false,"suffix":""},{"dropping-particle":"","family":"Barber","given":"James","non-dropping-particle":"","parse-names":false,"suffix":""},{"dropping-particle":"","family":"Grätzel","given":"Michael","non-dropping-particle":"","parse-names":false,"suffix":""},{"dropping-particle":"","family":"Mathews","given":"Nripan","non-dropping-particle":"","parse-names":false,"suffix":""}],"container-title":"Nano Letters","id":"ITEM-1","issue":"6","issued":{"date-parts":[["2015","5","5"]]},"page":"3833-3839","title":"Perovskite–Hematite Tandem Cells for Efficient Overall Solar Driven Water Splitting","type":"article-journal","volume":"15"},"uris":["http://www.mendeley.com/documents/?uuid=7636055a-5b9a-35d2-b536-2d763edfda20"]}],"mendeley":{"formattedCitation":"&lt;sup&gt;35&lt;/sup&gt;","plainTextFormattedCitation":"35","previouslyFormattedCitation":"&lt;sup&gt;35&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2</w:t>
                        </w:r>
                        <w:r w:rsidRPr="006E0549">
                          <w:fldChar w:fldCharType="end"/>
                        </w:r>
                        <w:r w:rsidRPr="006E0549">
                          <w:rPr>
                            <w:lang w:val="en-US"/>
                          </w:rPr>
                          <w:t>, BiVO</w:t>
                        </w:r>
                        <w:r w:rsidRPr="006E0549">
                          <w:rPr>
                            <w:vertAlign w:val="subscript"/>
                            <w:lang w:val="en-US"/>
                          </w:rPr>
                          <w:t>4</w:t>
                        </w:r>
                        <w:r w:rsidRPr="006E0549">
                          <w:rPr>
                            <w:lang w:val="en-US"/>
                          </w:rPr>
                          <w:t>-2j III/V</w:t>
                        </w:r>
                        <w:r w:rsidRPr="006E0549">
                          <w:rPr>
                            <w:lang w:val="en-US"/>
                          </w:rPr>
                          <w:fldChar w:fldCharType="begin" w:fldLock="1"/>
                        </w:r>
                        <w:r w:rsidRPr="006E0549">
                          <w:rPr>
                            <w:lang w:val="en-US"/>
                          </w:rPr>
                          <w:instrText xml:space="preserve">ADDIN CSL_CITATION {"citationItems":[{"id":"ITEM-1","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w:instrText>
                        </w:r>
                        <w:r w:rsidRPr="006E0549">
                          <w:rPr>
                            <w:rFonts w:ascii="Cambria Math" w:hAnsi="Cambria Math" w:cs="Cambria Math"/>
                            <w:lang w:val="en-US"/>
                          </w:rPr>
                          <w:instrText>∼</w:instrText>
                        </w:r>
                        <w:r w:rsidRPr="006E0549">
                          <w:rPr>
                            <w:lang w:val="en-US"/>
                          </w:rPr>
                          <w:instrText>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1","issue":"May","issued":{"date-parts":[["2015"]]},"page":"1-2","publisher":"Nature Publishing Group","title":"Photocatalytic generation of hydrogen by core-shell WO3/BiVO4 nanorods with ultimate water splitting efficiency","type":"article-journal","volume":"5"},"uris":["http://www.mendeley.com/documents/?uuid=12631ca9-09ed-4061-833d-f39cfd6d9dd3"]}],"mendeley":{"formattedCitation":"&lt;sup&gt;5&lt;/sup&gt;","plainTextFormattedCitation":"5","previouslyFormattedCitation":"&lt;sup&gt;5&lt;/sup&gt;"},"properties":{"noteIndex":0},"schema":"https://github.com/citation-style-language/schema/raw/master/csl-citation.json"}</w:instrText>
                        </w:r>
                        <w:r w:rsidRPr="006E0549">
                          <w:rPr>
                            <w:lang w:val="en-US"/>
                          </w:rPr>
                          <w:fldChar w:fldCharType="separate"/>
                        </w:r>
                        <w:r w:rsidRPr="006E0549">
                          <w:rPr>
                            <w:vertAlign w:val="superscript"/>
                            <w:lang w:val="en-US"/>
                          </w:rPr>
                          <w:t>5</w:t>
                        </w:r>
                        <w:r w:rsidRPr="006E0549">
                          <w:fldChar w:fldCharType="end"/>
                        </w:r>
                        <w:r w:rsidRPr="006E0549">
                          <w:rPr>
                            <w:lang w:val="en-US"/>
                          </w:rPr>
                          <w:t>, BiVO</w:t>
                        </w:r>
                        <w:r w:rsidRPr="006E0549">
                          <w:rPr>
                            <w:vertAlign w:val="subscript"/>
                            <w:lang w:val="en-US"/>
                          </w:rPr>
                          <w:t>4</w:t>
                        </w:r>
                        <w:r w:rsidRPr="006E0549">
                          <w:rPr>
                            <w:lang w:val="en-US"/>
                          </w:rPr>
                          <w:t>+Fe</w:t>
                        </w:r>
                        <w:r w:rsidRPr="006E0549">
                          <w:rPr>
                            <w:vertAlign w:val="subscript"/>
                            <w:lang w:val="en-US"/>
                          </w:rPr>
                          <w:t>2</w:t>
                        </w:r>
                        <w:r w:rsidRPr="006E0549">
                          <w:rPr>
                            <w:lang w:val="en-US"/>
                          </w:rPr>
                          <w:t>O</w:t>
                        </w:r>
                        <w:r w:rsidRPr="006E0549">
                          <w:rPr>
                            <w:vertAlign w:val="subscript"/>
                            <w:lang w:val="en-US"/>
                          </w:rPr>
                          <w:t>3</w:t>
                        </w:r>
                        <w:r w:rsidRPr="006E0549">
                          <w:rPr>
                            <w:lang w:val="en-US"/>
                          </w:rPr>
                          <w:t>-2pSi</w:t>
                        </w:r>
                        <w:r w:rsidRPr="006E0549">
                          <w:rPr>
                            <w:lang w:val="en-US"/>
                          </w:rPr>
                          <w:fldChar w:fldCharType="begin" w:fldLock="1"/>
                        </w:r>
                        <w:r w:rsidRPr="006E0549">
                          <w:rPr>
                            <w:lang w:val="en-US"/>
                          </w:rPr>
                          <w:instrText>ADDIN CSL_CITATION {"citationItems":[{"id":"ITEM-1","itemData":{"DOI":"10.1038/ncomms13380","ISSN":"20411723","abstract":"Metal oxide semiconductors are promising photoelectrode materials for solar water splitting due to their robustness in aqueous solutions and low cost. Yet, their solar-to-hydrogen conversion efficiencies are still not high enough for practical applications. Here we present a strategy to enhance the efficiency of metal oxides, hetero-type dual photoelectrodes, in which two photoanodes of different bandgaps are connected in parallel for extended light harvesting. Thus, a photoelectrochemical device made of modified BiVO4 and α-Fe2O3 as dual photoanodes utilizes visible light up to 610 nm for water splitting, and shows stable photocurrents of 7.0±0.2 mA cm-2 at 1.23 VRHE under 1 sun irradiation. A tandem cell composed with the dual photoanodes-silicon solar cell demonstrates unbiased water splitting efficiency of 7.7%. These results and concept represent a significant step forward en route to the goal of &gt;10% efficiency required for practical solar hydrogen production.","author":[{"dropping-particle":"","family":"Kim","given":"Jin Hyun","non-dropping-particle":"","parse-names":false,"suffix":""},{"dropping-particle":"","family":"Jang","given":"Ji Wook","non-dropping-particle":"","parse-names":false,"suffix":""},{"dropping-particle":"","family":"Jo","given":"Yim Hyun","non-dropping-particle":"","parse-names":false,"suffix":""},{"dropping-particle":"","family":"Abdi","given":"Fatwa F.","non-dropping-particle":"","parse-names":false,"suffix":""},{"dropping-particle":"","family":"Lee","given":"Young Hye","non-dropping-particle":"","parse-names":false,"suffix":""},{"dropping-particle":"","family":"Krol","given":"Roel","non-dropping-particle":"Van De","parse-names":false,"suffix":""},{"dropping-particle":"","family":"Lee","given":"Jae Sung","non-dropping-particle":"","parse-names":false,"suffix":""}],"container-title":"Nature Communications","id":"ITEM-1","issued":{"date-parts":[["2016"]]},"page":"1-9","publisher":"Nature Publishing Group","title":"Hetero-type dual photoanodes for unbiased solar water splitting with extended light harvesting","type":"article-journal","volume":"7"},"uris":["http://www.mendeley.com/documents/?uuid=cb6ca19d-fdc4-4978-9d88-a9ce6ec2031c"]}],"mendeley":{"formattedCitation":"&lt;sup&gt;4&lt;/sup&gt;","plainTextFormattedCitation":"4","previouslyFormattedCitation":"&lt;sup&gt;4&lt;/sup&gt;"},"properties":{"noteIndex":0},"schema":"https://github.com/citation-style-language/schema/raw/master/csl-citation.json"}</w:instrText>
                        </w:r>
                        <w:r w:rsidRPr="006E0549">
                          <w:rPr>
                            <w:lang w:val="en-US"/>
                          </w:rPr>
                          <w:fldChar w:fldCharType="separate"/>
                        </w:r>
                        <w:r w:rsidRPr="006E0549">
                          <w:rPr>
                            <w:vertAlign w:val="superscript"/>
                            <w:lang w:val="en-US"/>
                          </w:rPr>
                          <w:t>4</w:t>
                        </w:r>
                        <w:r w:rsidRPr="006E0549">
                          <w:fldChar w:fldCharType="end"/>
                        </w:r>
                        <w:r w:rsidRPr="006E0549">
                          <w:rPr>
                            <w:lang w:val="en-US"/>
                          </w:rPr>
                          <w:t>, and BIVO</w:t>
                        </w:r>
                        <w:r w:rsidRPr="006E0549">
                          <w:rPr>
                            <w:vertAlign w:val="subscript"/>
                            <w:lang w:val="en-US"/>
                          </w:rPr>
                          <w:t>4</w:t>
                        </w:r>
                        <w:r w:rsidRPr="006E0549">
                          <w:rPr>
                            <w:lang w:val="en-US"/>
                          </w:rPr>
                          <w:t>-PSC (1)</w:t>
                        </w:r>
                        <w:r w:rsidRPr="006E0549">
                          <w:rPr>
                            <w:lang w:val="en-US"/>
                          </w:rPr>
                          <w:fldChar w:fldCharType="begin" w:fldLock="1"/>
                        </w:r>
                        <w:r w:rsidRPr="006E0549">
                          <w:rPr>
                            <w:lang w:val="en-US"/>
                          </w:rPr>
                          <w:instrText>ADDIN CSL_CITATION {"citationItems":[{"id":"ITEM-1","itemData":{"DOI":"10.1126/sciadv.1501764","ISSN":"23752548","abstract":"Bismuth vanadate (BiVO4) has been widely regarded as a promising photoanode material for photoelectrochemical (PEC) water splitting because of its low cost, its high stability against photocorrosion, and its relatively narrow band gap of 2.4 eV. However, the achieved performance of the BiVO4 photoanode remains unsatisfactory to date because its short carrier diffusion length restricts the total thickness of the BiVO4 film required for sufficient light absorption. We addressed the issue by deposition of nanoporous Mo-doped BiVO4 (Mo:BiVO4) on an engineered cone-shaped nanostructure, in which the Mo:BiVO4 layer with a larger effective thickness maintains highly efficient charge separation and high light absorption capability, which can be further enhanced by multiple light scattering in the nanocone structure. As a result, the nanocone/Mo:BiVO4/Fe(Ni)OOH photoanode exhibits a high water-splitting photocurrent of 5.82 ± 0.36 mA cm-2 at 1.23 V versus the reversible hydrogen electrode under 1-sun illumination. We also demonstrate that the PEC cell in tandem with a single perovskite solar cell exhibits unassisted water splitting with a solar-to-hydrogen conversion efficiency of up to 6.2%.","author":[{"dropping-particle":"","family":"Qiu","given":"Yongcai","non-dropping-particle":"","parse-names":false,"suffix":""},{"dropping-particle":"","family":"Liu","given":"Wei","non-dropping-particle":"","parse-names":false,"suffix":""},{"dropping-particle":"","family":"Chen","given":"Wei","non-dropping-particle":"","parse-names":false,"suffix":""},{"dropping-particle":"","family":"Zhou","given":"Guangmin","non-dropping-particle":"","parse-names":false,"suffix":""},{"dropping-particle":"","family":"Hsu","given":"Po Chun","non-dropping-particle":"","parse-names":false,"suffix":""},{"dropping-particle":"","family":"Zhang","given":"Rufan","non-dropping-particle":"","parse-names":false,"suffix":""},{"dropping-particle":"","family":"Liang","given":"Zheng","non-dropping-particle":"","parse-names":false,"suffix":""},{"dropping-particle":"","family":"Fan","given":"Shoushan","non-dropping-particle":"","parse-names":false,"suffix":""},{"dropping-particle":"","family":"Zhang","given":"Yuegang","non-dropping-particle":"","parse-names":false,"suffix":""},{"dropping-particle":"","family":"Cui","given":"Yi","non-dropping-particle":"","parse-names":false,"suffix":""}],"container-title":"Science Advances","id":"ITEM-1","issue":"6","issued":{"date-parts":[["2016"]]},"title":"Efficient solar-driven water splitting by nanocone BiVO4-perovskite tandem cells","type":"article-journal","volume":"2"},"uris":["http://www.mendeley.com/documents/?uuid=40ac2495-5e02-4a79-898b-fa9e76484798"]}],"mendeley":{"formattedCitation":"&lt;sup&gt;36&lt;/sup&gt;","plainTextFormattedCitation":"36","previouslyFormattedCitation":"&lt;sup&gt;36&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3</w:t>
                        </w:r>
                        <w:r w:rsidRPr="006E0549">
                          <w:fldChar w:fldCharType="end"/>
                        </w:r>
                        <w:r w:rsidRPr="006E0549">
                          <w:rPr>
                            <w:lang w:val="en-US"/>
                          </w:rPr>
                          <w:t>, (2)</w:t>
                        </w:r>
                        <w:r w:rsidRPr="006E0549">
                          <w:rPr>
                            <w:lang w:val="en-US"/>
                          </w:rPr>
                          <w:fldChar w:fldCharType="begin" w:fldLock="1"/>
                        </w:r>
                        <w:r w:rsidRPr="006E0549">
                          <w:rPr>
                            <w:lang w:val="en-US"/>
                          </w:rPr>
                          <w:instrText>ADDIN CSL_CITATION {"citationItems":[{"id":"ITEM-1","itemData":{"DOI":"10.1038/s41467-018-06687-z","ISSN":"20411723","abstract":"Redox enzymes catalyze fascinating chemical reactions with excellent regio- and stereo-specificity. Nicotinamide adenine dinucleotide cofactor is essential in numerous redox biocatalytic reactions and needs to be regenerated because it is consumed as an equivalent during the enzymatic turnover. Here we report on unbiased photoelectrochemical tandem assembly of a photoanode (FeOOH/BiVO4) and a perovskite photovoltaic to provide sufficient potential for cofactor-dependent biocatalytic reactions. We obtain a high faradaic efficiency of 96.2% and an initial conversion rate of 2.4 mM h−1 without an external applied bias for the photoelectrochemical enzymatic conversion of α-ketoglutarate to l-glutamate via l-glutamate dehydrogenase. In addition, we achieve a total turnover number and a turnover frequency of the enzyme of 108,800 and 6200 h−1, respectively, demonstrating that the tandem configuration facilitates redox biocatalysis using light as the only energy source.","author":[{"dropping-particle":"","family":"Lee","given":"Yang Woo","non-dropping-particle":"","parse-names":false,"suffix":""},{"dropping-particle":"","family":"Boonmongkolras","given":"Passarut","non-dropping-particle":"","parse-names":false,"suffix":""},{"dropping-particle":"","family":"Son","given":"Eun Jin","non-dropping-particle":"","parse-names":false,"suffix":""},{"dropping-particle":"","family":"Kim","given":"Jinhyun","non-dropping-particle":"","parse-names":false,"suffix":""},{"dropping-particle":"","family":"Lee","given":"Sahng Ha","non-dropping-particle":"","parse-names":false,"suffix":""},{"dropping-particle":"","family":"Kuk","given":"Su Keun","non-dropping-particle":"","parse-names":false,"suffix":""},{"dropping-particle":"","family":"Ko","given":"Jong Wan","non-dropping-particle":"","parse-names":false,"suffix":""},{"dropping-particle":"","family":"Shin","given":"Byungha","non-dropping-particle":"","parse-names":false,"suffix":""},{"dropping-particle":"","family":"Park","given":"Chan Beum","non-dropping-particle":"","parse-names":false,"suffix":""}],"container-title":"Nature Communications","id":"ITEM-1","issue":"1","issued":{"date-parts":[["2018"]]},"publisher":"Springer US","title":"Unbiased biocatalytic solar-to-chemical conversion by FeOOH/BiVO4/perovskite tandem structure","type":"article-journal","volume":"9"},"uris":["http://www.mendeley.com/documents/?uuid=c2ef98d8-9376-4a67-aebb-3fc1d0a51597"]}],"mendeley":{"formattedCitation":"&lt;sup&gt;37&lt;/sup&gt;","plainTextFormattedCitation":"37","previouslyFormattedCitation":"&lt;sup&gt;37&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4</w:t>
                        </w:r>
                        <w:r w:rsidRPr="006E0549">
                          <w:fldChar w:fldCharType="end"/>
                        </w:r>
                        <w:r w:rsidRPr="006E0549">
                          <w:rPr>
                            <w:lang w:val="en-US"/>
                          </w:rPr>
                          <w:t>, (3)</w:t>
                        </w:r>
                        <w:r w:rsidRPr="006E0549">
                          <w:rPr>
                            <w:lang w:val="en-US"/>
                          </w:rPr>
                          <w:fldChar w:fldCharType="begin" w:fldLock="1"/>
                        </w:r>
                        <w:r w:rsidRPr="006E0549">
                          <w:rPr>
                            <w:lang w:val="en-US"/>
                          </w:rPr>
                          <w:instrText>ADDIN CSL_CITATION {"citationItems":[{"id":"ITEM-1","itemData":{"DOI":"10.1002/aenm.201801403","ISSN":"16146840","abstract":"Strong interest exists in the development of organic–inorganic lead halide perovskite photovoltaics and of photoelectrochemical (PEC) tandem absorber systems for solar fuel production. However, their scalability and durability have long been limiting factors. In this work, it is revealed how both fields can be seamlessly merged together, to obtain scalable, bias-free solar water splitting tandem devices. For this purpose, state-of-the-art cesium formamidinium methylammonium (CsFAMA) triple cation mixed halide perovskite photovoltaic cells with a nickel oxide (NiOx) hole transport layer are employed to produce Field's metal-epoxy encapsulated photocathodes. Their stability (up to 7 h), photocurrent density (–12.1 ± 0.3 mA cm−2 at 0 V versus reversible hydrogen electrode, RHE), and reproducibility enable a matching combination with robust BiVO4 photoanodes, resulting in 0.25 cm2 PEC tandems with an excellent stability of up to 20 h and a bias-free solar-to-hydrogen efficiency of 0.35 ± 0.14%. The high reliability of the fabrication procedures allows scaling of the devices up to 10 cm2, with a slight decrease in bias-free photocurrent density from 0.39 ± 0.15 to 0.23 ± 0.10 mA cm−2 due to an increasing series resistance. To characterize these devices, a versatile 3D-printed PEC cell is also developed.","author":[{"dropping-particle":"","family":"Andrei","given":"Virgil","non-dropping-particle":"","parse-names":false,"suffix":""},{"dropping-particle":"","family":"Hoye","given":"Robert L.Z.","non-dropping-particle":"","parse-names":false,"suffix":""},{"dropping-particle":"","family":"Crespo-Quesada","given":"Micaela","non-dropping-particle":"","parse-names":false,"suffix":""},{"dropping-particle":"","family":"Bajada","given":"Mark","non-dropping-particle":"","parse-names":false,"suffix":""},{"dropping-particle":"","family":"Ahmad","given":"Shahab","non-dropping-particle":"","parse-names":false,"suffix":""},{"dropping-particle":"","family":"Volder","given":"Michael","non-dropping-particle":"De","parse-names":false,"suffix":""},{"dropping-particle":"","family":"Friend","given":"Richard","non-dropping-particle":"","parse-names":false,"suffix":""},{"dropping-particle":"","family":"Reisner","given":"Erwin","non-dropping-particle":"","parse-names":false,"suffix":""}],"container-title":"Advanced Energy Materials","id":"ITEM-1","issue":"25","issued":{"date-parts":[["2018"]]},"title":"Scalable Triple Cation Mixed Halide Perovskite–BiVO4 Tandems for Bias-Free Water Splitting","type":"article","volume":"8"},"uris":["http://www.mendeley.com/documents/?uuid=471c17c4-1115-43f7-bd1f-e30676b898af"]}],"mendeley":{"formattedCitation":"&lt;sup&gt;38&lt;/sup&gt;","plainTextFormattedCitation":"38","previouslyFormattedCitation":"&lt;sup&gt;38&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Pr="006E0549">
                          <w:fldChar w:fldCharType="end"/>
                        </w:r>
                        <w:r w:rsidR="00C427EF" w:rsidRPr="00C427EF">
                          <w:rPr>
                            <w:vertAlign w:val="superscript"/>
                          </w:rPr>
                          <w:t>5</w:t>
                        </w:r>
                        <w:r w:rsidRPr="006E0549">
                          <w:rPr>
                            <w:lang w:val="en-US"/>
                          </w:rPr>
                          <w:t>, and (4)</w:t>
                        </w:r>
                        <w:r w:rsidRPr="006E0549">
                          <w:rPr>
                            <w:lang w:val="en-US"/>
                          </w:rPr>
                          <w:fldChar w:fldCharType="begin" w:fldLock="1"/>
                        </w:r>
                        <w:r w:rsidRPr="006E0549">
                          <w:rPr>
                            <w:lang w:val="en-US"/>
                          </w:rPr>
                          <w:instrText xml:space="preserve">ADDIN CSL_CITATION {"citationItems":[{"id":"ITEM-1","itemData":{"DOI":"10.1016/j.electacta.2019.135183","ISSN":"00134686","abstract":"BiVO4 as a promising candidate photoanode material for PEC water splitting has been paid much attention due to its low cost, nontoxicity, high stability and narrow band gap energy of 2.4 eV. However, owing to its short carrier diffusion length and poor charge separation consequence, the achieved efficiency of the BiVO4 photoanode is still limited. Herein, we addressed this issue by loading Co(OH)2 onto as-prepared BiVO4 to fabricate Co(OH)2/BiVO4 heterojunction photoanode via a simple solution impregnation method, in which Co(OH)2 as a modifier can increase interface charge separation efficiency from 44% of BiVO4 to 92% of Co(OH)2/BiVO4. As a result, the water-splitting photocurrent density was significantly enhanced from 1.57 mA/cm2 of BiVO4 to 4.52 mA/cm2 of Co(OH)2/BiVO4 at 1.23 V vs. RHE under 1-sun illumination. Further, the Co(OH)2/BiVO4 photoanode was assembled in tandem with a single sealed carbon-based PSC, and the resulting PV-PEC device showed a high STH efficiency of 4.6% and decent stability. The produced H2 and O2 gases were determined as </w:instrText>
                        </w:r>
                        <w:r w:rsidRPr="006E0549">
                          <w:rPr>
                            <w:rFonts w:ascii="Cambria Math" w:hAnsi="Cambria Math" w:cs="Cambria Math"/>
                            <w:lang w:val="en-US"/>
                          </w:rPr>
                          <w:instrText>∼</w:instrText>
                        </w:r>
                        <w:r w:rsidRPr="006E0549">
                          <w:rPr>
                            <w:lang w:val="en-US"/>
                          </w:rPr>
                          <w:instrText xml:space="preserve">68 </w:instrText>
                        </w:r>
                        <w:r w:rsidRPr="006E0549">
                          <w:rPr>
                            <w:rFonts w:ascii="Calibri" w:hAnsi="Calibri" w:cs="Calibri"/>
                            <w:lang w:val="en-US"/>
                          </w:rPr>
                          <w:instrText>μ</w:instrText>
                        </w:r>
                        <w:r w:rsidRPr="006E0549">
                          <w:rPr>
                            <w:lang w:val="en-US"/>
                          </w:rPr>
                          <w:instrText xml:space="preserve">mol/cm2/h and </w:instrText>
                        </w:r>
                        <w:r w:rsidRPr="006E0549">
                          <w:rPr>
                            <w:rFonts w:ascii="Cambria Math" w:hAnsi="Cambria Math" w:cs="Cambria Math"/>
                            <w:lang w:val="en-US"/>
                          </w:rPr>
                          <w:instrText>∼</w:instrText>
                        </w:r>
                        <w:r w:rsidRPr="006E0549">
                          <w:rPr>
                            <w:lang w:val="en-US"/>
                          </w:rPr>
                          <w:instrText xml:space="preserve">34 </w:instrText>
                        </w:r>
                        <w:r w:rsidRPr="006E0549">
                          <w:rPr>
                            <w:rFonts w:ascii="Calibri" w:hAnsi="Calibri" w:cs="Calibri"/>
                            <w:lang w:val="en-US"/>
                          </w:rPr>
                          <w:instrText>μ</w:instrText>
                        </w:r>
                        <w:r w:rsidRPr="006E0549">
                          <w:rPr>
                            <w:lang w:val="en-US"/>
                          </w:rPr>
                          <w:instrText xml:space="preserve">mol/cm2/h, respectively, corresponding to the 2:1 ratio of water splitting reaction with a faradaic efficiency of </w:instrText>
                        </w:r>
                        <w:r w:rsidRPr="006E0549">
                          <w:rPr>
                            <w:rFonts w:ascii="Cambria Math" w:hAnsi="Cambria Math" w:cs="Cambria Math"/>
                            <w:lang w:val="en-US"/>
                          </w:rPr>
                          <w:instrText>∼</w:instrText>
                        </w:r>
                        <w:r w:rsidRPr="006E0549">
                          <w:rPr>
                            <w:lang w:val="en-US"/>
                          </w:rPr>
                          <w:instrText>98%.","author":[{"dropping-particle":"","family":"Li","given":"Xitao","non-dropping-particle":"","parse-names":false,"suffix":""},{"dropping-particle":"","family":"Jia","given":"Meilin","non-dropping-particle":"","parse-names":false,"suffix":""},{"dropping-particle":"","family":"Lu","given":"Yanting","non-dropping-particle":"","parse-names":false,"suffix":""},{"dropping-particle":"","family":"Li","given":"Nan","non-dropping-particle":"","parse-names":false,"suffix":""},{"dropping-particle":"","family":"Zheng","given":"Yan Zhen","non-dropping-particle":"","parse-names":false,"suffix":""},{"dropping-particle":"","family":"Tao","given":"Xia","non-dropping-particle":"","parse-names":false,"suffix":""},{"dropping-particle":"","family":"Huang","given":"Meilan","non-dropping-particle":"","parse-names":false,"suffix":""}],"container-title":"Electrochimica Acta","id":"ITEM-1","issued":{"date-parts":[["2020"]]},"page":"135183","publisher":"Elsevier Ltd","title":"Co(OH)2/BiVO4 photoanode in tandem with a carbon-based perovskite solar cell for solar-driven overall water splitting","type":"article-journal","volume":"330"},"uris":["http://www.mendeley.com/documents/?uuid=fb2121e2-56a2-47aa-8fd9-d73b792e4ac3"]}],"mendeley":{"formattedCitation":"&lt;sup&gt;39&lt;/sup&gt;","plainTextFormattedCitation":"39","previouslyFormattedCitation":"&lt;sup&gt;39&lt;/sup&gt;"},"properties":{"noteIndex":0},"schema":"https://github.com/citation-style-language/schema/raw/master/csl-citation.json"}</w:instrText>
                        </w:r>
                        <w:r w:rsidRPr="006E0549">
                          <w:rPr>
                            <w:lang w:val="en-US"/>
                          </w:rPr>
                          <w:fldChar w:fldCharType="separate"/>
                        </w:r>
                        <w:r w:rsidRPr="006E0549">
                          <w:rPr>
                            <w:vertAlign w:val="superscript"/>
                            <w:lang w:val="en-US"/>
                          </w:rPr>
                          <w:t>3</w:t>
                        </w:r>
                        <w:r w:rsidR="00C427EF">
                          <w:rPr>
                            <w:vertAlign w:val="superscript"/>
                            <w:lang w:val="en-US"/>
                          </w:rPr>
                          <w:t>6</w:t>
                        </w:r>
                        <w:r w:rsidRPr="006E0549">
                          <w:fldChar w:fldCharType="end"/>
                        </w:r>
                        <w:r w:rsidRPr="006E0549">
                          <w:rPr>
                            <w:lang w:val="en-US"/>
                          </w:rPr>
                          <w:t xml:space="preserve">. </w:t>
                        </w:r>
                      </w:p>
                    </w:txbxContent>
                  </v:textbox>
                </v:shape>
                <w10:wrap type="square"/>
              </v:group>
            </w:pict>
          </mc:Fallback>
        </mc:AlternateContent>
      </w:r>
      <w:r w:rsidRPr="00F32BAD">
        <w:t>photons. Fig</w:t>
      </w:r>
      <w:r w:rsidR="00A42E83">
        <w:t>.</w:t>
      </w:r>
      <w:r w:rsidRPr="00F32BAD">
        <w:t xml:space="preserve"> 4c shows the J–V curves of the four different PV-PEC tandem devices with two-electrode configurations. As there are in the two-electrode configuration, the current values at 0 V represent the unbiased water-splitting rate. All these values agreed with the values </w:t>
      </w:r>
      <w:r w:rsidRPr="00251E68">
        <w:t>predicted according to the intercept of the J–V curves for the three-electrode configuration (Fig</w:t>
      </w:r>
      <w:r w:rsidR="00A42E83" w:rsidRPr="00251E68">
        <w:t>.</w:t>
      </w:r>
      <w:r w:rsidRPr="00251E68">
        <w:t xml:space="preserve"> 3). The measured unbiased water-splitting current for the optimum tandem device was 8.3 mA cm</w:t>
      </w:r>
      <w:r w:rsidRPr="00251E68">
        <w:rPr>
          <w:vertAlign w:val="superscript"/>
        </w:rPr>
        <w:t>−2</w:t>
      </w:r>
      <w:r w:rsidRPr="00251E68">
        <w:t>, corresponding to 10.2%</w:t>
      </w:r>
      <w:r w:rsidRPr="00251E68">
        <w:rPr>
          <w:i/>
        </w:rPr>
        <w:t xml:space="preserve"> </w:t>
      </w:r>
      <w:proofErr w:type="spellStart"/>
      <w:r w:rsidRPr="00251E68">
        <w:rPr>
          <w:i/>
        </w:rPr>
        <w:t>η</w:t>
      </w:r>
      <w:r w:rsidRPr="00251E68">
        <w:rPr>
          <w:i/>
          <w:vertAlign w:val="subscript"/>
        </w:rPr>
        <w:t>STH</w:t>
      </w:r>
      <w:proofErr w:type="spellEnd"/>
      <w:r w:rsidRPr="00251E68">
        <w:t xml:space="preserve">. </w:t>
      </w:r>
      <w:r w:rsidR="0031024F" w:rsidRPr="00251E68">
        <w:rPr>
          <w:lang w:val="en-US"/>
        </w:rPr>
        <w:t>This value corresponds to approximately 78 % of the maximum achievable</w:t>
      </w:r>
      <w:r w:rsidR="0031024F" w:rsidRPr="00251E68">
        <w:rPr>
          <w:i/>
          <w:lang w:val="en-US"/>
        </w:rPr>
        <w:t xml:space="preserve"> </w:t>
      </w:r>
      <w:proofErr w:type="spellStart"/>
      <w:r w:rsidR="0031024F" w:rsidRPr="00251E68">
        <w:rPr>
          <w:i/>
          <w:lang w:val="en-US"/>
        </w:rPr>
        <w:t>η</w:t>
      </w:r>
      <w:r w:rsidR="0031024F" w:rsidRPr="00251E68">
        <w:rPr>
          <w:i/>
          <w:vertAlign w:val="subscript"/>
          <w:lang w:val="en-US"/>
        </w:rPr>
        <w:t>STH</w:t>
      </w:r>
      <w:proofErr w:type="spellEnd"/>
      <w:r w:rsidR="0031024F" w:rsidRPr="00251E68">
        <w:rPr>
          <w:lang w:val="en-US"/>
        </w:rPr>
        <w:t xml:space="preserve"> (13% </w:t>
      </w:r>
      <w:proofErr w:type="spellStart"/>
      <w:r w:rsidR="0031024F" w:rsidRPr="00251E68">
        <w:rPr>
          <w:i/>
          <w:lang w:val="en-US"/>
        </w:rPr>
        <w:t>η</w:t>
      </w:r>
      <w:r w:rsidR="0031024F" w:rsidRPr="00251E68">
        <w:rPr>
          <w:i/>
          <w:vertAlign w:val="subscript"/>
          <w:lang w:val="en-US"/>
        </w:rPr>
        <w:t>STH</w:t>
      </w:r>
      <w:proofErr w:type="spellEnd"/>
      <w:r w:rsidR="0031024F" w:rsidRPr="00251E68">
        <w:rPr>
          <w:lang w:val="en-US"/>
        </w:rPr>
        <w:t xml:space="preserve">) we estimated by assuming an ideal semi-transparent PV in Fig. 2, indicating that our AAO-based semitransparent PVs work properly as a top cell for a tandem device, even though there is some space for further improvement. </w:t>
      </w:r>
      <w:r w:rsidRPr="00251E68">
        <w:t>The faradaic efficiency of the Sb</w:t>
      </w:r>
      <w:r w:rsidRPr="00251E68">
        <w:rPr>
          <w:vertAlign w:val="subscript"/>
        </w:rPr>
        <w:t>2</w:t>
      </w:r>
      <w:r w:rsidRPr="00251E68">
        <w:t>Se</w:t>
      </w:r>
      <w:r w:rsidRPr="00251E68">
        <w:rPr>
          <w:vertAlign w:val="subscript"/>
        </w:rPr>
        <w:t>3</w:t>
      </w:r>
      <w:r w:rsidRPr="00251E68">
        <w:t xml:space="preserve"> photocathode was close to 100% at a similar current (Fig. </w:t>
      </w:r>
      <w:r w:rsidR="00A42E83" w:rsidRPr="00251E68">
        <w:t>S</w:t>
      </w:r>
      <w:r w:rsidR="00D82C8A" w:rsidRPr="00251E68">
        <w:t>7</w:t>
      </w:r>
      <w:r w:rsidR="00A42E83" w:rsidRPr="00251E68">
        <w:t>, ESI†</w:t>
      </w:r>
      <w:r w:rsidRPr="00251E68">
        <w:t xml:space="preserve">). </w:t>
      </w:r>
      <w:proofErr w:type="spellStart"/>
      <w:r w:rsidRPr="00251E68">
        <w:t>Chronoamperometry</w:t>
      </w:r>
      <w:proofErr w:type="spellEnd"/>
      <w:r w:rsidRPr="00251E68">
        <w:t xml:space="preserve"> was performed under unbiased conditions with the optimum tandem device (Fig</w:t>
      </w:r>
      <w:r w:rsidR="00A42E83" w:rsidRPr="00251E68">
        <w:t>.</w:t>
      </w:r>
      <w:r w:rsidRPr="00251E68">
        <w:t xml:space="preserve"> 4d). The photocurrent under unbiased conditions remained constant for 2 h without degradation, and zero current was observed under dark conditions. The generation of H</w:t>
      </w:r>
      <w:r w:rsidRPr="00251E68">
        <w:rPr>
          <w:vertAlign w:val="subscript"/>
        </w:rPr>
        <w:t>2</w:t>
      </w:r>
      <w:r w:rsidRPr="00251E68">
        <w:t xml:space="preserve"> bubbles by the PV-PEC tandem device under unbiased conditions is shown in Supplementary Video. The results of a </w:t>
      </w:r>
      <w:r w:rsidRPr="00F32BAD">
        <w:t xml:space="preserve">long-term stability test are presented in Fig. </w:t>
      </w:r>
      <w:r w:rsidR="00A42E83">
        <w:t>S</w:t>
      </w:r>
      <w:r w:rsidR="00D82C8A">
        <w:t>1</w:t>
      </w:r>
      <w:r w:rsidRPr="00F32BAD">
        <w:t>5</w:t>
      </w:r>
      <w:r w:rsidR="00A42E83">
        <w:t xml:space="preserve"> in the ESI†</w:t>
      </w:r>
      <w:r w:rsidRPr="00F32BAD">
        <w:t>. The photocurrent of the tandem device under unbiased conditions remained relatively constant for 4 h, followed by a slight decline. After 10 h, the photocurrent was approximately 80% of the initial value.</w:t>
      </w:r>
    </w:p>
    <w:p w:rsidR="006C57D4" w:rsidRDefault="00F32BAD" w:rsidP="00F32BAD">
      <w:pPr>
        <w:pStyle w:val="RSCB02ArticleText"/>
        <w:ind w:firstLine="284"/>
        <w:rPr>
          <w:rFonts w:ascii="Times New Roman" w:hAnsi="Times New Roman"/>
          <w:noProof/>
          <w:szCs w:val="28"/>
          <w:lang w:eastAsia="ko-KR"/>
        </w:rPr>
      </w:pPr>
      <w:r w:rsidRPr="00F32BAD">
        <w:t>Fig</w:t>
      </w:r>
      <w:r w:rsidR="00A42E83">
        <w:t>.</w:t>
      </w:r>
      <w:r w:rsidRPr="00F32BAD">
        <w:t xml:space="preserve"> 5 shows previously reported </w:t>
      </w:r>
      <w:proofErr w:type="spellStart"/>
      <w:r w:rsidRPr="00F32BAD">
        <w:rPr>
          <w:i/>
        </w:rPr>
        <w:t>η</w:t>
      </w:r>
      <w:r w:rsidRPr="00F32BAD">
        <w:rPr>
          <w:i/>
          <w:vertAlign w:val="subscript"/>
        </w:rPr>
        <w:t>STH</w:t>
      </w:r>
      <w:proofErr w:type="spellEnd"/>
      <w:r w:rsidRPr="00F32BAD">
        <w:t xml:space="preserve"> values for PV-PEC tandem devices. In most cases, n-type </w:t>
      </w:r>
      <w:proofErr w:type="spellStart"/>
      <w:r w:rsidRPr="00F32BAD">
        <w:t>photoanodes</w:t>
      </w:r>
      <w:proofErr w:type="spellEnd"/>
      <w:r w:rsidRPr="00F32BAD">
        <w:t xml:space="preserve"> were used, except for the two photocathode cases (perovskite solar cell (PSC)-CIGS and Cu</w:t>
      </w:r>
      <w:r w:rsidRPr="00F32BAD">
        <w:rPr>
          <w:vertAlign w:val="subscript"/>
        </w:rPr>
        <w:t>2</w:t>
      </w:r>
      <w:r w:rsidRPr="00F32BAD">
        <w:t xml:space="preserve">O-PSC). The efficiencies of the PV </w:t>
      </w:r>
      <w:proofErr w:type="spellStart"/>
      <w:r w:rsidRPr="00F32BAD">
        <w:t>photoanode</w:t>
      </w:r>
      <w:proofErr w:type="spellEnd"/>
      <w:r w:rsidRPr="00F32BAD">
        <w:t xml:space="preserve"> devices are limited by the high </w:t>
      </w:r>
      <w:proofErr w:type="spellStart"/>
      <w:r w:rsidRPr="00F32BAD">
        <w:t>E</w:t>
      </w:r>
      <w:r w:rsidRPr="00F32BAD">
        <w:rPr>
          <w:vertAlign w:val="subscript"/>
        </w:rPr>
        <w:t>g</w:t>
      </w:r>
      <w:proofErr w:type="spellEnd"/>
      <w:r w:rsidRPr="00F32BAD">
        <w:t xml:space="preserve"> of the n-type semiconductors, such as WO</w:t>
      </w:r>
      <w:r w:rsidRPr="00F32BAD">
        <w:rPr>
          <w:vertAlign w:val="subscript"/>
        </w:rPr>
        <w:t>3</w:t>
      </w:r>
      <w:r w:rsidRPr="00F32BAD">
        <w:t xml:space="preserve"> (</w:t>
      </w:r>
      <w:proofErr w:type="spellStart"/>
      <w:r w:rsidRPr="00F32BAD">
        <w:t>E</w:t>
      </w:r>
      <w:r w:rsidRPr="00F32BAD">
        <w:rPr>
          <w:vertAlign w:val="subscript"/>
        </w:rPr>
        <w:t>g</w:t>
      </w:r>
      <w:proofErr w:type="spellEnd"/>
      <w:r w:rsidRPr="00F32BAD">
        <w:t xml:space="preserve"> ≈ 2.7 eV) and BiVO</w:t>
      </w:r>
      <w:r w:rsidRPr="00F32BAD">
        <w:rPr>
          <w:vertAlign w:val="subscript"/>
        </w:rPr>
        <w:t>4</w:t>
      </w:r>
      <w:r w:rsidRPr="00F32BAD">
        <w:t xml:space="preserve"> (</w:t>
      </w:r>
      <w:proofErr w:type="spellStart"/>
      <w:r w:rsidRPr="00F32BAD">
        <w:t>E</w:t>
      </w:r>
      <w:r w:rsidRPr="00F32BAD">
        <w:rPr>
          <w:vertAlign w:val="subscript"/>
        </w:rPr>
        <w:t>g</w:t>
      </w:r>
      <w:proofErr w:type="spellEnd"/>
      <w:r w:rsidRPr="00F32BAD">
        <w:t xml:space="preserve"> ≈ 2.4 eV), or the poor electrical properties (e.g., in the case of Fe</w:t>
      </w:r>
      <w:r w:rsidRPr="00F32BAD">
        <w:rPr>
          <w:vertAlign w:val="subscript"/>
        </w:rPr>
        <w:t>2</w:t>
      </w:r>
      <w:r w:rsidRPr="00F32BAD">
        <w:t>O</w:t>
      </w:r>
      <w:r w:rsidRPr="00F32BAD">
        <w:rPr>
          <w:vertAlign w:val="subscript"/>
        </w:rPr>
        <w:t>3</w:t>
      </w:r>
      <w:r w:rsidRPr="00F32BAD">
        <w:t xml:space="preserve">). The highest efficiency of </w:t>
      </w:r>
      <w:proofErr w:type="spellStart"/>
      <w:r w:rsidRPr="00F32BAD">
        <w:rPr>
          <w:i/>
        </w:rPr>
        <w:t>η</w:t>
      </w:r>
      <w:r w:rsidRPr="00F32BAD">
        <w:rPr>
          <w:i/>
          <w:vertAlign w:val="subscript"/>
        </w:rPr>
        <w:t>STH</w:t>
      </w:r>
      <w:proofErr w:type="spellEnd"/>
      <w:r w:rsidRPr="00F32BAD">
        <w:rPr>
          <w:i/>
        </w:rPr>
        <w:t xml:space="preserve"> </w:t>
      </w:r>
      <w:r w:rsidRPr="00F32BAD">
        <w:rPr>
          <w:iCs/>
        </w:rPr>
        <w:t xml:space="preserve">= </w:t>
      </w:r>
      <w:r w:rsidRPr="00F32BAD">
        <w:t>8.1%, which is close to the theoretical maximum for a BiVO</w:t>
      </w:r>
      <w:r w:rsidRPr="00F32BAD">
        <w:rPr>
          <w:vertAlign w:val="subscript"/>
        </w:rPr>
        <w:t>4</w:t>
      </w:r>
      <w:r w:rsidRPr="00F32BAD">
        <w:t>-based tandem cell, was obtained by connecting a double-junction GaAs/</w:t>
      </w:r>
      <w:proofErr w:type="spellStart"/>
      <w:r w:rsidRPr="00F32BAD">
        <w:t>InGaAsP</w:t>
      </w:r>
      <w:proofErr w:type="spellEnd"/>
      <w:r w:rsidRPr="00F32BAD">
        <w:t xml:space="preserve"> PV cell</w:t>
      </w:r>
      <w:r w:rsidRPr="00F32BAD">
        <w:fldChar w:fldCharType="begin" w:fldLock="1"/>
      </w:r>
      <w:r w:rsidRPr="00F32BAD">
        <w:instrText xml:space="preserve">ADDIN CSL_CITATION {"citationItems":[{"id":"ITEM-1","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w:instrText>
      </w:r>
      <w:r w:rsidRPr="00F32BAD">
        <w:rPr>
          <w:rFonts w:ascii="Cambria Math" w:hAnsi="Cambria Math" w:cs="Cambria Math"/>
        </w:rPr>
        <w:instrText>∼</w:instrText>
      </w:r>
      <w:r w:rsidRPr="00F32BAD">
        <w:instrText>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1","issue":"May","issued":{"date-parts":[["2015"]]},"page":"1-2","publisher":"Nature Publishing Group","title":"Photocatalytic generation of hydrogen by core-shell WO3/BiVO4 nanorods with ultimate water splitting efficiency","type":"article-journal","volume":"5"},"uris":["http://www.mendeley.com/documents/?uuid=12631ca9-09ed-4061-833d-f39cfd6d9dd3"]}],"mendeley":{"formattedCitation":"&lt;sup&gt;5&lt;/sup&gt;","plainTextFormattedCitation":"5","previouslyFormattedCitation":"&lt;sup&gt;5&lt;/sup&gt;"},"properties":{"noteIndex":0},"schema":"https://github.com/citation-style-language/schema/raw/master/csl-citation.json"}</w:instrText>
      </w:r>
      <w:r w:rsidRPr="00F32BAD">
        <w:fldChar w:fldCharType="separate"/>
      </w:r>
      <w:r w:rsidRPr="00F32BAD">
        <w:rPr>
          <w:vertAlign w:val="superscript"/>
        </w:rPr>
        <w:t>5</w:t>
      </w:r>
      <w:r w:rsidRPr="00F32BAD">
        <w:fldChar w:fldCharType="end"/>
      </w:r>
      <w:r w:rsidRPr="00F32BAD">
        <w:t>, but the III-V semiconductors are expensive, posing an obstacle for commercialization despite the high efficiency of 8.1%. The highest efficiency obtained by a photocathode-PV tandem device (PSC-CIGS)</w:t>
      </w:r>
      <w:r w:rsidRPr="00F32BAD">
        <w:fldChar w:fldCharType="begin" w:fldLock="1"/>
      </w:r>
      <w:r w:rsidRPr="00F32BAD">
        <w:instrText>ADDIN CSL_CITATION {"citationItems":[{"id":"ITEM-1","itemData":{"DOI":"10.1002/aenm.201501520","author":[{"dropping-particle":"","family":"Mayer","given":"Matthew T","non-dropping-particle":"","parse-names":false,"suffix":""},{"dropping-particle":"","family":"Luo","given":"Jingshan","non-dropping-particle":"","parse-names":false,"suffix":""},{"dropping-particle":"","family":"Li","given":"Zhen","non-dropping-particle":"","parse-names":false,"suffix":""},{"dropping-particle":"","family":"Nishiwaki","given":"Shiro","non-dropping-particle":"","parse-names":false,"suffix":""},{"dropping-particle":"","family":"Schreier","given":"Marcel","non-dropping-particle":"","parse-names":false,"suffix":""},{"dropping-particle":"","family":"Mayer","given":"Matthew T","non-dropping-particle":"","parse-names":false,"suffix":""},{"dropping-particle":"","family":"Romanyuk","given":"Yaroslav E","non-dropping-particle":"","parse-names":false,"suffix":""},{"dropping-particle":"","family":"Buecheler","given":"Stephan","non-dropping-particle":"","parse-names":false,"suffix":""},{"dropping-particle":"","family":"Tilley","given":"S David","non-dropping-particle":"","parse-names":false,"suffix":""},{"dropping-particle":"","family":"Wong","given":"Lydia Helena","non-dropping-particle":"","parse-names":false,"suffix":""}],"id":"ITEM-1","issue":"October","issued":{"date-parts":[["2015"]]},"title":"Targeting Ideal Dual-Absorber Tandem Water Splitting Using Perovskite Photovoltaics and Targeting Ideal Dual-Absorber Tandem Water Splitting Using Perovskite Photovoltaics and CuIn x Ga 1 − x Se 2 Photocathodes","type":"article-journal"},"uris":["http://www.mendeley.com/documents/?uuid=abc479f1-b944-4a96-9f41-57f12b07a249"]}],"mendeley":{"formattedCitation":"&lt;sup&gt;8&lt;/sup&gt;","plainTextFormattedCitation":"8","previouslyFormattedCitation":"&lt;sup&gt;9&lt;/sup&gt;"},"properties":{"noteIndex":0},"schema":"https://github.com/citation-style-language/schema/raw/master/csl-citation.json"}</w:instrText>
      </w:r>
      <w:r w:rsidRPr="00F32BAD">
        <w:fldChar w:fldCharType="separate"/>
      </w:r>
      <w:r w:rsidRPr="00F32BAD">
        <w:rPr>
          <w:vertAlign w:val="superscript"/>
        </w:rPr>
        <w:t>8</w:t>
      </w:r>
      <w:r w:rsidRPr="00F32BAD">
        <w:fldChar w:fldCharType="end"/>
      </w:r>
      <w:r w:rsidRPr="00F32BAD">
        <w:t xml:space="preserve"> was only ~6.5% owing to the lack of a strategy for achieving a proper light-harvesting balance (as </w:t>
      </w:r>
      <w:r w:rsidRPr="00F32BAD">
        <w:t>discussed previously), even though an expensive PV-grade CIGS photocathode was used. Additionally, high-efficiency devices with different configurations have</w:t>
      </w:r>
      <w:r w:rsidRPr="00F32BAD" w:rsidDel="00143290">
        <w:t xml:space="preserve"> </w:t>
      </w:r>
      <w:r w:rsidRPr="00F32BAD">
        <w:t xml:space="preserve">been recently reported, such as two series-connected Si solar cells with a dual Si </w:t>
      </w:r>
      <w:proofErr w:type="spellStart"/>
      <w:r w:rsidRPr="00F32BAD">
        <w:t>photoelectrode</w:t>
      </w:r>
      <w:proofErr w:type="spellEnd"/>
      <w:r w:rsidRPr="00F32BAD">
        <w:t xml:space="preserve"> (9.8%)</w:t>
      </w:r>
      <w:r w:rsidRPr="00F32BAD">
        <w:fldChar w:fldCharType="begin" w:fldLock="1"/>
      </w:r>
      <w:r w:rsidR="00962588">
        <w:instrText>ADDIN CSL_CITATION {"citationItems":[{"id":"ITEM-1","itemData":{"DOI":"10.1039/c8ta10165e","ISSN":"20507496","abstract":"Designing a highly efficient and stable photoelectrochemical (PEC) tandem cell for unassisted solar water splitting is considered a promising approach for large-scale solar energy storage. To date, various tandem device configurations have been reported. However, the achievement of a solar-to-hydrogen conversion efficiency (η STH ) of 10% is still full of challenges, due to the incompatibility between the two photoelectrode materials. Here, we report a highly efficient and stable photovoltaic (PV)-PEC tandem device composed of a dual Si photoelectrode and two series-connected ordinary Si PV cells. The dual-photoelectrode device consists of an n + np + -Si photocathode and p + pn + -Si photoanode, which allow back illumination from the Si substrate, spatially and functionally decoupling the optical absorption and the catalytic activity. By further employing a Ni protective layer together with a bifunctional Ni-Mo catalyst for both the Si photocathode and photoanode, the PV-PEC tandem cell can perform spontaneous water splitting without any applied bias. A high η STH of 9.8% with a stability of over 100 h was achieved in alkaline solution under parallel AM 1.5G 1 sun illumination. This work essentially allows a modular independent optimization of each component which can enhance the efficiency and stability of the PV-PEC cells.","author":[{"dropping-particle":"","family":"Fan","given":"Ronglei","non-dropping-particle":"","parse-names":false,"suffix":""},{"dropping-particle":"","family":"Cheng","given":"Shaobo","non-dropping-particle":"","parse-names":false,"suffix":""},{"dropping-particle":"","family":"Huang","given":"Guanping","non-dropping-particle":"","parse-names":false,"suffix":""},{"dropping-particle":"","family":"Wang","given":"Yongjie","non-dropping-particle":"","parse-names":false,"suffix":""},{"dropping-particle":"","family":"Zhang","given":"Yazhou","non-dropping-particle":"","parse-names":false,"suffix":""},{"dropping-particle":"","family":"Vanka","given":"Srinivas","non-dropping-particle":"","parse-names":false,"suffix":""},{"dropping-particle":"","family":"Botton","given":"Gianluigi A.","non-dropping-particle":"","parse-names":false,"suffix":""},{"dropping-particle":"","family":"Mi","given":"Zetian","non-dropping-particle":"","parse-names":false,"suffix":""},{"dropping-particle":"","family":"Shen","given":"Mingrong","non-dropping-particle":"","parse-names":false,"suffix":""}],"container-title":"Journal of Materials Chemistry A","id":"ITEM-1","issue":"5","issued":{"date-parts":[["2019"]]},"page":"2200-2209","publisher":"Royal Society of Chemistry","title":"Unassisted solar water splitting with 9.8% efficiency and over 100 h stability based on Si solar cells and photoelectrodes catalyzed by bifunctional Ni-Mo/Ni","type":"article-journal","volume":"7"},"uris":["http://www.mendeley.com/documents/?uuid=8537367c-f28c-4fb5-a398-fe53410c5319"]}],"mendeley":{"formattedCitation":"&lt;sup&gt;40&lt;/sup&gt;","manualFormatting":"37","plainTextFormattedCitation":"40","previouslyFormattedCitation":"&lt;sup&gt;40&lt;/sup&gt;"},"properties":{"noteIndex":0},"schema":"https://github.com/citation-style-language/schema/raw/master/csl-citation.json"}</w:instrText>
      </w:r>
      <w:r w:rsidRPr="00F32BAD">
        <w:fldChar w:fldCharType="separate"/>
      </w:r>
      <w:r w:rsidR="00962588">
        <w:rPr>
          <w:vertAlign w:val="superscript"/>
        </w:rPr>
        <w:t>37</w:t>
      </w:r>
      <w:r w:rsidRPr="00F32BAD">
        <w:fldChar w:fldCharType="end"/>
      </w:r>
      <w:r w:rsidRPr="00F32BAD">
        <w:t xml:space="preserve"> and PSC-CIGS (9%)</w:t>
      </w:r>
      <w:r w:rsidRPr="00F32BAD">
        <w:fldChar w:fldCharType="begin" w:fldLock="1"/>
      </w:r>
      <w:r w:rsidR="00962588">
        <w:instrText>ADDIN CSL_CITATION {"citationItems":[{"id":"ITEM-1","itemData":{"DOI":"10.1021/acsaem.9b02387","author":[{"dropping-particle":"","family":"Koo","given":"Bon Hyeong","non-dropping-particle":"","parse-names":false,"suffix":""},{"dropping-particle":"","family":"Kim","given":"Daehan","non-dropping-particle":"","parse-names":false,"suffix":""},{"dropping-particle":"","family":"Boonmongkolras","given":"Passarut","non-dropping-particle":"","parse-names":false,"suffix":""},{"dropping-particle":"","family":"Pae","given":"Seong Ryul","non-dropping-particle":"","parse-names":false,"suffix":""},{"dropping-particle":"","family":"Byun","given":"Segi","non-dropping-particle":"","parse-names":false,"suffix":""},{"dropping-particle":"","family":"Kim","given":"Jekyung","non-dropping-particle":"","parse-names":false,"suffix":""},{"dropping-particle":"","family":"Lee","given":"June Hyuk","non-dropping-particle":"","parse-names":false,"suffix":""},{"dropping-particle":"","family":"Kim","given":"Dong Hoe","non-dropping-particle":"","parse-names":false,"suffix":""},{"dropping-particle":"","family":"Kim","given":"Suncheul","non-dropping-particle":"","parse-names":false,"suffix":""},{"dropping-particle":"","family":"Ahn","given":"Byung Tae","non-dropping-particle":"","parse-names":false,"suffix":""},{"dropping-particle":"","family":"Nam","given":"Sung‐Wook","non-dropping-particle":"","parse-names":false,"suffix":""},{"dropping-particle":"","family":"Shin","given":"Byungha","non-dropping-particle":"","parse-names":false,"suffix":""}],"container-title":"ACS Applied Energy Materials","id":"ITEM-1","issue":"111","issued":{"date-parts":[["2020"]]},"title":"Unassisted water splitting exceeding 9% solar-to-hydrogen conversion efficiency by Cu(In,Ga)(S,Se)2 photocathode with modified surface band structure and halide perovskite solar cell","type":"article-journal"},"uris":["http://www.mendeley.com/documents/?uuid=ab8d39df-56f4-47c4-a779-93754b40aa3e"]}],"mendeley":{"formattedCitation":"&lt;sup&gt;41&lt;/sup&gt;","manualFormatting":"9","plainTextFormattedCitation":"41","previouslyFormattedCitation":"&lt;sup&gt;41&lt;/sup&gt;"},"properties":{"noteIndex":0},"schema":"https://github.com/citation-style-language/schema/raw/master/csl-citation.json"}</w:instrText>
      </w:r>
      <w:r w:rsidRPr="00F32BAD">
        <w:fldChar w:fldCharType="separate"/>
      </w:r>
      <w:r w:rsidR="00962588">
        <w:rPr>
          <w:vertAlign w:val="superscript"/>
        </w:rPr>
        <w:t>9</w:t>
      </w:r>
      <w:r w:rsidRPr="00F32BAD">
        <w:fldChar w:fldCharType="end"/>
      </w:r>
      <w:r w:rsidRPr="00F32BAD">
        <w:t>. However, neither of these recently reported high-efficiency devices have a tandem configuration; i.e., the cells are not placed on top of another but are placed side-by-side, resulting in parallel illumination. The tandem configuration is considered as the most promising candidate for commercial applications because of the convenient assembly and efficient solar-light utilization</w:t>
      </w:r>
      <w:r w:rsidRPr="00F32BAD">
        <w:fldChar w:fldCharType="begin" w:fldLock="1"/>
      </w:r>
      <w:r w:rsidR="00192C2C">
        <w:instrText>ADDIN CSL_CITATION {"citationItems":[{"id":"ITEM-1","itemData":{"DOI":"10.1002/aenm.201600602","ISSN":"16146840","abstract":"Water photolysis is a sustainable technology to convert natural solar energy and water into chemical fuels and is thus considered a thorough solution to the forthcoming energy crises. Unassisted water splitting that could directly harvest solar light and subsequently split water in a single device has become an important research theme. Three types of tandem devices including photoelectrochemical (PEC), photovoltaic (PV) cell/PEC and PV/electrolyser tandem cells are proposed to realize water photolysis at different levels of integration and component. Recent progress in tandem water splitting devices is summarized, and crucial issues on device optimization from the perspective of each photo-absorber functionalities in band edge potential, light absorptivity and transmittance are discussed. By increasing the performances of stand-alone PEC or PV devices, a 20% solar to hydrogen efficiency is predicted that is a significant value towards further application in practice. Accordingly, the challenges for materials development and configuration optimization are further outlined.","author":[{"dropping-particle":"","family":"Zhang","given":"Kan","non-dropping-particle":"","parse-names":false,"suffix":""},{"dropping-particle":"","family":"Ma","given":"Ming","non-dropping-particle":"","parse-names":false,"suffix":""},{"dropping-particle":"","family":"Li","given":"Ping","non-dropping-particle":"","parse-names":false,"suffix":""},{"dropping-particle":"","family":"Wang","given":"Dong Hwan","non-dropping-particle":"","parse-names":false,"suffix":""},{"dropping-particle":"","family":"Park","given":"Jong Hyeok","non-dropping-particle":"","parse-names":false,"suffix":""}],"container-title":"Advanced Energy Materials","id":"ITEM-1","issue":"15","issued":{"date-parts":[["2016"]]},"page":"1-16","title":"Water Splitting Progress in Tandem Devices: Moving Photolysis beyond Electrolysis","type":"article-journal","volume":"6"},"uris":["http://www.mendeley.com/documents/?uuid=a342637f-f7fd-4d0b-9995-1b6b1113146c"]}],"mendeley":{"formattedCitation":"&lt;sup&gt;42&lt;/sup&gt;","manualFormatting":"38","plainTextFormattedCitation":"42","previouslyFormattedCitation":"&lt;sup&gt;42&lt;/sup&gt;"},"properties":{"noteIndex":0},"schema":"https://github.com/citation-style-language/schema/raw/master/csl-citation.json"}</w:instrText>
      </w:r>
      <w:r w:rsidRPr="00F32BAD">
        <w:fldChar w:fldCharType="separate"/>
      </w:r>
      <w:r w:rsidR="00192C2C">
        <w:rPr>
          <w:vertAlign w:val="superscript"/>
        </w:rPr>
        <w:t>38</w:t>
      </w:r>
      <w:r w:rsidRPr="00F32BAD">
        <w:fldChar w:fldCharType="end"/>
      </w:r>
      <w:r w:rsidRPr="00F32BAD">
        <w:t xml:space="preserve">. Therefore, our PEC-PV tandem device (with an efficiency exceeding 10%) consisting of a precisely controllable </w:t>
      </w:r>
      <w:proofErr w:type="spellStart"/>
      <w:r w:rsidRPr="00F32BAD">
        <w:t>semitransparent</w:t>
      </w:r>
      <w:proofErr w:type="spellEnd"/>
      <w:r w:rsidRPr="00F32BAD">
        <w:t xml:space="preserve"> PV cell and a low-cost Sb</w:t>
      </w:r>
      <w:r w:rsidRPr="00F32BAD">
        <w:rPr>
          <w:vertAlign w:val="subscript"/>
        </w:rPr>
        <w:t>2</w:t>
      </w:r>
      <w:r w:rsidRPr="00F32BAD">
        <w:t>Se</w:t>
      </w:r>
      <w:r w:rsidRPr="00F32BAD">
        <w:rPr>
          <w:vertAlign w:val="subscript"/>
        </w:rPr>
        <w:t>3</w:t>
      </w:r>
      <w:r w:rsidRPr="00F32BAD">
        <w:t xml:space="preserve"> photocathode represents an important milestone in the field of solar water splitting.</w:t>
      </w:r>
      <w:r w:rsidR="006E0549" w:rsidRPr="006E0549">
        <w:rPr>
          <w:rFonts w:ascii="Times New Roman" w:hAnsi="Times New Roman"/>
          <w:noProof/>
          <w:szCs w:val="28"/>
          <w:lang w:eastAsia="ko-KR"/>
        </w:rPr>
        <w:t xml:space="preserve"> </w:t>
      </w:r>
    </w:p>
    <w:p w:rsidR="006C57D4" w:rsidRDefault="006C57D4" w:rsidP="00F32BAD">
      <w:pPr>
        <w:pStyle w:val="RSCB02ArticleText"/>
        <w:ind w:firstLine="284"/>
        <w:rPr>
          <w:rFonts w:ascii="Times New Roman" w:hAnsi="Times New Roman"/>
          <w:noProof/>
          <w:szCs w:val="28"/>
          <w:lang w:eastAsia="ko-KR"/>
        </w:rPr>
      </w:pPr>
    </w:p>
    <w:p w:rsidR="00F32BAD" w:rsidRDefault="00F32BAD" w:rsidP="00F32BAD">
      <w:pPr>
        <w:pStyle w:val="RSCB02ArticleText"/>
        <w:ind w:firstLine="284"/>
      </w:pPr>
    </w:p>
    <w:p w:rsidR="007B4F81" w:rsidRDefault="007B4F81" w:rsidP="007B4F81">
      <w:pPr>
        <w:pStyle w:val="RSCB04AHeadingSection"/>
        <w:rPr>
          <w:lang w:eastAsia="ko-KR"/>
        </w:rPr>
      </w:pPr>
      <w:r>
        <w:rPr>
          <w:rFonts w:hint="eastAsia"/>
          <w:lang w:eastAsia="ko-KR"/>
        </w:rPr>
        <w:t>E</w:t>
      </w:r>
      <w:r>
        <w:rPr>
          <w:lang w:eastAsia="ko-KR"/>
        </w:rPr>
        <w:t>xperimental</w:t>
      </w:r>
    </w:p>
    <w:p w:rsidR="007B4F81" w:rsidRDefault="007B4F81" w:rsidP="007B4F81">
      <w:pPr>
        <w:pStyle w:val="RSCB06BHeadingSub-Section"/>
        <w:rPr>
          <w:iCs/>
        </w:rPr>
      </w:pPr>
      <w:r w:rsidRPr="007B4F81">
        <w:rPr>
          <w:w w:val="108"/>
        </w:rPr>
        <w:t>Fabrication of Sb</w:t>
      </w:r>
      <w:r w:rsidRPr="007B4F81">
        <w:rPr>
          <w:w w:val="108"/>
          <w:vertAlign w:val="subscript"/>
        </w:rPr>
        <w:t>2</w:t>
      </w:r>
      <w:r w:rsidRPr="007B4F81">
        <w:rPr>
          <w:w w:val="108"/>
        </w:rPr>
        <w:t>Se</w:t>
      </w:r>
      <w:r w:rsidRPr="007B4F81">
        <w:rPr>
          <w:w w:val="108"/>
          <w:vertAlign w:val="subscript"/>
        </w:rPr>
        <w:t>3</w:t>
      </w:r>
      <w:r w:rsidRPr="007B4F81">
        <w:rPr>
          <w:w w:val="108"/>
        </w:rPr>
        <w:t xml:space="preserve"> Photocathodes</w:t>
      </w:r>
    </w:p>
    <w:p w:rsidR="007B4F81" w:rsidRDefault="007B4F81" w:rsidP="007B4F81">
      <w:pPr>
        <w:pStyle w:val="RSCB02ArticleText"/>
      </w:pPr>
      <w:r w:rsidRPr="007B4F81">
        <w:rPr>
          <w:iCs/>
        </w:rPr>
        <w:t>Sb</w:t>
      </w:r>
      <w:r w:rsidRPr="007B4F81">
        <w:rPr>
          <w:iCs/>
          <w:vertAlign w:val="subscript"/>
        </w:rPr>
        <w:t>2</w:t>
      </w:r>
      <w:r w:rsidRPr="007B4F81">
        <w:rPr>
          <w:iCs/>
        </w:rPr>
        <w:t>Se</w:t>
      </w:r>
      <w:r w:rsidRPr="007B4F81">
        <w:rPr>
          <w:iCs/>
          <w:vertAlign w:val="subscript"/>
        </w:rPr>
        <w:t>3</w:t>
      </w:r>
      <w:r w:rsidRPr="007B4F81">
        <w:rPr>
          <w:iCs/>
        </w:rPr>
        <w:t xml:space="preserve"> films were fabricated via a previously reported two-step</w:t>
      </w:r>
      <w:r w:rsidRPr="007B4F81">
        <w:t xml:space="preserve"> fast-cooling close space sublimation </w:t>
      </w:r>
      <w:r w:rsidRPr="007B4F81">
        <w:rPr>
          <w:iCs/>
        </w:rPr>
        <w:t>(CSS) process</w:t>
      </w:r>
      <w:r w:rsidRPr="007B4F81">
        <w:rPr>
          <w:iCs/>
        </w:rPr>
        <w:fldChar w:fldCharType="begin" w:fldLock="1"/>
      </w:r>
      <w:r w:rsidR="00615F56">
        <w:rPr>
          <w:iCs/>
        </w:rPr>
        <w:instrText>ADDIN CSL_CITATION {"citationItems":[{"id":"ITEM-1","itemData":{"DOI":"10.1038/s41467-020-14704-3","ISSN":"20411723","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author":[{"dropping-particle":"","family":"Yang","given":"Wooseok","non-dropping-particle":"","parse-names":false,"suffix":""},{"dropping-particle":"","family":"Kim","given":"Jin Hyun","non-dropping-particle":"","parse-names":false,"suffix":""},{"dropping-particle":"","family":"Hutter","given":"Oliver S.","non-dropping-particle":"","parse-names":false,"suffix":""},{"dropping-particle":"","family":"Phillips","given":"Laurie J.","non-dropping-particle":"","parse-names":false,"suffix":""},{"dropping-particle":"","family":"Tan","given":"Jeiwan","non-dropping-particle":"","parse-names":false,"suffix":""},{"dropping-particle":"","family":"Park","given":"Jaemin","non-dropping-particle":"","parse-names":false,"suffix":""},{"dropping-particle":"","family":"Lee","given":"Hyungsoo","non-dropping-particle":"","parse-names":false,"suffix":""},{"dropping-particle":"","family":"Major","given":"Jonathan D.","non-dropping-particle":"","parse-names":false,"suffix":""},{"dropping-particle":"","family":"Lee","given":"Jae Sung","non-dropping-particle":"","parse-names":false,"suffix":""},{"dropping-particle":"","family":"Moon","given":"Jooho","non-dropping-particle":"","parse-names":false,"suffix":""}],"container-title":"Nature Communications","id":"ITEM-1","issue":"1","issued":{"date-parts":[["2020"]]},"title":"Benchmark performance of low-cost Sb2Se3 photocathodes for unassisted solar overall water splitting","type":"article","volume":"11"},"uris":["http://www.mendeley.com/documents/?uuid=0f8bb9f7-7e8c-4504-bbf0-ced2a414cd6d"]},{"id":"ITEM-2","itemData":{"DOI":"10.1016/j.solmat.2018.09.004","ISSN":"09270248","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author":[{"dropping-particle":"","family":"Hutter","given":"Oliver S.","non-dropping-particle":"","parse-names":false,"suffix":""},{"dropping-particle":"","family":"Phillips","given":"Laurie J.","non-dropping-particle":"","parse-names":false,"suffix":""},{"dropping-particle":"","family":"Durose","given":"Ken","non-dropping-particle":"","parse-names":false,"suffix":""},{"dropping-particle":"","family":"Major","given":"Jonathan D.","non-dropping-particle":"","parse-names":false,"suffix":""}],"container-title":"Solar Energy Materials and Solar Cells","id":"ITEM-2","issue":"August","issued":{"date-parts":[["2018"]]},"page":"177-181","publisher":"Elsevier B.V.","title":"6.6% Efficient Antimony Selenide Solar Cells Using Grain Structure Control and an Organic Contact Layer","type":"article-journal","volume":"188"},"uris":["http://www.mendeley.com/documents/?uuid=ca2e70bf-3cc8-4be0-bcdd-5d7ad8d31a0e"]}],"mendeley":{"formattedCitation":"&lt;sup&gt;3,43&lt;/sup&gt;","manualFormatting":"3,3","plainTextFormattedCitation":"3,43","previouslyFormattedCitation":"&lt;sup&gt;3,43&lt;/sup&gt;"},"properties":{"noteIndex":0},"schema":"https://github.com/citation-style-language/schema/raw/master/csl-citation.json"}</w:instrText>
      </w:r>
      <w:r w:rsidRPr="007B4F81">
        <w:rPr>
          <w:iCs/>
        </w:rPr>
        <w:fldChar w:fldCharType="separate"/>
      </w:r>
      <w:r w:rsidR="00615F56">
        <w:rPr>
          <w:iCs/>
          <w:vertAlign w:val="superscript"/>
        </w:rPr>
        <w:t>3,</w:t>
      </w:r>
      <w:r w:rsidRPr="007B4F81">
        <w:rPr>
          <w:iCs/>
          <w:vertAlign w:val="superscript"/>
        </w:rPr>
        <w:t>3</w:t>
      </w:r>
      <w:r w:rsidRPr="007B4F81">
        <w:fldChar w:fldCharType="end"/>
      </w:r>
      <w:r w:rsidR="00615F56" w:rsidRPr="00615F56">
        <w:rPr>
          <w:vertAlign w:val="superscript"/>
        </w:rPr>
        <w:t>9</w:t>
      </w:r>
      <w:r w:rsidRPr="007B4F81">
        <w:rPr>
          <w:iCs/>
        </w:rPr>
        <w:t>. Stoichiometric Sb</w:t>
      </w:r>
      <w:r w:rsidRPr="007B4F81">
        <w:rPr>
          <w:iCs/>
          <w:vertAlign w:val="subscript"/>
        </w:rPr>
        <w:t>2</w:t>
      </w:r>
      <w:r w:rsidRPr="007B4F81">
        <w:rPr>
          <w:iCs/>
        </w:rPr>
        <w:t>Se</w:t>
      </w:r>
      <w:r w:rsidRPr="007B4F81">
        <w:rPr>
          <w:iCs/>
          <w:vertAlign w:val="subscript"/>
        </w:rPr>
        <w:t>3</w:t>
      </w:r>
      <w:r w:rsidRPr="007B4F81">
        <w:rPr>
          <w:iCs/>
        </w:rPr>
        <w:t xml:space="preserve"> (Alfa </w:t>
      </w:r>
      <w:proofErr w:type="spellStart"/>
      <w:r w:rsidRPr="007B4F81">
        <w:rPr>
          <w:iCs/>
        </w:rPr>
        <w:t>Aesar</w:t>
      </w:r>
      <w:proofErr w:type="spellEnd"/>
      <w:r w:rsidRPr="007B4F81">
        <w:rPr>
          <w:iCs/>
        </w:rPr>
        <w:t>, 99.999% metals basis) was used for absorber-layer growth, during which source and substrate temperatures of 365 and 320 °C, respectively, were maintained for 10 min at a pressure of 0.05 mbar. Subsequently, deposition was completed using a source temperature of 470 °C for 15 min at a pressure of 13 mbar.</w:t>
      </w:r>
      <w:r w:rsidRPr="007B4F81">
        <w:t xml:space="preserve"> The films were then rapidly cooled by rolling the heater off the work tube and flowing N</w:t>
      </w:r>
      <w:r w:rsidRPr="007B4F81">
        <w:rPr>
          <w:vertAlign w:val="subscript"/>
        </w:rPr>
        <w:t>2</w:t>
      </w:r>
      <w:r w:rsidRPr="007B4F81">
        <w:t xml:space="preserve"> over them at a rate of 5 L min</w:t>
      </w:r>
      <w:r w:rsidRPr="007B4F81">
        <w:rPr>
          <w:vertAlign w:val="superscript"/>
        </w:rPr>
        <w:t>−1</w:t>
      </w:r>
      <w:r w:rsidRPr="007B4F81">
        <w:t>.</w:t>
      </w:r>
      <w:r w:rsidRPr="007B4F81">
        <w:rPr>
          <w:iCs/>
        </w:rPr>
        <w:t xml:space="preserve"> Sb</w:t>
      </w:r>
      <w:r w:rsidRPr="007B4F81">
        <w:rPr>
          <w:iCs/>
          <w:vertAlign w:val="subscript"/>
        </w:rPr>
        <w:t>2</w:t>
      </w:r>
      <w:r w:rsidRPr="007B4F81">
        <w:rPr>
          <w:iCs/>
        </w:rPr>
        <w:t>Se</w:t>
      </w:r>
      <w:r w:rsidRPr="007B4F81">
        <w:rPr>
          <w:iCs/>
          <w:vertAlign w:val="subscript"/>
        </w:rPr>
        <w:t>3</w:t>
      </w:r>
      <w:r w:rsidRPr="007B4F81">
        <w:rPr>
          <w:iCs/>
        </w:rPr>
        <w:t xml:space="preserve"> photocathodes were completed by depositing </w:t>
      </w:r>
      <w:proofErr w:type="spellStart"/>
      <w:r w:rsidRPr="007B4F81">
        <w:rPr>
          <w:iCs/>
        </w:rPr>
        <w:t>overlayers</w:t>
      </w:r>
      <w:proofErr w:type="spellEnd"/>
      <w:r w:rsidRPr="007B4F81">
        <w:rPr>
          <w:iCs/>
        </w:rPr>
        <w:t xml:space="preserve"> sequentially. First, a </w:t>
      </w:r>
      <w:proofErr w:type="spellStart"/>
      <w:r w:rsidRPr="007B4F81">
        <w:rPr>
          <w:iCs/>
        </w:rPr>
        <w:t>CdS</w:t>
      </w:r>
      <w:proofErr w:type="spellEnd"/>
      <w:r w:rsidRPr="007B4F81">
        <w:rPr>
          <w:iCs/>
        </w:rPr>
        <w:t xml:space="preserve"> layer was deposited via chemical bath deposition (CBD). </w:t>
      </w:r>
      <w:r w:rsidRPr="007B4F81">
        <w:t xml:space="preserve">Prior to the CBD, </w:t>
      </w:r>
      <w:r w:rsidRPr="007B4F81">
        <w:rPr>
          <w:iCs/>
        </w:rPr>
        <w:t>Sb</w:t>
      </w:r>
      <w:r w:rsidRPr="007B4F81">
        <w:rPr>
          <w:iCs/>
          <w:vertAlign w:val="subscript"/>
        </w:rPr>
        <w:t>2</w:t>
      </w:r>
      <w:r w:rsidRPr="007B4F81">
        <w:rPr>
          <w:iCs/>
        </w:rPr>
        <w:t>Se</w:t>
      </w:r>
      <w:r w:rsidRPr="007B4F81">
        <w:rPr>
          <w:iCs/>
          <w:vertAlign w:val="subscript"/>
        </w:rPr>
        <w:t>3</w:t>
      </w:r>
      <w:r w:rsidRPr="007B4F81">
        <w:rPr>
          <w:iCs/>
        </w:rPr>
        <w:t xml:space="preserve"> samples were pre-treated in a bath containing a solution of CdSO</w:t>
      </w:r>
      <w:r w:rsidRPr="007B4F81">
        <w:rPr>
          <w:iCs/>
          <w:vertAlign w:val="subscript"/>
        </w:rPr>
        <w:t>4</w:t>
      </w:r>
      <w:r w:rsidRPr="007B4F81">
        <w:t xml:space="preserve"> </w:t>
      </w:r>
      <w:r w:rsidRPr="007B4F81">
        <w:rPr>
          <w:iCs/>
        </w:rPr>
        <w:t>(Sigma</w:t>
      </w:r>
      <w:r w:rsidRPr="007B4F81">
        <w:t>–</w:t>
      </w:r>
      <w:r w:rsidRPr="007B4F81">
        <w:rPr>
          <w:iCs/>
        </w:rPr>
        <w:t>Aldrich, 99.99%) and NH</w:t>
      </w:r>
      <w:r w:rsidRPr="007B4F81">
        <w:rPr>
          <w:iCs/>
          <w:vertAlign w:val="subscript"/>
        </w:rPr>
        <w:t>4</w:t>
      </w:r>
      <w:r w:rsidRPr="007B4F81">
        <w:rPr>
          <w:iCs/>
        </w:rPr>
        <w:t>OH</w:t>
      </w:r>
      <w:r w:rsidRPr="007B4F81">
        <w:t xml:space="preserve"> (</w:t>
      </w:r>
      <w:proofErr w:type="spellStart"/>
      <w:r w:rsidRPr="007B4F81">
        <w:t>Duksan</w:t>
      </w:r>
      <w:proofErr w:type="spellEnd"/>
      <w:r w:rsidRPr="007B4F81">
        <w:t>, 28 wt.%)</w:t>
      </w:r>
      <w:r w:rsidRPr="007B4F81">
        <w:rPr>
          <w:iCs/>
        </w:rPr>
        <w:t xml:space="preserve"> at 60 °C for 10 min. After the pre-treatment, </w:t>
      </w:r>
      <w:r w:rsidRPr="007B4F81">
        <w:t xml:space="preserve">the </w:t>
      </w:r>
      <w:proofErr w:type="spellStart"/>
      <w:r w:rsidRPr="007B4F81">
        <w:t>CdS</w:t>
      </w:r>
      <w:proofErr w:type="spellEnd"/>
      <w:r w:rsidRPr="007B4F81">
        <w:t xml:space="preserve"> deposition was performed by immersing the samples in a solution containing CdSO</w:t>
      </w:r>
      <w:r w:rsidRPr="007B4F81">
        <w:rPr>
          <w:vertAlign w:val="subscript"/>
        </w:rPr>
        <w:t>4</w:t>
      </w:r>
      <w:r w:rsidRPr="007B4F81">
        <w:t xml:space="preserve">, </w:t>
      </w:r>
      <w:proofErr w:type="spellStart"/>
      <w:r w:rsidRPr="007B4F81">
        <w:t>thiourea</w:t>
      </w:r>
      <w:proofErr w:type="spellEnd"/>
      <w:r w:rsidRPr="007B4F81">
        <w:t xml:space="preserve"> (99%, Sigma–Aldrich), deionized (DI) water, and NH</w:t>
      </w:r>
      <w:r w:rsidRPr="007B4F81">
        <w:rPr>
          <w:vertAlign w:val="subscript"/>
        </w:rPr>
        <w:t>4</w:t>
      </w:r>
      <w:r w:rsidRPr="007B4F81">
        <w:t>OH for 5 min at 60 °C. TiO</w:t>
      </w:r>
      <w:r w:rsidRPr="007B4F81">
        <w:rPr>
          <w:vertAlign w:val="subscript"/>
        </w:rPr>
        <w:t>2</w:t>
      </w:r>
      <w:r w:rsidRPr="007B4F81">
        <w:t xml:space="preserve"> and SnO</w:t>
      </w:r>
      <w:r w:rsidRPr="007B4F81">
        <w:rPr>
          <w:vertAlign w:val="subscript"/>
        </w:rPr>
        <w:t>2</w:t>
      </w:r>
      <w:r w:rsidRPr="007B4F81">
        <w:t xml:space="preserve"> layers were deposited via an atomic layer deposition (ALD) process (Lucida D100, NCD Inc.). For the TiO</w:t>
      </w:r>
      <w:r w:rsidRPr="007B4F81">
        <w:rPr>
          <w:vertAlign w:val="subscript"/>
        </w:rPr>
        <w:t>2</w:t>
      </w:r>
      <w:r w:rsidRPr="007B4F81">
        <w:t xml:space="preserve"> layer, </w:t>
      </w:r>
      <w:proofErr w:type="spellStart"/>
      <w:r w:rsidRPr="007B4F81">
        <w:t>tetrakis</w:t>
      </w:r>
      <w:proofErr w:type="spellEnd"/>
      <w:r w:rsidRPr="007B4F81">
        <w:t>(</w:t>
      </w:r>
      <w:proofErr w:type="spellStart"/>
      <w:r w:rsidRPr="007B4F81">
        <w:t>dimethylamido</w:t>
      </w:r>
      <w:proofErr w:type="spellEnd"/>
      <w:r w:rsidRPr="007B4F81">
        <w:t>)titanium (TDMAT) and H</w:t>
      </w:r>
      <w:r w:rsidRPr="007B4F81">
        <w:rPr>
          <w:vertAlign w:val="subscript"/>
        </w:rPr>
        <w:t>2</w:t>
      </w:r>
      <w:r w:rsidRPr="007B4F81">
        <w:t xml:space="preserve">O were used as precursors for </w:t>
      </w:r>
      <w:proofErr w:type="spellStart"/>
      <w:r w:rsidRPr="007B4F81">
        <w:t>Ti</w:t>
      </w:r>
      <w:proofErr w:type="spellEnd"/>
      <w:r w:rsidRPr="007B4F81">
        <w:t xml:space="preserve"> and O, respectively. The process was performed at 120 </w:t>
      </w:r>
      <w:r w:rsidRPr="007B4F81">
        <w:rPr>
          <w:iCs/>
        </w:rPr>
        <w:t xml:space="preserve">°C, with a total of 600 ALD cycles. Each cycle comprised </w:t>
      </w:r>
      <w:r w:rsidRPr="007B4F81">
        <w:t>a TDMAT pulse of 0.3 s followed by 15 s of N</w:t>
      </w:r>
      <w:r w:rsidRPr="007B4F81">
        <w:rPr>
          <w:vertAlign w:val="subscript"/>
        </w:rPr>
        <w:t>2</w:t>
      </w:r>
      <w:r w:rsidRPr="007B4F81">
        <w:t xml:space="preserve"> purging and an H</w:t>
      </w:r>
      <w:r w:rsidRPr="007B4F81">
        <w:rPr>
          <w:vertAlign w:val="subscript"/>
        </w:rPr>
        <w:t>2</w:t>
      </w:r>
      <w:r w:rsidRPr="007B4F81">
        <w:t>O pulse of 0.2 s followed by 15 s of N</w:t>
      </w:r>
      <w:r w:rsidRPr="007B4F81">
        <w:rPr>
          <w:vertAlign w:val="subscript"/>
        </w:rPr>
        <w:t>2</w:t>
      </w:r>
      <w:r w:rsidRPr="007B4F81">
        <w:t xml:space="preserve"> purging.</w:t>
      </w:r>
      <w:r w:rsidRPr="007B4F81">
        <w:rPr>
          <w:iCs/>
        </w:rPr>
        <w:t xml:space="preserve"> The SnO</w:t>
      </w:r>
      <w:r w:rsidRPr="007B4F81">
        <w:rPr>
          <w:iCs/>
          <w:vertAlign w:val="subscript"/>
        </w:rPr>
        <w:t>2</w:t>
      </w:r>
      <w:r w:rsidRPr="007B4F81">
        <w:rPr>
          <w:iCs/>
        </w:rPr>
        <w:t xml:space="preserve"> layer was prepared at 110 °C with </w:t>
      </w:r>
      <w:proofErr w:type="spellStart"/>
      <w:r w:rsidRPr="007B4F81">
        <w:rPr>
          <w:iCs/>
        </w:rPr>
        <w:t>tetrakis</w:t>
      </w:r>
      <w:proofErr w:type="spellEnd"/>
      <w:r w:rsidRPr="007B4F81">
        <w:rPr>
          <w:iCs/>
        </w:rPr>
        <w:t>(</w:t>
      </w:r>
      <w:proofErr w:type="spellStart"/>
      <w:r w:rsidRPr="007B4F81">
        <w:rPr>
          <w:iCs/>
        </w:rPr>
        <w:t>dimethylamino</w:t>
      </w:r>
      <w:proofErr w:type="spellEnd"/>
      <w:r w:rsidRPr="007B4F81">
        <w:rPr>
          <w:iCs/>
        </w:rPr>
        <w:t>)tin (</w:t>
      </w:r>
      <w:proofErr w:type="spellStart"/>
      <w:r w:rsidRPr="007B4F81">
        <w:rPr>
          <w:iCs/>
        </w:rPr>
        <w:t>TDMASn</w:t>
      </w:r>
      <w:proofErr w:type="spellEnd"/>
      <w:r w:rsidRPr="007B4F81">
        <w:rPr>
          <w:iCs/>
        </w:rPr>
        <w:t>) and H</w:t>
      </w:r>
      <w:r w:rsidRPr="007B4F81">
        <w:rPr>
          <w:iCs/>
          <w:vertAlign w:val="subscript"/>
        </w:rPr>
        <w:t>2</w:t>
      </w:r>
      <w:r w:rsidRPr="007B4F81">
        <w:rPr>
          <w:iCs/>
        </w:rPr>
        <w:t>O</w:t>
      </w:r>
      <w:r w:rsidRPr="007B4F81">
        <w:t xml:space="preserve"> as the Sn and O precursors, respectively.</w:t>
      </w:r>
      <w:r w:rsidRPr="007B4F81">
        <w:rPr>
          <w:iCs/>
        </w:rPr>
        <w:t xml:space="preserve"> A total of 300 ALD cycles were conducted, each comprising </w:t>
      </w:r>
      <w:r w:rsidRPr="007B4F81">
        <w:t xml:space="preserve">a </w:t>
      </w:r>
      <w:proofErr w:type="spellStart"/>
      <w:r w:rsidRPr="007B4F81">
        <w:t>TDMASn</w:t>
      </w:r>
      <w:proofErr w:type="spellEnd"/>
      <w:r w:rsidRPr="007B4F81">
        <w:t xml:space="preserve"> pulse of 0.3 s followed by 15 s of N</w:t>
      </w:r>
      <w:r w:rsidRPr="007B4F81">
        <w:rPr>
          <w:vertAlign w:val="subscript"/>
        </w:rPr>
        <w:t>2</w:t>
      </w:r>
      <w:r w:rsidRPr="007B4F81">
        <w:t xml:space="preserve"> purging and an H</w:t>
      </w:r>
      <w:r w:rsidRPr="007B4F81">
        <w:rPr>
          <w:vertAlign w:val="subscript"/>
        </w:rPr>
        <w:t>2</w:t>
      </w:r>
      <w:r w:rsidRPr="007B4F81">
        <w:t>O pulse of 0.3 s followed by 15 s of N</w:t>
      </w:r>
      <w:r w:rsidRPr="007B4F81">
        <w:rPr>
          <w:vertAlign w:val="subscript"/>
        </w:rPr>
        <w:t>2</w:t>
      </w:r>
      <w:r w:rsidRPr="007B4F81">
        <w:t xml:space="preserve"> purging. The approximate growth rates of TiO</w:t>
      </w:r>
      <w:r w:rsidRPr="007B4F81">
        <w:rPr>
          <w:vertAlign w:val="subscript"/>
        </w:rPr>
        <w:t>2</w:t>
      </w:r>
      <w:r w:rsidRPr="007B4F81">
        <w:t xml:space="preserve"> and SnO</w:t>
      </w:r>
      <w:r w:rsidRPr="007B4F81">
        <w:rPr>
          <w:vertAlign w:val="subscript"/>
        </w:rPr>
        <w:t>2</w:t>
      </w:r>
      <w:r w:rsidRPr="007B4F81">
        <w:t xml:space="preserve"> were 0.55 and 1 Å per cycle, respectively, as estimated using an </w:t>
      </w:r>
      <w:proofErr w:type="spellStart"/>
      <w:r w:rsidRPr="007B4F81">
        <w:t>ellipsometer</w:t>
      </w:r>
      <w:proofErr w:type="spellEnd"/>
      <w:r w:rsidRPr="007B4F81">
        <w:t xml:space="preserve"> (alpha SE, J.A. </w:t>
      </w:r>
      <w:proofErr w:type="spellStart"/>
      <w:r w:rsidRPr="007B4F81">
        <w:t>Woollam</w:t>
      </w:r>
      <w:proofErr w:type="spellEnd"/>
      <w:r w:rsidRPr="007B4F81">
        <w:t xml:space="preserve"> Co. Ltd.). C</w:t>
      </w:r>
      <w:r w:rsidRPr="007B4F81">
        <w:rPr>
          <w:vertAlign w:val="subscript"/>
        </w:rPr>
        <w:t>60</w:t>
      </w:r>
      <w:r w:rsidRPr="007B4F81">
        <w:t xml:space="preserve"> was coated prior to Pt deposition to enhance the stability of the </w:t>
      </w:r>
      <w:r w:rsidRPr="007B4F81">
        <w:lastRenderedPageBreak/>
        <w:t>photocathode</w:t>
      </w:r>
      <w:r w:rsidRPr="007B4F81">
        <w:fldChar w:fldCharType="begin" w:fldLock="1"/>
      </w:r>
      <w:r w:rsidRPr="007B4F81">
        <w:instrText>ADDIN CSL_CITATION {"citationItems":[{"id":"ITEM-1","itemData":{"DOI":"10.1002/aenm.201900179","ISSN":"16146840","abstract":"Understanding the degradation mechanisms of photoelectrodes and improving their stability are essential for fully realizing solar-to-hydrogen conversion via photo-electrochemical (PEC) devices. Although amorphous TiO 2 layers have been widely employed as a protective layer on top of p-type semiconductors to implement durable photocathodes, gradual photocurrent degradation is still unavoidable. This study elucidates the photocurrent degradation mechanisms of TiO 2 -protected Sb 2 Se 3 photocathodes and proposes a novel interface-modification methodology in which fullerene (C 60 ) is introduced as a photoelectron transfer promoter for significantly enhancing long-term stability. It is demonstrated that the accumulation of photogenerated electrons at the surface of the TiO 2 layer induces the reductive dissolution of TiO 2 , accompanied by photocurrent degradation. In addition, the insertion of the C 60 photoelectron transfer promoter at the Pt/TiO 2 interface facilitates the rapid transfer of photogenerated electrons out of the TiO 2 layer, thereby yielding enhanced stability. The Pt/C 60 /TiO 2 /Sb 2 Se 3 device exhibits a high photocurrent density of 17 mA cm −2 and outstanding stability over 10 h of operation, representing the best PEC performance and long-term stability compared with previously reported Sb 2 Se 3 -based photocathodes. This research not only provides in-depth understanding of the degradation mechanisms of TiO 2 -protected photocathodes, but also suggests a new direction to achieve durable photocathodes for photo-electrochemical water splitting.","author":[{"dropping-particle":"","family":"Tan","given":"Jeiwan","non-dropping-particle":"","parse-names":false,"suffix":""},{"dropping-particle":"","family":"Yang","given":"Wooseok","non-dropping-particle":"","parse-names":false,"suffix":""},{"dropping-particle":"","family":"Oh","given":"Yunjung","non-dropping-particle":"","parse-names":false,"suffix":""},{"dropping-particle":"","family":"Lee","given":"Hyungsoo","non-dropping-particle":"","parse-names":false,"suffix":""},{"dropping-particle":"","family":"Park","given":"Jaemin","non-dropping-particle":"","parse-names":false,"suffix":""},{"dropping-particle":"","family":"Boppella","given":"Ramireddy","non-dropping-particle":"","parse-names":false,"suffix":""},{"dropping-particle":"","family":"Kim","given":"Joosun","non-dropping-particle":"","parse-names":false,"suffix":""},{"dropping-particle":"","family":"Moon","given":"Jooho","non-dropping-particle":"","parse-names":false,"suffix":""}],"container-title":"Advanced Energy Materials","id":"ITEM-1","issue":"16","issued":{"date-parts":[["2019"]]},"title":"Fullerene as a Photoelectron Transfer Promoter Enabling Stable TiO 2 -Protected Sb 2 Se 3 Photocathodes for Photo-Electrochemical Water Splitting","type":"article","volume":"9"},"uris":["http://www.mendeley.com/documents/?uuid=ef2e15c0-e230-4603-997f-e6b8f90bfd78"]}],"mendeley":{"formattedCitation":"&lt;sup&gt;11&lt;/sup&gt;","plainTextFormattedCitation":"11","previouslyFormattedCitation":"&lt;sup&gt;12&lt;/sup&gt;"},"properties":{"noteIndex":0},"schema":"https://github.com/citation-style-language/schema/raw/master/csl-citation.json"}</w:instrText>
      </w:r>
      <w:r w:rsidRPr="007B4F81">
        <w:fldChar w:fldCharType="separate"/>
      </w:r>
      <w:r w:rsidRPr="007B4F81">
        <w:rPr>
          <w:vertAlign w:val="superscript"/>
        </w:rPr>
        <w:t>11</w:t>
      </w:r>
      <w:r w:rsidRPr="007B4F81">
        <w:fldChar w:fldCharType="end"/>
      </w:r>
      <w:r w:rsidRPr="007B4F81">
        <w:t>. 20 mg of C</w:t>
      </w:r>
      <w:r w:rsidRPr="007B4F81">
        <w:rPr>
          <w:vertAlign w:val="subscript"/>
        </w:rPr>
        <w:t>60</w:t>
      </w:r>
      <w:r w:rsidRPr="007B4F81">
        <w:t xml:space="preserve"> powder (99.5%, Sigma–Aldrich) was dissolved in 10 mL of chlorobenzene (99.8%, Sigma–Aldrich). The C</w:t>
      </w:r>
      <w:r w:rsidRPr="007B4F81">
        <w:rPr>
          <w:vertAlign w:val="subscript"/>
        </w:rPr>
        <w:t>60</w:t>
      </w:r>
      <w:r w:rsidRPr="007B4F81">
        <w:t xml:space="preserve"> dispersion was spin-coated twice onto the TiO</w:t>
      </w:r>
      <w:r w:rsidRPr="007B4F81">
        <w:rPr>
          <w:vertAlign w:val="subscript"/>
        </w:rPr>
        <w:t>2</w:t>
      </w:r>
      <w:r w:rsidRPr="007B4F81">
        <w:t>/SnO</w:t>
      </w:r>
      <w:r w:rsidRPr="007B4F81">
        <w:rPr>
          <w:vertAlign w:val="subscript"/>
        </w:rPr>
        <w:t>2</w:t>
      </w:r>
      <w:r w:rsidRPr="007B4F81">
        <w:t>-coated Sb</w:t>
      </w:r>
      <w:r w:rsidRPr="007B4F81">
        <w:rPr>
          <w:vertAlign w:val="subscript"/>
        </w:rPr>
        <w:t>2</w:t>
      </w:r>
      <w:r w:rsidRPr="007B4F81">
        <w:t>Se</w:t>
      </w:r>
      <w:r w:rsidRPr="007B4F81">
        <w:rPr>
          <w:vertAlign w:val="subscript"/>
        </w:rPr>
        <w:t>3</w:t>
      </w:r>
      <w:r w:rsidRPr="007B4F81">
        <w:t xml:space="preserve"> electrode at 3000 rpm for 30 s after 10 min of ultraviolet (UV) treatment. Each cycle consisted of drying at 80 </w:t>
      </w:r>
      <w:r w:rsidRPr="007B4F81">
        <w:rPr>
          <w:iCs/>
        </w:rPr>
        <w:t>°</w:t>
      </w:r>
      <w:r w:rsidRPr="007B4F81">
        <w:t xml:space="preserve">C for 2 min, and the as-dried samples were annealed for 5 min at 150 </w:t>
      </w:r>
      <w:r w:rsidRPr="007B4F81">
        <w:rPr>
          <w:iCs/>
        </w:rPr>
        <w:t>°</w:t>
      </w:r>
      <w:r w:rsidRPr="007B4F81">
        <w:t>C. Then, the Pt co-catalyst was sputtered on the samples by using an Auto Sputter Coater (Ted Pella, Redding, CA, USA) for 120 s under an applied current of 10 mA.</w:t>
      </w:r>
    </w:p>
    <w:p w:rsidR="007B4F81" w:rsidRPr="007B4F81" w:rsidRDefault="007B4F81" w:rsidP="007B4F81">
      <w:pPr>
        <w:pStyle w:val="RSCB02ArticleText"/>
        <w:rPr>
          <w:b/>
          <w:iCs/>
        </w:rPr>
      </w:pPr>
    </w:p>
    <w:p w:rsidR="007B4F81" w:rsidRDefault="007B4F81" w:rsidP="007B4F81">
      <w:pPr>
        <w:pStyle w:val="RSCB06BHeadingSub-Section"/>
      </w:pPr>
      <w:r w:rsidRPr="007B4F81">
        <w:rPr>
          <w:w w:val="108"/>
        </w:rPr>
        <w:t>Fabrication of Perovskite Cells</w:t>
      </w:r>
    </w:p>
    <w:p w:rsidR="007B4F81" w:rsidRDefault="007B4F81" w:rsidP="007B4F81">
      <w:pPr>
        <w:pStyle w:val="RSCB02ArticleText"/>
      </w:pPr>
      <w:r w:rsidRPr="007B4F81">
        <w:rPr>
          <w:bCs/>
          <w:iCs/>
        </w:rPr>
        <w:t>A PSC</w:t>
      </w:r>
      <w:r w:rsidRPr="007B4F81">
        <w:rPr>
          <w:b/>
          <w:iCs/>
        </w:rPr>
        <w:t xml:space="preserve"> </w:t>
      </w:r>
      <w:r w:rsidRPr="007B4F81">
        <w:t>was fabricated using a previously reported method</w:t>
      </w:r>
      <w:r w:rsidRPr="007B4F81">
        <w:rPr>
          <w:vertAlign w:val="superscript"/>
        </w:rPr>
        <w:t>17</w:t>
      </w:r>
      <w:r w:rsidR="0042398F">
        <w:rPr>
          <w:vertAlign w:val="superscript"/>
        </w:rPr>
        <w:t>,18</w:t>
      </w:r>
      <w:r w:rsidRPr="007B4F81">
        <w:t xml:space="preserve">. A fluorine-doped tin oxide (FTO)/glass (15 Ω/square) substrate was cleaned with a detergent solution (2 vol.% of </w:t>
      </w:r>
      <w:proofErr w:type="spellStart"/>
      <w:r w:rsidRPr="007B4F81">
        <w:t>Hellmanex</w:t>
      </w:r>
      <w:proofErr w:type="spellEnd"/>
      <w:r w:rsidRPr="007B4F81">
        <w:t xml:space="preserve"> III in distilled water), acetone, and ethanol for 10 min each using an ultrasonic bath, followed by O</w:t>
      </w:r>
      <w:r w:rsidRPr="007B4F81">
        <w:rPr>
          <w:vertAlign w:val="subscript"/>
        </w:rPr>
        <w:t>2</w:t>
      </w:r>
      <w:r w:rsidRPr="007B4F81">
        <w:t xml:space="preserve"> plasma treatment. After taping for bottom FTO electrode contact, a solution of titanium </w:t>
      </w:r>
      <w:proofErr w:type="spellStart"/>
      <w:r w:rsidRPr="007B4F81">
        <w:t>isopropoxide</w:t>
      </w:r>
      <w:proofErr w:type="spellEnd"/>
      <w:r w:rsidRPr="007B4F81">
        <w:t xml:space="preserve"> (0.6134 mL, 99.999%, Sigma–Aldrich) and </w:t>
      </w:r>
      <w:proofErr w:type="spellStart"/>
      <w:r w:rsidRPr="007B4F81">
        <w:t>HCl</w:t>
      </w:r>
      <w:proofErr w:type="spellEnd"/>
      <w:r w:rsidRPr="007B4F81">
        <w:t xml:space="preserve"> (84 </w:t>
      </w:r>
      <w:proofErr w:type="spellStart"/>
      <w:r w:rsidRPr="007B4F81">
        <w:t>μL</w:t>
      </w:r>
      <w:proofErr w:type="spellEnd"/>
      <w:r w:rsidRPr="007B4F81">
        <w:t>) in ethanol (8 mL) was spin-coated at 3000 rpm for 30 s and dried at 110 °C for 10 min. Then, the substrate was annealed at 500 °C for 30 min using a box furnace to form compact TiO</w:t>
      </w:r>
      <w:r w:rsidRPr="007B4F81">
        <w:rPr>
          <w:vertAlign w:val="subscript"/>
        </w:rPr>
        <w:t>2</w:t>
      </w:r>
      <w:r w:rsidRPr="007B4F81">
        <w:t xml:space="preserve"> (c-TiO</w:t>
      </w:r>
      <w:r w:rsidRPr="007B4F81">
        <w:rPr>
          <w:vertAlign w:val="subscript"/>
        </w:rPr>
        <w:t>2</w:t>
      </w:r>
      <w:r w:rsidRPr="007B4F81">
        <w:t>). To fabricate the AAO on the c-TiO</w:t>
      </w:r>
      <w:r w:rsidRPr="007B4F81">
        <w:rPr>
          <w:vertAlign w:val="subscript"/>
        </w:rPr>
        <w:t>2</w:t>
      </w:r>
      <w:r w:rsidRPr="007B4F81">
        <w:t xml:space="preserve"> layer, the Al film (thickness of ~270 nm) was thermally evaporated on a 4 × 6.5 cm</w:t>
      </w:r>
      <w:r w:rsidRPr="007B4F81">
        <w:rPr>
          <w:vertAlign w:val="superscript"/>
        </w:rPr>
        <w:t>2</w:t>
      </w:r>
      <w:r w:rsidRPr="007B4F81">
        <w:t xml:space="preserve"> substrate</w:t>
      </w:r>
      <w:r w:rsidRPr="007B4F81">
        <w:fldChar w:fldCharType="begin" w:fldLock="1"/>
      </w:r>
      <w:r w:rsidR="0042398F">
        <w:instrText>ADDIN CSL_CITATION {"citationItems":[{"id":"ITEM-1","itemData":{"DOI":"10.1039/c9ta11892f","ISSN":"20507496","abstract":"Developing large-area semitransparent solar modules is an essential step in the commercialization of semitransparent photovoltaic technologies. However, it has not yet benefited from the significant scientific advances in the field of perovskite solar cells, probably owing to the difficulties in achieving a highly uniform and large-scale semitransparent light absorber. Herein, a semitransparent solar module comprising anodized aluminum oxide (AAO) template-derived vertically aligned one-dimensional nanopillar CH3NH3PbI3-xClx perovskite is reported, which has a uniform semitransparent absorber with a large area of 40.8 cm2 and exhibits a geometrical fill factor of 95.6%. The AAO scaffold facilitates the formation of a homogeneous perovskite morphology and allows for reduced light reflection. The uniform nanopillar-structured perovskite-based device exhibits enhanced electrical properties owing to the restricted carrier path. Our optimized nanopillar-based semitransparent solar module with nine sub-cells shows a power conversion efficiency of 9.04% and an average visible-light transmittance of 30.2%, clearly exhibiting potential for practical power-generating window applications.","author":[{"dropping-particle":"","family":"Kwon","given":"Hyeok Chan","non-dropping-particle":"","parse-names":false,"suffix":""},{"dropping-particle":"","family":"Ma","given":"Sunihl","non-dropping-particle":"","parse-names":false,"suffix":""},{"dropping-particle":"","family":"Yun","given":"Seong Cheol","non-dropping-particle":"","parse-names":false,"suffix":""},{"dropping-particle":"","family":"Jang","given":"Gyumin","non-dropping-particle":"","parse-names":false,"suffix":""},{"dropping-particle":"","family":"Yang","given":"Hyunha","non-dropping-particle":"","parse-names":false,"suffix":""},{"dropping-particle":"","family":"Moon","given":"Jooho","non-dropping-particle":"","parse-names":false,"suffix":""}],"container-title":"Journal of Materials Chemistry A","id":"ITEM-1","issue":"3","issued":{"date-parts":[["2020"]]},"page":"1457-1468","publisher":"Royal Society of Chemistry","title":"A nanopillar-structured perovskite-based efficient semitransparent solar module for power-generating window applications","type":"article-journal","volume":"8"},"uris":["http://www.mendeley.com/documents/?uuid=b936492e-1522-4794-add3-6db4d0f92e2e"]}],"mendeley":{"formattedCitation":"&lt;sup&gt;17&lt;/sup&gt;","manualFormatting":"18","plainTextFormattedCitation":"17","previouslyFormattedCitation":"&lt;sup&gt;18&lt;/sup&gt;"},"properties":{"noteIndex":0},"schema":"https://github.com/citation-style-language/schema/raw/master/csl-citation.json"}</w:instrText>
      </w:r>
      <w:r w:rsidRPr="007B4F81">
        <w:fldChar w:fldCharType="separate"/>
      </w:r>
      <w:r w:rsidRPr="007B4F81">
        <w:rPr>
          <w:vertAlign w:val="superscript"/>
        </w:rPr>
        <w:t>1</w:t>
      </w:r>
      <w:r w:rsidR="0042398F">
        <w:rPr>
          <w:vertAlign w:val="superscript"/>
        </w:rPr>
        <w:t>8</w:t>
      </w:r>
      <w:r w:rsidRPr="007B4F81">
        <w:fldChar w:fldCharType="end"/>
      </w:r>
      <w:r w:rsidRPr="007B4F81">
        <w:t>. Subsequently, anodization of the Al film was performed in an oxalic acid solution (30.12 g of oxalic acid (Sigma–Aldrich) in 800 mL of DI water) by applying a 40-V direct-current voltage using a C cathode. After the anodization procedure, the substrate was rinsed with distilled water. Subsequently, the substrate was dipped in a phosphoric acid solution (20 mL of phosphoric acid (85 wt.% in H</w:t>
      </w:r>
      <w:r w:rsidRPr="007B4F81">
        <w:rPr>
          <w:vertAlign w:val="subscript"/>
        </w:rPr>
        <w:t>2</w:t>
      </w:r>
      <w:r w:rsidRPr="007B4F81">
        <w:t>O, 99.99%, Sigma–Aldrich) in 545 mL of DI water) for 30 min for a widening procedure, followed by rinsing with distilled water. Then, the substrate was post-annealed at 500 °C for 30 min to eliminate the organic residues. After cooling, the AAO substrates were subjected to O</w:t>
      </w:r>
      <w:r w:rsidRPr="007B4F81">
        <w:rPr>
          <w:vertAlign w:val="subscript"/>
        </w:rPr>
        <w:t>2</w:t>
      </w:r>
      <w:r w:rsidRPr="007B4F81">
        <w:t xml:space="preserve"> plasma treatment for 5 min and left in a dry-air-filled glovebox. Then, a 26 wt.% perovskite precursor solution of MAI (CH</w:t>
      </w:r>
      <w:r w:rsidRPr="007B4F81">
        <w:rPr>
          <w:vertAlign w:val="subscript"/>
        </w:rPr>
        <w:t>3</w:t>
      </w:r>
      <w:r w:rsidRPr="007B4F81">
        <w:t>NH</w:t>
      </w:r>
      <w:r w:rsidRPr="007B4F81">
        <w:rPr>
          <w:vertAlign w:val="subscript"/>
        </w:rPr>
        <w:t>3</w:t>
      </w:r>
      <w:r w:rsidRPr="007B4F81">
        <w:t xml:space="preserve">I, 99.9%, </w:t>
      </w:r>
      <w:proofErr w:type="spellStart"/>
      <w:r w:rsidRPr="007B4F81">
        <w:t>Dyesol</w:t>
      </w:r>
      <w:proofErr w:type="spellEnd"/>
      <w:r w:rsidRPr="007B4F81">
        <w:t>) and lead chloride (PbCl</w:t>
      </w:r>
      <w:r w:rsidRPr="007B4F81">
        <w:rPr>
          <w:vertAlign w:val="subscript"/>
        </w:rPr>
        <w:t>2</w:t>
      </w:r>
      <w:r w:rsidRPr="007B4F81">
        <w:t xml:space="preserve">, 99.999%, Sigma–Aldrich) with a 3:1 molar ratio in a solvent of DMF (anhydrous 99.9%, Sigma–Aldrich) was spin-coated at 3000 rpm for 60 s immediately after 1 min of vacuum-assisted infiltration, followed by annealing on a 105 </w:t>
      </w:r>
      <w:r w:rsidRPr="007B4F81">
        <w:sym w:font="Symbol" w:char="F0B0"/>
      </w:r>
      <w:r w:rsidRPr="007B4F81">
        <w:t>C hotplate for 105 min. A solution of 72 mg of 2,2′,7,7′-tetrakis(</w:t>
      </w:r>
      <w:proofErr w:type="gramStart"/>
      <w:r w:rsidRPr="007B4F81">
        <w:t>N,N</w:t>
      </w:r>
      <w:proofErr w:type="gramEnd"/>
      <w:r w:rsidRPr="007B4F81">
        <w:t>-di-4-methoxyphenylamino)-9,9′-spirobifluorene (</w:t>
      </w:r>
      <w:proofErr w:type="spellStart"/>
      <w:r w:rsidRPr="007B4F81">
        <w:t>spiro-OMeTAD</w:t>
      </w:r>
      <w:proofErr w:type="spellEnd"/>
      <w:r w:rsidRPr="007B4F81">
        <w:t xml:space="preserve">, 99.9%, Sigma–Aldrich) in 1 mL of chlorobenzene, along with 28.8 </w:t>
      </w:r>
      <w:proofErr w:type="spellStart"/>
      <w:r w:rsidRPr="007B4F81">
        <w:t>μL</w:t>
      </w:r>
      <w:proofErr w:type="spellEnd"/>
      <w:r w:rsidRPr="007B4F81">
        <w:t xml:space="preserve"> of 4-tert-butylpyridine and 17.6 </w:t>
      </w:r>
      <w:proofErr w:type="spellStart"/>
      <w:r w:rsidRPr="007B4F81">
        <w:t>μL</w:t>
      </w:r>
      <w:proofErr w:type="spellEnd"/>
      <w:r w:rsidRPr="007B4F81">
        <w:t xml:space="preserve"> of a </w:t>
      </w:r>
      <w:proofErr w:type="spellStart"/>
      <w:r w:rsidRPr="007B4F81">
        <w:t>bis</w:t>
      </w:r>
      <w:proofErr w:type="spellEnd"/>
      <w:r w:rsidRPr="007B4F81">
        <w:t>(</w:t>
      </w:r>
      <w:proofErr w:type="spellStart"/>
      <w:r w:rsidRPr="007B4F81">
        <w:t>trifluoromethane</w:t>
      </w:r>
      <w:proofErr w:type="spellEnd"/>
      <w:r w:rsidRPr="007B4F81">
        <w:t>)-</w:t>
      </w:r>
      <w:proofErr w:type="spellStart"/>
      <w:r w:rsidRPr="007B4F81">
        <w:t>sulfonimide</w:t>
      </w:r>
      <w:proofErr w:type="spellEnd"/>
      <w:r w:rsidRPr="007B4F81">
        <w:t xml:space="preserve"> lithium salt solution (520 mg in acetonitrile), was spin-coated at 3000 rpm for 30 s to fabricate the hole-transport layer. For the series-connected PV device with two cells, etched lines 70 </w:t>
      </w:r>
      <w:proofErr w:type="spellStart"/>
      <w:r w:rsidRPr="007B4F81">
        <w:t>μm</w:t>
      </w:r>
      <w:proofErr w:type="spellEnd"/>
      <w:r w:rsidRPr="007B4F81">
        <w:t xml:space="preserve"> wide (P1 etching) were formed using a laser scribing system for disconnecting the bottom electrode (µ-LAB, wavelength of 1080 nm, </w:t>
      </w:r>
      <w:proofErr w:type="spellStart"/>
      <w:r w:rsidRPr="007B4F81">
        <w:t>Korthem</w:t>
      </w:r>
      <w:proofErr w:type="spellEnd"/>
      <w:r w:rsidRPr="007B4F81">
        <w:t xml:space="preserve"> Science, Korea), under the following conditions: power of 200 </w:t>
      </w:r>
      <w:proofErr w:type="spellStart"/>
      <w:r w:rsidRPr="007B4F81">
        <w:t>μJ</w:t>
      </w:r>
      <w:proofErr w:type="spellEnd"/>
      <w:r w:rsidRPr="007B4F81">
        <w:t xml:space="preserve">, scan speed of 1200 mm/s, and frequency of 50 kHz. After the P1 etching for the full device, a 20-nm </w:t>
      </w:r>
      <w:proofErr w:type="spellStart"/>
      <w:r w:rsidRPr="007B4F81">
        <w:t>MoO</w:t>
      </w:r>
      <w:r w:rsidRPr="007B4F81">
        <w:rPr>
          <w:vertAlign w:val="subscript"/>
        </w:rPr>
        <w:t>x</w:t>
      </w:r>
      <w:proofErr w:type="spellEnd"/>
      <w:r w:rsidRPr="007B4F81">
        <w:t xml:space="preserve"> buffer layer was thermally evaporated onto the </w:t>
      </w:r>
      <w:proofErr w:type="spellStart"/>
      <w:r w:rsidRPr="007B4F81">
        <w:t>spiro-OMeTAD</w:t>
      </w:r>
      <w:proofErr w:type="spellEnd"/>
      <w:r w:rsidRPr="007B4F81">
        <w:t xml:space="preserve"> layer. Subsequently, for forming the interconnection region between </w:t>
      </w:r>
      <w:r w:rsidRPr="007B4F81">
        <w:t xml:space="preserve">the top and bottom electrodes of </w:t>
      </w:r>
      <w:proofErr w:type="spellStart"/>
      <w:r w:rsidRPr="007B4F81">
        <w:t>neighboring</w:t>
      </w:r>
      <w:proofErr w:type="spellEnd"/>
      <w:r w:rsidRPr="007B4F81">
        <w:t xml:space="preserve"> cells, P2 etching was performed under the following conditions: a 180-μm line width, 65-μJ laser power, and 0.04-mm line interval. After the 250-nm-thick indium-doped tin oxide (ITO) top electrode was sputtered (1.2 </w:t>
      </w:r>
      <w:proofErr w:type="spellStart"/>
      <w:r w:rsidRPr="007B4F81">
        <w:t>mTorr</w:t>
      </w:r>
      <w:proofErr w:type="spellEnd"/>
      <w:r w:rsidRPr="007B4F81">
        <w:t xml:space="preserve"> of </w:t>
      </w:r>
      <w:proofErr w:type="spellStart"/>
      <w:r w:rsidRPr="007B4F81">
        <w:t>Ar</w:t>
      </w:r>
      <w:proofErr w:type="spellEnd"/>
      <w:r w:rsidRPr="007B4F81">
        <w:t>, 30 W, 10000 s), P3 etching was performed for disconnecting the top electrode.</w:t>
      </w:r>
    </w:p>
    <w:p w:rsidR="007B4F81" w:rsidRPr="007B4F81" w:rsidRDefault="007B4F81" w:rsidP="007B4F81">
      <w:pPr>
        <w:pStyle w:val="RSCB02ArticleText"/>
      </w:pPr>
    </w:p>
    <w:p w:rsidR="007B4F81" w:rsidRDefault="007B4F81" w:rsidP="007B4F81">
      <w:pPr>
        <w:pStyle w:val="RSCB06BHeadingSub-Section"/>
        <w:rPr>
          <w:iCs/>
        </w:rPr>
      </w:pPr>
      <w:r w:rsidRPr="007B4F81">
        <w:rPr>
          <w:w w:val="108"/>
        </w:rPr>
        <w:t>PEC Performance Evaluation of Sb</w:t>
      </w:r>
      <w:r w:rsidRPr="007B4F81">
        <w:rPr>
          <w:w w:val="108"/>
          <w:vertAlign w:val="subscript"/>
        </w:rPr>
        <w:t>2</w:t>
      </w:r>
      <w:r w:rsidRPr="007B4F81">
        <w:rPr>
          <w:w w:val="108"/>
        </w:rPr>
        <w:t>Se</w:t>
      </w:r>
      <w:r w:rsidRPr="007B4F81">
        <w:rPr>
          <w:w w:val="108"/>
          <w:vertAlign w:val="subscript"/>
        </w:rPr>
        <w:t>3</w:t>
      </w:r>
      <w:r w:rsidRPr="007B4F81">
        <w:rPr>
          <w:w w:val="108"/>
        </w:rPr>
        <w:t xml:space="preserve"> Photocathodes</w:t>
      </w:r>
      <w:r w:rsidRPr="007B4F81">
        <w:rPr>
          <w:iCs/>
          <w:w w:val="108"/>
        </w:rPr>
        <w:t xml:space="preserve"> </w:t>
      </w:r>
    </w:p>
    <w:p w:rsidR="007B4F81" w:rsidRDefault="007B4F81" w:rsidP="007B4F81">
      <w:pPr>
        <w:pStyle w:val="RSCB02ArticleText"/>
      </w:pPr>
      <w:r w:rsidRPr="007B4F81">
        <w:t>PEC measurements of the Sb</w:t>
      </w:r>
      <w:r w:rsidRPr="007B4F81">
        <w:rPr>
          <w:vertAlign w:val="subscript"/>
        </w:rPr>
        <w:t>2</w:t>
      </w:r>
      <w:r w:rsidRPr="007B4F81">
        <w:t>Se</w:t>
      </w:r>
      <w:r w:rsidRPr="007B4F81">
        <w:rPr>
          <w:vertAlign w:val="subscript"/>
        </w:rPr>
        <w:t>3</w:t>
      </w:r>
      <w:r w:rsidRPr="007B4F81">
        <w:t xml:space="preserve"> photocathodes were performed for a conventional three-electrode configuration using a </w:t>
      </w:r>
      <w:proofErr w:type="spellStart"/>
      <w:r w:rsidRPr="007B4F81">
        <w:t>potentiostat</w:t>
      </w:r>
      <w:proofErr w:type="spellEnd"/>
      <w:r w:rsidRPr="007B4F81">
        <w:t xml:space="preserve"> (SI 1287, </w:t>
      </w:r>
      <w:proofErr w:type="spellStart"/>
      <w:r w:rsidRPr="007B4F81">
        <w:t>Solartron</w:t>
      </w:r>
      <w:proofErr w:type="spellEnd"/>
      <w:r w:rsidRPr="007B4F81">
        <w:t>, Leicester, UK) with an Ag/</w:t>
      </w:r>
      <w:proofErr w:type="spellStart"/>
      <w:r w:rsidRPr="007B4F81">
        <w:t>AgCl</w:t>
      </w:r>
      <w:proofErr w:type="spellEnd"/>
      <w:r w:rsidRPr="007B4F81">
        <w:t>/</w:t>
      </w:r>
      <w:proofErr w:type="spellStart"/>
      <w:r w:rsidRPr="007B4F81">
        <w:t>KCl</w:t>
      </w:r>
      <w:proofErr w:type="spellEnd"/>
      <w:r w:rsidRPr="007B4F81">
        <w:t xml:space="preserve"> (saturated) electrode and coiled Pt wire as the reference and counter electrodes, respectively. The photocathodes were immersed in an H</w:t>
      </w:r>
      <w:r w:rsidRPr="007B4F81">
        <w:rPr>
          <w:vertAlign w:val="subscript"/>
        </w:rPr>
        <w:t>2</w:t>
      </w:r>
      <w:r w:rsidRPr="007B4F81">
        <w:t>SO</w:t>
      </w:r>
      <w:r w:rsidRPr="007B4F81">
        <w:rPr>
          <w:vertAlign w:val="subscript"/>
        </w:rPr>
        <w:t>4</w:t>
      </w:r>
      <w:r w:rsidRPr="007B4F81">
        <w:t xml:space="preserve"> solution (pH of 1), and the light source was simulated 1-sun illumination (air mass (AM) 1.5G, Newport Corporation). A monocrystalline Si standard reference cell (Newport Corporation) was used for calibration of the light intensity to 1 sun. The scan rate for the J–V curves was 20 mV s</w:t>
      </w:r>
      <w:r w:rsidRPr="007B4F81">
        <w:rPr>
          <w:vertAlign w:val="superscript"/>
        </w:rPr>
        <w:t>−1</w:t>
      </w:r>
      <w:r w:rsidRPr="007B4F81">
        <w:t>. To convert the potential, the following equation was employed. E</w:t>
      </w:r>
      <w:r w:rsidRPr="007B4F81">
        <w:rPr>
          <w:vertAlign w:val="subscript"/>
        </w:rPr>
        <w:t>RHE</w:t>
      </w:r>
      <w:r w:rsidRPr="007B4F81">
        <w:t xml:space="preserve"> = </w:t>
      </w:r>
      <w:proofErr w:type="spellStart"/>
      <w:r w:rsidRPr="007B4F81">
        <w:t>E</w:t>
      </w:r>
      <w:r w:rsidRPr="007B4F81">
        <w:rPr>
          <w:vertAlign w:val="subscript"/>
        </w:rPr>
        <w:t>Ag</w:t>
      </w:r>
      <w:proofErr w:type="spellEnd"/>
      <w:r w:rsidRPr="007B4F81">
        <w:rPr>
          <w:vertAlign w:val="subscript"/>
        </w:rPr>
        <w:t>/</w:t>
      </w:r>
      <w:proofErr w:type="spellStart"/>
      <w:r w:rsidRPr="007B4F81">
        <w:rPr>
          <w:vertAlign w:val="subscript"/>
        </w:rPr>
        <w:t>AgCl</w:t>
      </w:r>
      <w:proofErr w:type="spellEnd"/>
      <w:r w:rsidRPr="007B4F81">
        <w:t xml:space="preserve"> + 0.059 pH + 0.197. An electrochemical workstation (</w:t>
      </w:r>
      <w:proofErr w:type="spellStart"/>
      <w:r w:rsidRPr="007B4F81">
        <w:t>Zennium</w:t>
      </w:r>
      <w:proofErr w:type="spellEnd"/>
      <w:r w:rsidRPr="007B4F81">
        <w:t xml:space="preserve">, </w:t>
      </w:r>
      <w:proofErr w:type="spellStart"/>
      <w:r w:rsidRPr="007B4F81">
        <w:t>Zahner</w:t>
      </w:r>
      <w:proofErr w:type="spellEnd"/>
      <w:r w:rsidRPr="007B4F81">
        <w:t xml:space="preserve">, Germany) in conjunction with a monochromatic light source (TLS03, </w:t>
      </w:r>
      <w:proofErr w:type="spellStart"/>
      <w:r w:rsidRPr="007B4F81">
        <w:t>Zahner</w:t>
      </w:r>
      <w:proofErr w:type="spellEnd"/>
      <w:r w:rsidRPr="007B4F81">
        <w:t>, Germany) was used to measure the IPCE. A gas chromatograph (6500GC system, YL Instruments, Korea) was employed for calculating the Faradaic efficiency via gas-product analysis.</w:t>
      </w:r>
    </w:p>
    <w:p w:rsidR="007B4F81" w:rsidRPr="007B4F81" w:rsidRDefault="007B4F81" w:rsidP="007B4F81">
      <w:pPr>
        <w:pStyle w:val="RSCB02ArticleText"/>
        <w:rPr>
          <w:b/>
          <w:iCs/>
        </w:rPr>
      </w:pPr>
    </w:p>
    <w:p w:rsidR="007B4F81" w:rsidRPr="007B4F81" w:rsidRDefault="007B4F81" w:rsidP="007B4F81">
      <w:pPr>
        <w:pStyle w:val="RSCB06BHeadingSub-Section"/>
      </w:pPr>
      <w:r w:rsidRPr="007B4F81">
        <w:t xml:space="preserve">Characterizations of Perovskite Cell </w:t>
      </w:r>
    </w:p>
    <w:p w:rsidR="007B4F81" w:rsidRDefault="007B4F81" w:rsidP="007B4F81">
      <w:pPr>
        <w:pStyle w:val="RSCB02ArticleText"/>
      </w:pPr>
      <w:r w:rsidRPr="007B4F81">
        <w:t xml:space="preserve">The transmittance was determined using an integrating sphere (ARMN-735, </w:t>
      </w:r>
      <w:proofErr w:type="spellStart"/>
      <w:r w:rsidRPr="007B4F81">
        <w:t>Jasco</w:t>
      </w:r>
      <w:proofErr w:type="spellEnd"/>
      <w:r w:rsidRPr="007B4F81">
        <w:t xml:space="preserve">, Japan) combined with UV–visible spectroscopy (V-670, </w:t>
      </w:r>
      <w:proofErr w:type="spellStart"/>
      <w:r w:rsidRPr="007B4F81">
        <w:t>Jasco</w:t>
      </w:r>
      <w:proofErr w:type="spellEnd"/>
      <w:r w:rsidRPr="007B4F81">
        <w:t>, Japan). The PCE was measured under 100-mW/cm</w:t>
      </w:r>
      <w:r w:rsidRPr="007B4F81">
        <w:rPr>
          <w:vertAlign w:val="superscript"/>
        </w:rPr>
        <w:t>2</w:t>
      </w:r>
      <w:r w:rsidRPr="007B4F81">
        <w:t xml:space="preserve"> (1-sun) illumination from an AM 1.5 solar simulator (Sol3A Class AAA, </w:t>
      </w:r>
      <w:proofErr w:type="spellStart"/>
      <w:r w:rsidRPr="007B4F81">
        <w:t>Oriel</w:t>
      </w:r>
      <w:proofErr w:type="spellEnd"/>
      <w:r w:rsidRPr="007B4F81">
        <w:t xml:space="preserve"> Instrument, Irvine, USA) using a </w:t>
      </w:r>
      <w:proofErr w:type="spellStart"/>
      <w:r w:rsidRPr="007B4F81">
        <w:t>Xe</w:t>
      </w:r>
      <w:proofErr w:type="spellEnd"/>
      <w:r w:rsidRPr="007B4F81">
        <w:t xml:space="preserve"> arc lamp. The active area was defined by using a metal mask with a 4 mm × 5 mm (0.2 cm</w:t>
      </w:r>
      <w:r w:rsidRPr="007B4F81">
        <w:rPr>
          <w:vertAlign w:val="superscript"/>
        </w:rPr>
        <w:t>2</w:t>
      </w:r>
      <w:r w:rsidRPr="007B4F81">
        <w:t>) hole. The scan rate was 200 mV s</w:t>
      </w:r>
      <w:r w:rsidRPr="007B4F81">
        <w:softHyphen/>
      </w:r>
      <w:r w:rsidRPr="007B4F81">
        <w:rPr>
          <w:vertAlign w:val="superscript"/>
        </w:rPr>
        <w:t>–1</w:t>
      </w:r>
      <w:r w:rsidRPr="007B4F81">
        <w:t>. To measure the EQE, an electrochemical workstation (</w:t>
      </w:r>
      <w:proofErr w:type="spellStart"/>
      <w:r w:rsidRPr="007B4F81">
        <w:t>Zennium</w:t>
      </w:r>
      <w:proofErr w:type="spellEnd"/>
      <w:r w:rsidRPr="007B4F81">
        <w:t xml:space="preserve">, </w:t>
      </w:r>
      <w:proofErr w:type="spellStart"/>
      <w:r w:rsidRPr="007B4F81">
        <w:t>Zahner</w:t>
      </w:r>
      <w:proofErr w:type="spellEnd"/>
      <w:r w:rsidRPr="007B4F81">
        <w:t xml:space="preserve">, Germany) was used in conjunction with a monochromatic light source (TLS03, </w:t>
      </w:r>
      <w:proofErr w:type="spellStart"/>
      <w:r w:rsidRPr="007B4F81">
        <w:t>Zahner</w:t>
      </w:r>
      <w:proofErr w:type="spellEnd"/>
      <w:r w:rsidRPr="007B4F81">
        <w:t>, Germany).</w:t>
      </w:r>
    </w:p>
    <w:p w:rsidR="007B4F81" w:rsidRPr="007B4F81" w:rsidRDefault="007B4F81" w:rsidP="007B4F81">
      <w:pPr>
        <w:pStyle w:val="RSCB02ArticleText"/>
        <w:rPr>
          <w:iCs/>
        </w:rPr>
      </w:pPr>
    </w:p>
    <w:p w:rsidR="007B4F81" w:rsidRDefault="007B4F81" w:rsidP="007B4F81">
      <w:pPr>
        <w:pStyle w:val="RSCB06BHeadingSub-Section"/>
        <w:rPr>
          <w:i/>
        </w:rPr>
      </w:pPr>
      <w:r w:rsidRPr="007B4F81">
        <w:t>Tandem Cell Assembly and Overall Water Splitting</w:t>
      </w:r>
      <w:r w:rsidRPr="007B4F81">
        <w:rPr>
          <w:i/>
        </w:rPr>
        <w:t xml:space="preserve"> </w:t>
      </w:r>
    </w:p>
    <w:p w:rsidR="007B4F81" w:rsidRPr="00F32BAD" w:rsidRDefault="007B4F81" w:rsidP="007B4F81">
      <w:pPr>
        <w:pStyle w:val="RSCB02ArticleText"/>
      </w:pPr>
      <w:r w:rsidRPr="007B4F81">
        <w:t>The active area of ​​the perovskite cells was defined by a 0.2-cm</w:t>
      </w:r>
      <w:r w:rsidRPr="007B4F81">
        <w:rPr>
          <w:vertAlign w:val="superscript"/>
        </w:rPr>
        <w:t>2</w:t>
      </w:r>
      <w:r w:rsidRPr="007B4F81">
        <w:t xml:space="preserve"> metal mask. Each device was placed in a custom-made Teflon sample holder. The DSA was positioned at the back, approximately 2 cm from the photocathode. The electrochemical cell was filled with an H</w:t>
      </w:r>
      <w:r w:rsidRPr="007B4F81">
        <w:rPr>
          <w:vertAlign w:val="subscript"/>
        </w:rPr>
        <w:t>2</w:t>
      </w:r>
      <w:r w:rsidRPr="007B4F81">
        <w:t>SO</w:t>
      </w:r>
      <w:r w:rsidRPr="007B4F81">
        <w:rPr>
          <w:vertAlign w:val="subscript"/>
        </w:rPr>
        <w:t>4</w:t>
      </w:r>
      <w:r w:rsidRPr="007B4F81">
        <w:t xml:space="preserve"> solution, and an </w:t>
      </w:r>
      <w:proofErr w:type="spellStart"/>
      <w:r w:rsidRPr="007B4F81">
        <w:t>Ar</w:t>
      </w:r>
      <w:proofErr w:type="spellEnd"/>
      <w:r w:rsidRPr="007B4F81">
        <w:t xml:space="preserve"> flow was bubbled through the cell. A perovskite PV cell was placed in front of the electrochemical cell. The PV cell was illuminated with 1-sun light (AM 1.5G, Newport Corporation), and the transmitted light reached the Sb</w:t>
      </w:r>
      <w:r w:rsidRPr="007B4F81">
        <w:rPr>
          <w:vertAlign w:val="subscript"/>
        </w:rPr>
        <w:t>2</w:t>
      </w:r>
      <w:r w:rsidRPr="007B4F81">
        <w:t>Se</w:t>
      </w:r>
      <w:r w:rsidRPr="007B4F81">
        <w:rPr>
          <w:vertAlign w:val="subscript"/>
        </w:rPr>
        <w:t>3</w:t>
      </w:r>
      <w:r w:rsidRPr="007B4F81">
        <w:t xml:space="preserve"> photocathode through the electrolyte. The PV FTO bottom contact (electron collector) was connected to the photocathode by a Cu wire, while the top contact of the PV cell (ITO hole collector) was connected (through a </w:t>
      </w:r>
      <w:proofErr w:type="spellStart"/>
      <w:r w:rsidRPr="007B4F81">
        <w:t>potentiostat</w:t>
      </w:r>
      <w:proofErr w:type="spellEnd"/>
      <w:r w:rsidRPr="007B4F81">
        <w:t xml:space="preserve"> in the two-electrode configuration) to the DSA. A Si diode (Newport Corporation) was used for calibrating the light intensity so that the PV was located at the position</w:t>
      </w:r>
      <w:r w:rsidRPr="007B4F81" w:rsidDel="007A1F79">
        <w:t xml:space="preserve"> </w:t>
      </w:r>
      <w:r w:rsidRPr="007B4F81">
        <w:t xml:space="preserve">corresponding to the 1-sun level. The scan rate </w:t>
      </w:r>
      <w:r w:rsidRPr="007B4F81">
        <w:lastRenderedPageBreak/>
        <w:t>for the J–V curves was 20 mV s</w:t>
      </w:r>
      <w:r w:rsidRPr="007B4F81">
        <w:rPr>
          <w:vertAlign w:val="superscript"/>
        </w:rPr>
        <w:t>−1</w:t>
      </w:r>
      <w:r w:rsidRPr="007B4F81">
        <w:t>. The perovskite cell was located in front of the photocathode during the IPCE measurement of the Sb</w:t>
      </w:r>
      <w:r w:rsidRPr="007B4F81">
        <w:rPr>
          <w:vertAlign w:val="subscript"/>
        </w:rPr>
        <w:t>2</w:t>
      </w:r>
      <w:r w:rsidRPr="007B4F81">
        <w:t>Se</w:t>
      </w:r>
      <w:r w:rsidRPr="007B4F81">
        <w:rPr>
          <w:vertAlign w:val="subscript"/>
        </w:rPr>
        <w:t>3</w:t>
      </w:r>
      <w:r w:rsidRPr="007B4F81">
        <w:t xml:space="preserve"> electrode in a tandem configuration, and a potential of 0 V</w:t>
      </w:r>
      <w:r w:rsidRPr="007B4F81">
        <w:rPr>
          <w:vertAlign w:val="subscript"/>
        </w:rPr>
        <w:t>RHE</w:t>
      </w:r>
      <w:r w:rsidRPr="007B4F81">
        <w:t xml:space="preserve"> was applied to the photocathode.</w:t>
      </w:r>
    </w:p>
    <w:p w:rsidR="00E61949" w:rsidRPr="00A61D3E" w:rsidRDefault="00180ABE" w:rsidP="00AF4737">
      <w:pPr>
        <w:pStyle w:val="RSCB04AHeadingSection"/>
      </w:pPr>
      <w:r w:rsidRPr="00A61D3E">
        <w:t>Conclusions</w:t>
      </w:r>
    </w:p>
    <w:p w:rsidR="00F32BAD" w:rsidRPr="00F32BAD" w:rsidRDefault="00F32BAD" w:rsidP="00F32BAD">
      <w:pPr>
        <w:pStyle w:val="RSCB02ArticleText"/>
        <w:rPr>
          <w:lang w:val="en-US"/>
        </w:rPr>
      </w:pPr>
      <w:r w:rsidRPr="00F32BAD">
        <w:rPr>
          <w:lang w:val="en-US"/>
        </w:rPr>
        <w:t>We fabricated efficient and stable PV-PEC tandem devices comprising low-cost 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photocathodes and semitransparent perovskite PVs. To accomplish this, we leveraged the state-of-the-art 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photocathode enabled by proper junction layers. By inserting a thin SnO</w:t>
      </w:r>
      <w:r w:rsidRPr="00F32BAD">
        <w:rPr>
          <w:vertAlign w:val="subscript"/>
          <w:lang w:val="en-US"/>
        </w:rPr>
        <w:t>2</w:t>
      </w:r>
      <w:r w:rsidRPr="00F32BAD">
        <w:rPr>
          <w:lang w:val="en-US"/>
        </w:rPr>
        <w:t xml:space="preserve"> layer on top of the TiO</w:t>
      </w:r>
      <w:r w:rsidRPr="00F32BAD">
        <w:rPr>
          <w:vertAlign w:val="subscript"/>
          <w:lang w:val="en-US"/>
        </w:rPr>
        <w:t>2</w:t>
      </w:r>
      <w:r w:rsidRPr="00F32BAD">
        <w:rPr>
          <w:lang w:val="en-US"/>
        </w:rPr>
        <w:t>/</w:t>
      </w:r>
      <w:proofErr w:type="spellStart"/>
      <w:r w:rsidRPr="00F32BAD">
        <w:rPr>
          <w:lang w:val="en-US"/>
        </w:rPr>
        <w:t>CdS</w:t>
      </w:r>
      <w:proofErr w:type="spellEnd"/>
      <w:r w:rsidRPr="00F32BAD">
        <w:rPr>
          <w:lang w:val="en-US"/>
        </w:rPr>
        <w:t>/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junction, we enhanced the light-harvesting capability of the 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photocathode, particularly for long-wavelength photons (&gt;600 nm). The enhanced light harvesting and the resulting high photocurrent were enabled by the improved charge separation due to selective extraction of the </w:t>
      </w:r>
      <w:proofErr w:type="spellStart"/>
      <w:r w:rsidRPr="00F32BAD">
        <w:rPr>
          <w:lang w:val="en-US"/>
        </w:rPr>
        <w:t>photoexcited</w:t>
      </w:r>
      <w:proofErr w:type="spellEnd"/>
      <w:r w:rsidRPr="00F32BAD">
        <w:rPr>
          <w:lang w:val="en-US"/>
        </w:rPr>
        <w:t xml:space="preserve"> electrons by the SnO</w:t>
      </w:r>
      <w:r w:rsidRPr="00F32BAD">
        <w:rPr>
          <w:vertAlign w:val="subscript"/>
          <w:lang w:val="en-US"/>
        </w:rPr>
        <w:t>2</w:t>
      </w:r>
      <w:r w:rsidRPr="00F32BAD">
        <w:rPr>
          <w:lang w:val="en-US"/>
        </w:rPr>
        <w:t xml:space="preserve"> layer. We found that the maximum </w:t>
      </w:r>
      <w:proofErr w:type="spellStart"/>
      <w:r w:rsidRPr="00F32BAD">
        <w:rPr>
          <w:i/>
          <w:lang w:val="en-US"/>
        </w:rPr>
        <w:t>η</w:t>
      </w:r>
      <w:r w:rsidRPr="00F32BAD">
        <w:rPr>
          <w:i/>
          <w:vertAlign w:val="subscript"/>
          <w:lang w:val="en-US"/>
        </w:rPr>
        <w:t>STH</w:t>
      </w:r>
      <w:proofErr w:type="spellEnd"/>
      <w:r w:rsidRPr="00F32BAD">
        <w:rPr>
          <w:lang w:val="en-US"/>
        </w:rPr>
        <w:t xml:space="preserve"> of 13% can be achieved by combining the Sb</w:t>
      </w:r>
      <w:r w:rsidRPr="00F32BAD">
        <w:rPr>
          <w:vertAlign w:val="subscript"/>
          <w:lang w:val="en-US"/>
        </w:rPr>
        <w:t>2</w:t>
      </w:r>
      <w:r w:rsidRPr="00F32BAD">
        <w:rPr>
          <w:lang w:val="en-US"/>
        </w:rPr>
        <w:t>Se</w:t>
      </w:r>
      <w:r w:rsidRPr="00F32BAD">
        <w:rPr>
          <w:vertAlign w:val="subscript"/>
          <w:lang w:val="en-US"/>
        </w:rPr>
        <w:t>3</w:t>
      </w:r>
      <w:r w:rsidRPr="00F32BAD">
        <w:rPr>
          <w:lang w:val="en-US"/>
        </w:rPr>
        <w:t xml:space="preserve"> photocathode with an ideal PV based on the perovskite semiconductor. It was demonstrated that the photocurrent and transmittance of the top PVs could be carefully adjusted while producing sufficient </w:t>
      </w:r>
      <w:proofErr w:type="spellStart"/>
      <w:r w:rsidRPr="00F32BAD">
        <w:rPr>
          <w:lang w:val="en-US"/>
        </w:rPr>
        <w:t>photovoltage</w:t>
      </w:r>
      <w:proofErr w:type="spellEnd"/>
      <w:r w:rsidRPr="00F32BAD">
        <w:rPr>
          <w:lang w:val="en-US"/>
        </w:rPr>
        <w:t xml:space="preserve"> to drive the water-splitting reaction by controlling the </w:t>
      </w:r>
      <w:r w:rsidR="0042398F">
        <w:rPr>
          <w:lang w:val="en-US"/>
        </w:rPr>
        <w:t>filling level</w:t>
      </w:r>
      <w:r w:rsidRPr="00F32BAD">
        <w:rPr>
          <w:lang w:val="en-US"/>
        </w:rPr>
        <w:t xml:space="preserve"> of the</w:t>
      </w:r>
      <w:r w:rsidR="0042398F">
        <w:rPr>
          <w:lang w:val="en-US"/>
        </w:rPr>
        <w:t xml:space="preserve"> perovskite layer in the</w:t>
      </w:r>
      <w:r w:rsidRPr="00F32BAD">
        <w:rPr>
          <w:lang w:val="en-US"/>
        </w:rPr>
        <w:t xml:space="preserve"> AAO scaffold. With careful light management of the top PVs, similar amounts of photons were allocated to the top and bottom electrodes, leading to an </w:t>
      </w:r>
      <w:proofErr w:type="spellStart"/>
      <w:r w:rsidRPr="00F32BAD">
        <w:rPr>
          <w:i/>
          <w:lang w:val="en-US"/>
        </w:rPr>
        <w:t>η</w:t>
      </w:r>
      <w:r w:rsidRPr="00F32BAD">
        <w:rPr>
          <w:i/>
          <w:vertAlign w:val="subscript"/>
          <w:lang w:val="en-US"/>
        </w:rPr>
        <w:t>STH</w:t>
      </w:r>
      <w:proofErr w:type="spellEnd"/>
      <w:r w:rsidRPr="00F32BAD">
        <w:rPr>
          <w:lang w:val="en-US"/>
        </w:rPr>
        <w:t xml:space="preserve"> of 10%. The high efficiency obtained by the low-cost photocathode represents an important benchmark for practical STH conversion. </w:t>
      </w:r>
    </w:p>
    <w:p w:rsidR="00C9557D" w:rsidRDefault="00C9557D" w:rsidP="00C9557D">
      <w:pPr>
        <w:pStyle w:val="RSCB04AHeadingSection"/>
      </w:pPr>
      <w:r>
        <w:t>Conflict</w:t>
      </w:r>
      <w:r w:rsidR="00F05C18">
        <w:t>s</w:t>
      </w:r>
      <w:r>
        <w:t xml:space="preserve"> of interest</w:t>
      </w:r>
    </w:p>
    <w:p w:rsidR="00F32BAD" w:rsidRPr="00F32BAD" w:rsidRDefault="00F32BAD" w:rsidP="00F32BAD">
      <w:pPr>
        <w:rPr>
          <w:rFonts w:cs="Times New Roman"/>
          <w:iCs/>
          <w:w w:val="108"/>
          <w:sz w:val="18"/>
          <w:szCs w:val="18"/>
          <w:lang w:val="en-US"/>
        </w:rPr>
      </w:pPr>
      <w:r w:rsidRPr="00F32BAD">
        <w:rPr>
          <w:rFonts w:cs="Times New Roman"/>
          <w:iCs/>
          <w:w w:val="108"/>
          <w:sz w:val="18"/>
          <w:szCs w:val="18"/>
          <w:lang w:val="en-US"/>
        </w:rPr>
        <w:t>The authors declare no competing financial interests.</w:t>
      </w:r>
    </w:p>
    <w:p w:rsidR="00FA2DA2" w:rsidRDefault="00FA2DA2" w:rsidP="00FA2DA2">
      <w:pPr>
        <w:pStyle w:val="RSCB04AHeadingSection"/>
      </w:pPr>
      <w:r>
        <w:t>Acknowledgements</w:t>
      </w:r>
    </w:p>
    <w:p w:rsidR="00031939" w:rsidRPr="00031939" w:rsidRDefault="00031939" w:rsidP="00031939">
      <w:pPr>
        <w:jc w:val="both"/>
        <w:rPr>
          <w:rFonts w:cs="Times New Roman"/>
          <w:w w:val="108"/>
          <w:sz w:val="18"/>
          <w:szCs w:val="18"/>
          <w:lang w:val="en-US"/>
        </w:rPr>
      </w:pPr>
      <w:r w:rsidRPr="00031939">
        <w:rPr>
          <w:rFonts w:cs="Times New Roman"/>
          <w:w w:val="108"/>
          <w:sz w:val="18"/>
          <w:szCs w:val="18"/>
          <w:lang w:val="en-US"/>
        </w:rPr>
        <w:t>This study was supported by a National Research Foundation (NRF) of Korea grant (no. 2012R1A3A2026417) funded by the Ministry of Science and ICT. This work was also supported by the Technology Innovation Program - Alchemist</w:t>
      </w:r>
      <w:r>
        <w:rPr>
          <w:rFonts w:cs="Times New Roman"/>
          <w:w w:val="108"/>
          <w:sz w:val="18"/>
          <w:szCs w:val="18"/>
          <w:lang w:val="en-US"/>
        </w:rPr>
        <w:t xml:space="preserve"> Project (No. 20012315) funded b</w:t>
      </w:r>
      <w:r w:rsidRPr="00031939">
        <w:rPr>
          <w:rFonts w:cs="Times New Roman"/>
          <w:w w:val="108"/>
          <w:sz w:val="18"/>
          <w:szCs w:val="18"/>
          <w:lang w:val="en-US"/>
        </w:rPr>
        <w:t>y the Minist</w:t>
      </w:r>
      <w:bookmarkStart w:id="1" w:name="_GoBack"/>
      <w:bookmarkEnd w:id="1"/>
      <w:r w:rsidRPr="00031939">
        <w:rPr>
          <w:rFonts w:cs="Times New Roman"/>
          <w:w w:val="108"/>
          <w:sz w:val="18"/>
          <w:szCs w:val="18"/>
          <w:lang w:val="en-US"/>
        </w:rPr>
        <w:t>ry of Trade, Industry &amp; Energy (MOTIE, Korea).</w:t>
      </w:r>
    </w:p>
    <w:p w:rsidR="00D010E8" w:rsidRPr="00EF6BD4" w:rsidRDefault="00F70ADA" w:rsidP="00EF6BD4">
      <w:pPr>
        <w:pStyle w:val="RSCB04AHeadingSection"/>
      </w:pPr>
      <w:r>
        <w:t>R</w:t>
      </w:r>
      <w:r w:rsidR="00E61949" w:rsidRPr="00EF6BD4">
        <w:t>eferences</w:t>
      </w:r>
    </w:p>
    <w:p w:rsidR="001012E4" w:rsidRPr="001012E4" w:rsidRDefault="001012E4" w:rsidP="001012E4">
      <w:pPr>
        <w:pStyle w:val="RSCR02References"/>
      </w:pPr>
      <w:r w:rsidRPr="001012E4">
        <w:t xml:space="preserve">W. Yang, R. R. </w:t>
      </w:r>
      <w:proofErr w:type="spellStart"/>
      <w:r w:rsidRPr="001012E4">
        <w:t>Prabhakar</w:t>
      </w:r>
      <w:proofErr w:type="spellEnd"/>
      <w:r w:rsidRPr="001012E4">
        <w:t xml:space="preserve">, J. Tan, S. D. Tilley, </w:t>
      </w:r>
      <w:r>
        <w:t xml:space="preserve">and </w:t>
      </w:r>
      <w:r w:rsidRPr="001012E4">
        <w:t>J</w:t>
      </w:r>
      <w:r>
        <w:t>.</w:t>
      </w:r>
      <w:r w:rsidRPr="001012E4">
        <w:t xml:space="preserve"> Moon</w:t>
      </w:r>
      <w:r>
        <w:t>,</w:t>
      </w:r>
      <w:r w:rsidRPr="001012E4">
        <w:t xml:space="preserve"> </w:t>
      </w:r>
      <w:r w:rsidRPr="001012E4">
        <w:rPr>
          <w:i/>
        </w:rPr>
        <w:t>Chem. Soc. Rev.</w:t>
      </w:r>
      <w:r>
        <w:t>, 2019,</w:t>
      </w:r>
      <w:r w:rsidRPr="001012E4">
        <w:rPr>
          <w:b/>
        </w:rPr>
        <w:t xml:space="preserve"> 48</w:t>
      </w:r>
      <w:r w:rsidRPr="001012E4">
        <w:t>, 4979–5015.</w:t>
      </w:r>
    </w:p>
    <w:p w:rsidR="001012E4" w:rsidRPr="001012E4" w:rsidRDefault="001012E4" w:rsidP="001012E4">
      <w:pPr>
        <w:pStyle w:val="RSCR02References"/>
      </w:pPr>
      <w:r w:rsidRPr="001012E4">
        <w:t xml:space="preserve">S. Hu, C. Xiang, S. </w:t>
      </w:r>
      <w:proofErr w:type="spellStart"/>
      <w:r w:rsidRPr="001012E4">
        <w:t>Haussener</w:t>
      </w:r>
      <w:proofErr w:type="spellEnd"/>
      <w:r w:rsidRPr="001012E4">
        <w:t xml:space="preserve">, A. D. </w:t>
      </w:r>
      <w:r>
        <w:t>Berger and</w:t>
      </w:r>
      <w:r w:rsidRPr="001012E4">
        <w:t xml:space="preserve"> N. S. </w:t>
      </w:r>
      <w:r>
        <w:t>Lewis,</w:t>
      </w:r>
      <w:r w:rsidRPr="001012E4">
        <w:t xml:space="preserve"> </w:t>
      </w:r>
      <w:r w:rsidRPr="001012E4">
        <w:rPr>
          <w:i/>
        </w:rPr>
        <w:t>Energy Environ. Sci.</w:t>
      </w:r>
      <w:r>
        <w:t>, 2013,</w:t>
      </w:r>
      <w:r w:rsidRPr="001012E4">
        <w:t xml:space="preserve"> </w:t>
      </w:r>
      <w:r w:rsidRPr="001012E4">
        <w:rPr>
          <w:b/>
        </w:rPr>
        <w:t>6</w:t>
      </w:r>
      <w:r w:rsidRPr="001012E4">
        <w:t>, 2984–2993.</w:t>
      </w:r>
    </w:p>
    <w:p w:rsidR="001012E4" w:rsidRPr="001012E4" w:rsidRDefault="001012E4" w:rsidP="001012E4">
      <w:pPr>
        <w:pStyle w:val="RSCR02References"/>
      </w:pPr>
      <w:r w:rsidRPr="001012E4">
        <w:t>W. Yang,</w:t>
      </w:r>
      <w:r>
        <w:t xml:space="preserve"> J. H. Kim, O. S. </w:t>
      </w:r>
      <w:proofErr w:type="spellStart"/>
      <w:r>
        <w:t>Hutter</w:t>
      </w:r>
      <w:proofErr w:type="spellEnd"/>
      <w:r>
        <w:t xml:space="preserve">, L. J. Phillips, J. Tan, J. Park, H. Lee, J. D. Major, J. S. Lee and J. Moon, </w:t>
      </w:r>
      <w:r w:rsidRPr="001012E4">
        <w:rPr>
          <w:i/>
        </w:rPr>
        <w:t xml:space="preserve">Nat. </w:t>
      </w:r>
      <w:proofErr w:type="spellStart"/>
      <w:r w:rsidRPr="001012E4">
        <w:rPr>
          <w:i/>
        </w:rPr>
        <w:t>Commun</w:t>
      </w:r>
      <w:proofErr w:type="spellEnd"/>
      <w:r w:rsidRPr="001012E4">
        <w:rPr>
          <w:i/>
        </w:rPr>
        <w:t>.</w:t>
      </w:r>
      <w:r w:rsidRPr="001012E4">
        <w:t>, 2020</w:t>
      </w:r>
      <w:r>
        <w:t>,</w:t>
      </w:r>
      <w:r w:rsidRPr="001012E4" w:rsidDel="00E86185">
        <w:t xml:space="preserve"> </w:t>
      </w:r>
      <w:r w:rsidRPr="001012E4">
        <w:rPr>
          <w:b/>
        </w:rPr>
        <w:t>11</w:t>
      </w:r>
      <w:r w:rsidRPr="001012E4">
        <w:t>, 861.</w:t>
      </w:r>
    </w:p>
    <w:p w:rsidR="001012E4" w:rsidRPr="001012E4" w:rsidRDefault="001012E4" w:rsidP="001012E4">
      <w:pPr>
        <w:pStyle w:val="RSCR02References"/>
      </w:pPr>
      <w:r w:rsidRPr="001012E4">
        <w:t>J. H. Kim,</w:t>
      </w:r>
      <w:r>
        <w:t xml:space="preserve"> J. –W. Jang, Y. H. Jo, F. F. Abdi, Y. H. Lee, R. </w:t>
      </w:r>
      <w:proofErr w:type="spellStart"/>
      <w:r>
        <w:t>Krol</w:t>
      </w:r>
      <w:proofErr w:type="spellEnd"/>
      <w:r>
        <w:t xml:space="preserve"> and J. S. Lee,</w:t>
      </w:r>
      <w:r w:rsidRPr="001012E4">
        <w:rPr>
          <w:i/>
        </w:rPr>
        <w:t xml:space="preserve"> Nat. </w:t>
      </w:r>
      <w:proofErr w:type="spellStart"/>
      <w:r w:rsidRPr="001012E4">
        <w:rPr>
          <w:i/>
        </w:rPr>
        <w:t>Commun</w:t>
      </w:r>
      <w:proofErr w:type="spellEnd"/>
      <w:r w:rsidRPr="001012E4">
        <w:rPr>
          <w:i/>
        </w:rPr>
        <w:t>.</w:t>
      </w:r>
      <w:r>
        <w:t>, 2016,</w:t>
      </w:r>
      <w:r w:rsidRPr="001012E4">
        <w:t xml:space="preserve"> </w:t>
      </w:r>
      <w:r w:rsidRPr="001012E4">
        <w:rPr>
          <w:b/>
        </w:rPr>
        <w:t>7</w:t>
      </w:r>
      <w:r>
        <w:t>, 1–9</w:t>
      </w:r>
      <w:r w:rsidRPr="001012E4">
        <w:t>.</w:t>
      </w:r>
    </w:p>
    <w:p w:rsidR="001012E4" w:rsidRPr="001012E4" w:rsidRDefault="001012E4" w:rsidP="001012E4">
      <w:pPr>
        <w:pStyle w:val="RSCR02References"/>
      </w:pPr>
      <w:r w:rsidRPr="001012E4">
        <w:t xml:space="preserve">Y. </w:t>
      </w:r>
      <w:proofErr w:type="spellStart"/>
      <w:r w:rsidRPr="001012E4">
        <w:t>Pihosh</w:t>
      </w:r>
      <w:proofErr w:type="spellEnd"/>
      <w:r w:rsidRPr="001012E4">
        <w:t>,</w:t>
      </w:r>
      <w:r>
        <w:t xml:space="preserve"> I. </w:t>
      </w:r>
      <w:proofErr w:type="spellStart"/>
      <w:r>
        <w:t>Turkevych</w:t>
      </w:r>
      <w:proofErr w:type="spellEnd"/>
      <w:r>
        <w:t xml:space="preserve">, K. </w:t>
      </w:r>
      <w:proofErr w:type="spellStart"/>
      <w:r>
        <w:t>Mawatari</w:t>
      </w:r>
      <w:proofErr w:type="spellEnd"/>
      <w:r>
        <w:t xml:space="preserve">, J. </w:t>
      </w:r>
      <w:proofErr w:type="spellStart"/>
      <w:r>
        <w:t>Uemura</w:t>
      </w:r>
      <w:proofErr w:type="spellEnd"/>
      <w:r>
        <w:t xml:space="preserve">, Y. </w:t>
      </w:r>
      <w:proofErr w:type="spellStart"/>
      <w:r>
        <w:t>Kazoe</w:t>
      </w:r>
      <w:proofErr w:type="spellEnd"/>
      <w:r>
        <w:t xml:space="preserve">, S. </w:t>
      </w:r>
      <w:proofErr w:type="spellStart"/>
      <w:r>
        <w:t>Kosar</w:t>
      </w:r>
      <w:proofErr w:type="spellEnd"/>
      <w:r>
        <w:t xml:space="preserve">, K. Makita, T. </w:t>
      </w:r>
      <w:proofErr w:type="spellStart"/>
      <w:r>
        <w:t>Sugaya</w:t>
      </w:r>
      <w:proofErr w:type="spellEnd"/>
      <w:r>
        <w:t xml:space="preserve">, T. Matsui, D. Fujita, M. </w:t>
      </w:r>
      <w:proofErr w:type="spellStart"/>
      <w:r>
        <w:t>Tosa</w:t>
      </w:r>
      <w:proofErr w:type="spellEnd"/>
      <w:r>
        <w:t xml:space="preserve">, M. Kondo and T. </w:t>
      </w:r>
      <w:proofErr w:type="spellStart"/>
      <w:r>
        <w:t>Kitamori</w:t>
      </w:r>
      <w:proofErr w:type="spellEnd"/>
      <w:r>
        <w:t xml:space="preserve">, </w:t>
      </w:r>
      <w:r w:rsidRPr="001012E4">
        <w:rPr>
          <w:i/>
        </w:rPr>
        <w:t>Sci. Rep.</w:t>
      </w:r>
      <w:r>
        <w:t>, 2015,</w:t>
      </w:r>
      <w:r w:rsidRPr="001012E4">
        <w:t xml:space="preserve"> </w:t>
      </w:r>
      <w:r w:rsidRPr="001012E4">
        <w:rPr>
          <w:b/>
        </w:rPr>
        <w:t>5</w:t>
      </w:r>
      <w:r w:rsidRPr="001012E4">
        <w:t>, 1</w:t>
      </w:r>
      <w:r>
        <w:t>1141</w:t>
      </w:r>
      <w:r w:rsidRPr="001012E4">
        <w:t>.</w:t>
      </w:r>
    </w:p>
    <w:p w:rsidR="001012E4" w:rsidRPr="001012E4" w:rsidRDefault="001012E4" w:rsidP="001012E4">
      <w:pPr>
        <w:pStyle w:val="RSCR02References"/>
      </w:pPr>
      <w:r w:rsidRPr="001012E4">
        <w:t xml:space="preserve">J. H. Kim, </w:t>
      </w:r>
      <w:r>
        <w:t xml:space="preserve">Y. Jo, J. H. Kim, J. W. Jang, H. J. Kang, Y. H. Lee, D. S. Kim, Y. Jun and J. S. Lee, </w:t>
      </w:r>
      <w:r w:rsidRPr="001012E4">
        <w:rPr>
          <w:i/>
        </w:rPr>
        <w:t>ACS Nano</w:t>
      </w:r>
      <w:r w:rsidRPr="001012E4">
        <w:t>,</w:t>
      </w:r>
      <w:r>
        <w:t xml:space="preserve"> 2015,</w:t>
      </w:r>
      <w:r w:rsidRPr="001012E4">
        <w:t xml:space="preserve"> </w:t>
      </w:r>
      <w:r w:rsidRPr="001012E4">
        <w:rPr>
          <w:b/>
        </w:rPr>
        <w:t>9</w:t>
      </w:r>
      <w:r w:rsidRPr="001012E4">
        <w:t>, 11820–11829.</w:t>
      </w:r>
    </w:p>
    <w:p w:rsidR="001012E4" w:rsidRPr="001012E4" w:rsidRDefault="001012E4" w:rsidP="001012E4">
      <w:pPr>
        <w:pStyle w:val="RSCR02References"/>
      </w:pPr>
      <w:r w:rsidRPr="001012E4">
        <w:t>J. H. Kim,</w:t>
      </w:r>
      <w:r>
        <w:t xml:space="preserve"> </w:t>
      </w:r>
      <w:r w:rsidRPr="001012E4">
        <w:t xml:space="preserve">D. </w:t>
      </w:r>
      <w:proofErr w:type="spellStart"/>
      <w:r w:rsidRPr="001012E4">
        <w:t>Hansora</w:t>
      </w:r>
      <w:proofErr w:type="spellEnd"/>
      <w:r w:rsidRPr="001012E4">
        <w:t>, P. Sharma,</w:t>
      </w:r>
      <w:r>
        <w:t xml:space="preserve"> </w:t>
      </w:r>
      <w:r w:rsidRPr="001012E4">
        <w:t xml:space="preserve">J. W. </w:t>
      </w:r>
      <w:r>
        <w:t>Jang and</w:t>
      </w:r>
      <w:r w:rsidRPr="001012E4">
        <w:t xml:space="preserve"> J. S. Lee, </w:t>
      </w:r>
      <w:r w:rsidRPr="001012E4">
        <w:rPr>
          <w:i/>
        </w:rPr>
        <w:t>Chem. Soc. Rev.</w:t>
      </w:r>
      <w:r w:rsidRPr="001012E4">
        <w:t>,</w:t>
      </w:r>
      <w:r>
        <w:t xml:space="preserve"> 2019,</w:t>
      </w:r>
      <w:r w:rsidRPr="001012E4">
        <w:t xml:space="preserve"> </w:t>
      </w:r>
      <w:r w:rsidRPr="001012E4">
        <w:rPr>
          <w:b/>
        </w:rPr>
        <w:t>48</w:t>
      </w:r>
      <w:r>
        <w:t>, 1908–1971</w:t>
      </w:r>
      <w:r w:rsidRPr="001012E4">
        <w:t>.</w:t>
      </w:r>
    </w:p>
    <w:p w:rsidR="001012E4" w:rsidRPr="005F0CFA" w:rsidRDefault="001012E4" w:rsidP="001012E4">
      <w:pPr>
        <w:pStyle w:val="RSCR02References"/>
      </w:pPr>
      <w:r>
        <w:t xml:space="preserve">J. Luo, Z. Li, S. </w:t>
      </w:r>
      <w:proofErr w:type="spellStart"/>
      <w:r>
        <w:t>Nishiwaki</w:t>
      </w:r>
      <w:proofErr w:type="spellEnd"/>
      <w:r>
        <w:t xml:space="preserve">, M. </w:t>
      </w:r>
      <w:proofErr w:type="spellStart"/>
      <w:r>
        <w:t>Schreier</w:t>
      </w:r>
      <w:proofErr w:type="spellEnd"/>
      <w:r>
        <w:t xml:space="preserve">, M. T. Mayer, P. </w:t>
      </w:r>
      <w:proofErr w:type="spellStart"/>
      <w:r>
        <w:t>Cendula</w:t>
      </w:r>
      <w:proofErr w:type="spellEnd"/>
      <w:r>
        <w:t xml:space="preserve">, Y. H. Lee, K. Fu, A. Cao, M. K. </w:t>
      </w:r>
      <w:proofErr w:type="spellStart"/>
      <w:r>
        <w:t>Nazeeruddin</w:t>
      </w:r>
      <w:proofErr w:type="spellEnd"/>
      <w:r>
        <w:t xml:space="preserve">, Y. E. </w:t>
      </w:r>
      <w:proofErr w:type="spellStart"/>
      <w:r>
        <w:t>Romanyuk</w:t>
      </w:r>
      <w:proofErr w:type="spellEnd"/>
      <w:r>
        <w:t xml:space="preserve">, S. </w:t>
      </w:r>
      <w:proofErr w:type="spellStart"/>
      <w:r>
        <w:t>Buecheler</w:t>
      </w:r>
      <w:proofErr w:type="spellEnd"/>
      <w:r w:rsidRPr="005F0CFA">
        <w:t xml:space="preserve">, S. D. Tilley, L. H. Wong, A. N. Tiwari and M. </w:t>
      </w:r>
      <w:proofErr w:type="spellStart"/>
      <w:r w:rsidRPr="005F0CFA">
        <w:t>Gratzel</w:t>
      </w:r>
      <w:proofErr w:type="spellEnd"/>
      <w:r w:rsidRPr="005F0CFA">
        <w:t xml:space="preserve">, </w:t>
      </w:r>
      <w:r w:rsidRPr="005F0CFA">
        <w:rPr>
          <w:i/>
        </w:rPr>
        <w:t>Adv. Energy Mater.</w:t>
      </w:r>
      <w:r w:rsidRPr="005F0CFA">
        <w:t xml:space="preserve">, 2015, </w:t>
      </w:r>
      <w:r w:rsidRPr="005F0CFA">
        <w:rPr>
          <w:b/>
        </w:rPr>
        <w:t>5</w:t>
      </w:r>
      <w:r w:rsidRPr="005F0CFA">
        <w:t xml:space="preserve">, 1501520. </w:t>
      </w:r>
    </w:p>
    <w:p w:rsidR="009F0925" w:rsidRPr="005F0CFA" w:rsidRDefault="009F0925" w:rsidP="009F0925">
      <w:pPr>
        <w:pStyle w:val="RSCR02References"/>
      </w:pPr>
      <w:r w:rsidRPr="005F0CFA">
        <w:t xml:space="preserve">B. Koo, D. Kim, P. </w:t>
      </w:r>
      <w:proofErr w:type="spellStart"/>
      <w:r w:rsidRPr="005F0CFA">
        <w:t>Boonmongkolras</w:t>
      </w:r>
      <w:proofErr w:type="spellEnd"/>
      <w:r w:rsidRPr="005F0CFA">
        <w:t xml:space="preserve">, S. R. </w:t>
      </w:r>
      <w:proofErr w:type="spellStart"/>
      <w:r w:rsidRPr="005F0CFA">
        <w:t>Pae</w:t>
      </w:r>
      <w:proofErr w:type="spellEnd"/>
      <w:r w:rsidRPr="005F0CFA">
        <w:t xml:space="preserve">, S. Byun, J. Kim, J. H. Lee, D. H. Kim, S. Kim, B. T. </w:t>
      </w:r>
      <w:proofErr w:type="spellStart"/>
      <w:r w:rsidRPr="005F0CFA">
        <w:t>Ahn</w:t>
      </w:r>
      <w:proofErr w:type="spellEnd"/>
      <w:r w:rsidRPr="005F0CFA">
        <w:t xml:space="preserve">, S. –W. Nam and B. Shin, </w:t>
      </w:r>
      <w:r w:rsidRPr="005F0CFA">
        <w:rPr>
          <w:i/>
        </w:rPr>
        <w:t>ACS Appl. Energy Mater.</w:t>
      </w:r>
      <w:r w:rsidRPr="005F0CFA">
        <w:t xml:space="preserve">, 2020, </w:t>
      </w:r>
      <w:r w:rsidRPr="005F0CFA">
        <w:rPr>
          <w:b/>
        </w:rPr>
        <w:t>3</w:t>
      </w:r>
      <w:r w:rsidRPr="005F0CFA">
        <w:t>, 2296–2303.</w:t>
      </w:r>
    </w:p>
    <w:p w:rsidR="001012E4" w:rsidRPr="005F0CFA" w:rsidRDefault="001012E4" w:rsidP="001012E4">
      <w:pPr>
        <w:pStyle w:val="RSCR02References"/>
      </w:pPr>
      <w:r w:rsidRPr="005F0CFA">
        <w:t xml:space="preserve">J. Kim, W. Yang, Y. Oh, H. Lee, S. Lee, H. Shin, J. Kim and J. Moon, </w:t>
      </w:r>
      <w:r w:rsidRPr="005F0CFA">
        <w:rPr>
          <w:i/>
        </w:rPr>
        <w:t>J. Mater. Chem. A</w:t>
      </w:r>
      <w:r w:rsidRPr="005F0CFA">
        <w:t xml:space="preserve">, 2017, </w:t>
      </w:r>
      <w:r w:rsidRPr="005F0CFA">
        <w:rPr>
          <w:b/>
        </w:rPr>
        <w:t>5</w:t>
      </w:r>
      <w:r w:rsidRPr="005F0CFA">
        <w:t>, 2180–2187.</w:t>
      </w:r>
    </w:p>
    <w:p w:rsidR="001012E4" w:rsidRPr="005F0CFA" w:rsidRDefault="001012E4" w:rsidP="001012E4">
      <w:pPr>
        <w:pStyle w:val="RSCR02References"/>
      </w:pPr>
      <w:r w:rsidRPr="005F0CFA">
        <w:t>W.</w:t>
      </w:r>
      <w:r w:rsidR="007A7E21" w:rsidRPr="005F0CFA">
        <w:t xml:space="preserve"> Yang, J. </w:t>
      </w:r>
      <w:proofErr w:type="spellStart"/>
      <w:r w:rsidR="007A7E21" w:rsidRPr="005F0CFA">
        <w:t>Ahn</w:t>
      </w:r>
      <w:proofErr w:type="spellEnd"/>
      <w:r w:rsidR="007A7E21" w:rsidRPr="005F0CFA">
        <w:t xml:space="preserve">, Y. Oh, J. Tan, H. Lee, J. Park, H. –C. Kwon, J. Kim, W. Jo, J. Kim and J. Moon, </w:t>
      </w:r>
      <w:r w:rsidRPr="005F0CFA">
        <w:rPr>
          <w:i/>
        </w:rPr>
        <w:t>Adv. Energy Mater.</w:t>
      </w:r>
      <w:r w:rsidR="007A7E21" w:rsidRPr="005F0CFA">
        <w:t>, 2018,</w:t>
      </w:r>
      <w:r w:rsidRPr="005F0CFA">
        <w:t xml:space="preserve"> </w:t>
      </w:r>
      <w:r w:rsidRPr="005F0CFA">
        <w:rPr>
          <w:b/>
        </w:rPr>
        <w:t>8</w:t>
      </w:r>
      <w:r w:rsidRPr="005F0CFA">
        <w:t>, 1702888</w:t>
      </w:r>
      <w:r w:rsidR="007A7E21" w:rsidRPr="005F0CFA">
        <w:t>.</w:t>
      </w:r>
    </w:p>
    <w:p w:rsidR="001012E4" w:rsidRPr="005F0CFA" w:rsidRDefault="001012E4" w:rsidP="001012E4">
      <w:pPr>
        <w:pStyle w:val="RSCR02References"/>
      </w:pPr>
      <w:r w:rsidRPr="005F0CFA">
        <w:t>J.</w:t>
      </w:r>
      <w:r w:rsidR="007A7E21" w:rsidRPr="005F0CFA">
        <w:t xml:space="preserve"> Tan, W. Yang, Y. Oh, H. Lee, J. Park, R. </w:t>
      </w:r>
      <w:proofErr w:type="spellStart"/>
      <w:r w:rsidR="007A7E21" w:rsidRPr="005F0CFA">
        <w:t>Boppella</w:t>
      </w:r>
      <w:proofErr w:type="spellEnd"/>
      <w:r w:rsidR="007A7E21" w:rsidRPr="005F0CFA">
        <w:t xml:space="preserve">, J. Kim and J. Moon, </w:t>
      </w:r>
      <w:r w:rsidRPr="005F0CFA">
        <w:rPr>
          <w:i/>
        </w:rPr>
        <w:t>Adv. Energy Mater.</w:t>
      </w:r>
      <w:r w:rsidR="007A7E21" w:rsidRPr="005F0CFA">
        <w:t>, 2019,</w:t>
      </w:r>
      <w:r w:rsidRPr="005F0CFA">
        <w:t xml:space="preserve"> </w:t>
      </w:r>
      <w:r w:rsidRPr="005F0CFA">
        <w:rPr>
          <w:b/>
        </w:rPr>
        <w:t>9</w:t>
      </w:r>
      <w:r w:rsidRPr="005F0CFA">
        <w:t>, 1900179</w:t>
      </w:r>
      <w:r w:rsidR="007A7E21" w:rsidRPr="005F0CFA">
        <w:t>.</w:t>
      </w:r>
    </w:p>
    <w:p w:rsidR="001012E4" w:rsidRPr="005F0CFA" w:rsidRDefault="001012E4" w:rsidP="001012E4">
      <w:pPr>
        <w:pStyle w:val="RSCR02References"/>
      </w:pPr>
      <w:r w:rsidRPr="005F0CFA">
        <w:t>H.</w:t>
      </w:r>
      <w:r w:rsidR="00C142A6" w:rsidRPr="005F0CFA">
        <w:t xml:space="preserve"> Lee, W. Yang, J. Tan, Y. Oh, J. Park and J. Moon, </w:t>
      </w:r>
      <w:r w:rsidRPr="005F0CFA">
        <w:rPr>
          <w:i/>
        </w:rPr>
        <w:t>ACS Energy Lett.</w:t>
      </w:r>
      <w:r w:rsidR="00C142A6" w:rsidRPr="005F0CFA">
        <w:t xml:space="preserve">, 2019, </w:t>
      </w:r>
      <w:r w:rsidRPr="005F0CFA">
        <w:rPr>
          <w:b/>
        </w:rPr>
        <w:t>4</w:t>
      </w:r>
      <w:r w:rsidRPr="005F0CFA">
        <w:t>, 995–1003</w:t>
      </w:r>
      <w:r w:rsidR="00C142A6" w:rsidRPr="005F0CFA">
        <w:t>.</w:t>
      </w:r>
    </w:p>
    <w:p w:rsidR="001012E4" w:rsidRPr="005F0CFA" w:rsidRDefault="001012E4" w:rsidP="001012E4">
      <w:pPr>
        <w:pStyle w:val="RSCR02References"/>
      </w:pPr>
      <w:r w:rsidRPr="005F0CFA">
        <w:t>J.</w:t>
      </w:r>
      <w:r w:rsidR="00C142A6" w:rsidRPr="005F0CFA">
        <w:t xml:space="preserve"> Park, W. Yang, J. Tan, H. Lee, J. W. Yun, S. G. Shim, Y. S. Park and J. Moon,</w:t>
      </w:r>
      <w:r w:rsidRPr="005F0CFA">
        <w:rPr>
          <w:i/>
        </w:rPr>
        <w:t xml:space="preserve"> ACS Energy Lett.</w:t>
      </w:r>
      <w:r w:rsidR="00C142A6" w:rsidRPr="005F0CFA">
        <w:t>, 2020,</w:t>
      </w:r>
      <w:r w:rsidRPr="005F0CFA">
        <w:t xml:space="preserve"> </w:t>
      </w:r>
      <w:r w:rsidRPr="005F0CFA">
        <w:rPr>
          <w:b/>
        </w:rPr>
        <w:t>5</w:t>
      </w:r>
      <w:r w:rsidRPr="005F0CFA">
        <w:t>, 136–145.</w:t>
      </w:r>
    </w:p>
    <w:p w:rsidR="001012E4" w:rsidRPr="005F0CFA" w:rsidRDefault="001012E4" w:rsidP="001012E4">
      <w:pPr>
        <w:pStyle w:val="RSCR02References"/>
      </w:pPr>
      <w:r w:rsidRPr="005F0CFA">
        <w:t>W.</w:t>
      </w:r>
      <w:r w:rsidR="006E6088" w:rsidRPr="005F0CFA">
        <w:t xml:space="preserve"> Yang and</w:t>
      </w:r>
      <w:r w:rsidRPr="005F0CFA">
        <w:t xml:space="preserve"> J.</w:t>
      </w:r>
      <w:r w:rsidR="006E6088" w:rsidRPr="005F0CFA">
        <w:t xml:space="preserve"> Moon,</w:t>
      </w:r>
      <w:r w:rsidRPr="005F0CFA">
        <w:t xml:space="preserve"> </w:t>
      </w:r>
      <w:r w:rsidRPr="005F0CFA">
        <w:rPr>
          <w:i/>
        </w:rPr>
        <w:t>J. Mater. Chem. A</w:t>
      </w:r>
      <w:r w:rsidR="006E6088" w:rsidRPr="005F0CFA">
        <w:t>, 2019,</w:t>
      </w:r>
      <w:r w:rsidRPr="005F0CFA">
        <w:t xml:space="preserve"> </w:t>
      </w:r>
      <w:r w:rsidRPr="005F0CFA">
        <w:rPr>
          <w:b/>
        </w:rPr>
        <w:t>7</w:t>
      </w:r>
      <w:r w:rsidRPr="005F0CFA">
        <w:t>, 20467–20477</w:t>
      </w:r>
      <w:r w:rsidR="006E6088" w:rsidRPr="005F0CFA">
        <w:t>.</w:t>
      </w:r>
    </w:p>
    <w:p w:rsidR="001012E4" w:rsidRPr="005F0CFA" w:rsidRDefault="001012E4" w:rsidP="001012E4">
      <w:pPr>
        <w:pStyle w:val="RSCR02References"/>
      </w:pPr>
      <w:r w:rsidRPr="005F0CFA">
        <w:t>R. R.</w:t>
      </w:r>
      <w:r w:rsidR="00FE0F89" w:rsidRPr="005F0CFA">
        <w:t xml:space="preserve"> </w:t>
      </w:r>
      <w:proofErr w:type="spellStart"/>
      <w:r w:rsidR="00FE0F89" w:rsidRPr="005F0CFA">
        <w:t>Prabhakar</w:t>
      </w:r>
      <w:proofErr w:type="spellEnd"/>
      <w:r w:rsidR="00FE0F89" w:rsidRPr="005F0CFA">
        <w:t xml:space="preserve">, W. </w:t>
      </w:r>
      <w:proofErr w:type="spellStart"/>
      <w:r w:rsidR="00FE0F89" w:rsidRPr="005F0CFA">
        <w:t>Septina</w:t>
      </w:r>
      <w:proofErr w:type="spellEnd"/>
      <w:r w:rsidR="00FE0F89" w:rsidRPr="005F0CFA">
        <w:t xml:space="preserve">, S. </w:t>
      </w:r>
      <w:proofErr w:type="spellStart"/>
      <w:r w:rsidR="00FE0F89" w:rsidRPr="005F0CFA">
        <w:t>Siol</w:t>
      </w:r>
      <w:proofErr w:type="spellEnd"/>
      <w:r w:rsidR="00FE0F89" w:rsidRPr="005F0CFA">
        <w:t xml:space="preserve">, T. </w:t>
      </w:r>
      <w:proofErr w:type="spellStart"/>
      <w:r w:rsidR="00FE0F89" w:rsidRPr="005F0CFA">
        <w:t>Moehl</w:t>
      </w:r>
      <w:proofErr w:type="spellEnd"/>
      <w:r w:rsidR="00FE0F89" w:rsidRPr="005F0CFA">
        <w:t>, R. Wick-</w:t>
      </w:r>
      <w:proofErr w:type="spellStart"/>
      <w:r w:rsidR="00FE0F89" w:rsidRPr="005F0CFA">
        <w:t>Joliat</w:t>
      </w:r>
      <w:proofErr w:type="spellEnd"/>
      <w:r w:rsidR="00FE0F89" w:rsidRPr="005F0CFA">
        <w:t xml:space="preserve"> and S. D. Tilley, </w:t>
      </w:r>
      <w:r w:rsidRPr="005F0CFA">
        <w:rPr>
          <w:i/>
        </w:rPr>
        <w:t>J. Mater. Chem. A</w:t>
      </w:r>
      <w:r w:rsidR="00FE0F89" w:rsidRPr="005F0CFA">
        <w:t>,</w:t>
      </w:r>
      <w:r w:rsidRPr="005F0CFA">
        <w:t xml:space="preserve"> </w:t>
      </w:r>
      <w:r w:rsidR="00FE0F89" w:rsidRPr="005F0CFA">
        <w:t xml:space="preserve">2017, </w:t>
      </w:r>
      <w:r w:rsidRPr="005F0CFA">
        <w:rPr>
          <w:b/>
        </w:rPr>
        <w:t>5</w:t>
      </w:r>
      <w:r w:rsidRPr="005F0CFA">
        <w:t>, 23139–23145.</w:t>
      </w:r>
    </w:p>
    <w:p w:rsidR="001012E4" w:rsidRPr="005F0CFA" w:rsidRDefault="001012E4" w:rsidP="001012E4">
      <w:pPr>
        <w:pStyle w:val="RSCR02References"/>
      </w:pPr>
      <w:r w:rsidRPr="005F0CFA">
        <w:t xml:space="preserve">H. </w:t>
      </w:r>
      <w:r w:rsidR="00FE0F89" w:rsidRPr="005F0CFA">
        <w:t>–</w:t>
      </w:r>
      <w:r w:rsidRPr="005F0CFA">
        <w:t>C.</w:t>
      </w:r>
      <w:r w:rsidR="00FE0F89" w:rsidRPr="005F0CFA">
        <w:t xml:space="preserve"> Kwon, A. Kim, H. Lee, D. Lee</w:t>
      </w:r>
      <w:r w:rsidR="00690CB4" w:rsidRPr="005F0CFA">
        <w:t xml:space="preserve">, S. </w:t>
      </w:r>
      <w:proofErr w:type="spellStart"/>
      <w:r w:rsidR="00690CB4" w:rsidRPr="005F0CFA">
        <w:t>Jeong</w:t>
      </w:r>
      <w:proofErr w:type="spellEnd"/>
      <w:r w:rsidR="00690CB4" w:rsidRPr="005F0CFA">
        <w:t xml:space="preserve"> and J. Moon, </w:t>
      </w:r>
      <w:r w:rsidRPr="005F0CFA">
        <w:rPr>
          <w:i/>
        </w:rPr>
        <w:t>Adv. Energy Mater.</w:t>
      </w:r>
      <w:r w:rsidR="00690CB4" w:rsidRPr="005F0CFA">
        <w:t>, 2016,</w:t>
      </w:r>
      <w:r w:rsidRPr="005F0CFA">
        <w:t xml:space="preserve"> </w:t>
      </w:r>
      <w:r w:rsidRPr="005F0CFA">
        <w:rPr>
          <w:b/>
        </w:rPr>
        <w:t>6</w:t>
      </w:r>
      <w:r w:rsidRPr="005F0CFA">
        <w:t>, 1–11</w:t>
      </w:r>
      <w:r w:rsidR="00690CB4" w:rsidRPr="005F0CFA">
        <w:t>.</w:t>
      </w:r>
    </w:p>
    <w:p w:rsidR="001012E4" w:rsidRPr="005F0CFA" w:rsidRDefault="001012E4" w:rsidP="001012E4">
      <w:pPr>
        <w:pStyle w:val="RSCR02References"/>
      </w:pPr>
      <w:r w:rsidRPr="005F0CFA">
        <w:t>H. C.</w:t>
      </w:r>
      <w:r w:rsidR="00690CB4" w:rsidRPr="005F0CFA">
        <w:t xml:space="preserve"> Kwon, S. Ma, S. –C. Yun, G. Jang, H. Yang and J. Moon, </w:t>
      </w:r>
      <w:r w:rsidRPr="005F0CFA">
        <w:rPr>
          <w:i/>
        </w:rPr>
        <w:t>J. Mater. Chem. A</w:t>
      </w:r>
      <w:r w:rsidR="00690CB4" w:rsidRPr="005F0CFA">
        <w:t>, 2020,</w:t>
      </w:r>
      <w:r w:rsidRPr="005F0CFA">
        <w:t xml:space="preserve"> </w:t>
      </w:r>
      <w:r w:rsidRPr="005F0CFA">
        <w:rPr>
          <w:b/>
        </w:rPr>
        <w:t>8</w:t>
      </w:r>
      <w:r w:rsidRPr="005F0CFA">
        <w:t>, 1457–1468</w:t>
      </w:r>
      <w:r w:rsidR="00690CB4" w:rsidRPr="005F0CFA">
        <w:t>.</w:t>
      </w:r>
    </w:p>
    <w:p w:rsidR="003A6A0D" w:rsidRPr="005F0CFA" w:rsidRDefault="003A6A0D" w:rsidP="001012E4">
      <w:pPr>
        <w:pStyle w:val="RSCR02References"/>
      </w:pPr>
      <w:r w:rsidRPr="005F0CFA">
        <w:t xml:space="preserve">B. </w:t>
      </w:r>
      <w:proofErr w:type="spellStart"/>
      <w:r w:rsidRPr="005F0CFA">
        <w:t>Seger</w:t>
      </w:r>
      <w:proofErr w:type="spellEnd"/>
      <w:r w:rsidRPr="005F0CFA">
        <w:t xml:space="preserve">, S. D. Tilley, T. Pederson, P. C. K. </w:t>
      </w:r>
      <w:proofErr w:type="spellStart"/>
      <w:r w:rsidRPr="005F0CFA">
        <w:t>Vesborg</w:t>
      </w:r>
      <w:proofErr w:type="spellEnd"/>
      <w:r w:rsidRPr="005F0CFA">
        <w:t xml:space="preserve">, O. Hansen, M. </w:t>
      </w:r>
      <w:proofErr w:type="spellStart"/>
      <w:r w:rsidRPr="005F0CFA">
        <w:t>Grätzel</w:t>
      </w:r>
      <w:proofErr w:type="spellEnd"/>
      <w:r w:rsidRPr="005F0CFA">
        <w:t xml:space="preserve"> and I. </w:t>
      </w:r>
      <w:proofErr w:type="spellStart"/>
      <w:r w:rsidRPr="005F0CFA">
        <w:t>Chorkendorff</w:t>
      </w:r>
      <w:proofErr w:type="spellEnd"/>
      <w:r w:rsidRPr="005F0CFA">
        <w:t xml:space="preserve">, </w:t>
      </w:r>
      <w:r w:rsidRPr="005F0CFA">
        <w:rPr>
          <w:i/>
        </w:rPr>
        <w:t>J. Mater. Chem. A.</w:t>
      </w:r>
      <w:r w:rsidRPr="005F0CFA">
        <w:t xml:space="preserve">, 2013, </w:t>
      </w:r>
      <w:r w:rsidRPr="005F0CFA">
        <w:rPr>
          <w:b/>
        </w:rPr>
        <w:t>1</w:t>
      </w:r>
      <w:r w:rsidRPr="005F0CFA">
        <w:t xml:space="preserve">, 15089–15094.  </w:t>
      </w:r>
    </w:p>
    <w:p w:rsidR="001012E4" w:rsidRPr="001012E4" w:rsidRDefault="001012E4" w:rsidP="001012E4">
      <w:pPr>
        <w:pStyle w:val="RSCR02References"/>
      </w:pPr>
      <w:r w:rsidRPr="005F0CFA">
        <w:t>J.</w:t>
      </w:r>
      <w:r w:rsidR="00930ED5" w:rsidRPr="005F0CFA">
        <w:t xml:space="preserve"> </w:t>
      </w:r>
      <w:proofErr w:type="spellStart"/>
      <w:r w:rsidR="00930ED5" w:rsidRPr="005F0CFA">
        <w:t>Azevedo</w:t>
      </w:r>
      <w:proofErr w:type="spellEnd"/>
      <w:r w:rsidR="00930ED5" w:rsidRPr="005F0CFA">
        <w:t xml:space="preserve">, S. D. Tilley, M. </w:t>
      </w:r>
      <w:proofErr w:type="spellStart"/>
      <w:r w:rsidR="00930ED5" w:rsidRPr="005F0CFA">
        <w:t>Schreier</w:t>
      </w:r>
      <w:proofErr w:type="spellEnd"/>
      <w:r w:rsidR="00930ED5" w:rsidRPr="005F0CFA">
        <w:t xml:space="preserve">, M. </w:t>
      </w:r>
      <w:proofErr w:type="spellStart"/>
      <w:r w:rsidR="00930ED5" w:rsidRPr="005F0CFA">
        <w:t>Stefik</w:t>
      </w:r>
      <w:proofErr w:type="spellEnd"/>
      <w:r w:rsidR="00930ED5" w:rsidRPr="005F0CFA">
        <w:t xml:space="preserve">, C. Sousa, J. P. Araujo, A. Mendes, M. </w:t>
      </w:r>
      <w:proofErr w:type="spellStart"/>
      <w:r w:rsidR="00930ED5" w:rsidRPr="005F0CFA">
        <w:t>Gratzel</w:t>
      </w:r>
      <w:proofErr w:type="spellEnd"/>
      <w:r w:rsidR="00930ED5" w:rsidRPr="005F0CFA">
        <w:t xml:space="preserve"> </w:t>
      </w:r>
      <w:r w:rsidR="00930ED5">
        <w:t xml:space="preserve">and M. T., </w:t>
      </w:r>
      <w:r w:rsidRPr="00930ED5">
        <w:rPr>
          <w:i/>
        </w:rPr>
        <w:t>Nano Energy</w:t>
      </w:r>
      <w:r w:rsidR="00930ED5">
        <w:t>, 2016,</w:t>
      </w:r>
      <w:r w:rsidRPr="001012E4">
        <w:t xml:space="preserve"> </w:t>
      </w:r>
      <w:r w:rsidRPr="00930ED5">
        <w:rPr>
          <w:b/>
        </w:rPr>
        <w:t>24</w:t>
      </w:r>
      <w:r w:rsidRPr="001012E4">
        <w:t>, 10–16</w:t>
      </w:r>
      <w:r w:rsidR="00930ED5">
        <w:t>.</w:t>
      </w:r>
    </w:p>
    <w:p w:rsidR="001012E4" w:rsidRPr="001012E4" w:rsidRDefault="001012E4" w:rsidP="001012E4">
      <w:pPr>
        <w:pStyle w:val="RSCR02References"/>
      </w:pPr>
      <w:r w:rsidRPr="001012E4">
        <w:t>J.</w:t>
      </w:r>
      <w:r w:rsidR="00930ED5" w:rsidRPr="00930ED5">
        <w:t xml:space="preserve"> </w:t>
      </w:r>
      <w:r w:rsidR="00930ED5" w:rsidRPr="001012E4">
        <w:t>Park,</w:t>
      </w:r>
      <w:r w:rsidR="00930ED5">
        <w:t xml:space="preserve"> W. Yang, Y. Oh, J. Tan, H. Lee, R. </w:t>
      </w:r>
      <w:proofErr w:type="spellStart"/>
      <w:r w:rsidR="00930ED5">
        <w:t>Bopella</w:t>
      </w:r>
      <w:proofErr w:type="spellEnd"/>
      <w:r w:rsidR="00930ED5">
        <w:t xml:space="preserve"> and J. Moon</w:t>
      </w:r>
      <w:r w:rsidRPr="001012E4">
        <w:t xml:space="preserve"> </w:t>
      </w:r>
      <w:r w:rsidRPr="00930ED5">
        <w:rPr>
          <w:i/>
        </w:rPr>
        <w:t>ACS Energy Lett.</w:t>
      </w:r>
      <w:r w:rsidR="00930ED5" w:rsidRPr="00930ED5">
        <w:t>, 2019,</w:t>
      </w:r>
      <w:r w:rsidRPr="001012E4">
        <w:t xml:space="preserve"> </w:t>
      </w:r>
      <w:r w:rsidRPr="00930ED5">
        <w:rPr>
          <w:b/>
        </w:rPr>
        <w:t>4</w:t>
      </w:r>
      <w:r w:rsidRPr="001012E4">
        <w:t>, 517–526</w:t>
      </w:r>
      <w:r w:rsidR="00930ED5">
        <w:t>.</w:t>
      </w:r>
    </w:p>
    <w:p w:rsidR="001012E4" w:rsidRPr="001012E4" w:rsidRDefault="001012E4" w:rsidP="001012E4">
      <w:pPr>
        <w:pStyle w:val="RSCR02References"/>
      </w:pPr>
      <w:r w:rsidRPr="001012E4">
        <w:t>Y. X.</w:t>
      </w:r>
      <w:r w:rsidR="00C31356" w:rsidRPr="00C31356">
        <w:t xml:space="preserve"> </w:t>
      </w:r>
      <w:r w:rsidR="00C31356" w:rsidRPr="001012E4">
        <w:t>Yu,</w:t>
      </w:r>
      <w:r w:rsidR="00C31356">
        <w:t xml:space="preserve"> L. Pan, M. –K. Son, M. T. Mayer, W. –D. Zhang, A. </w:t>
      </w:r>
      <w:proofErr w:type="spellStart"/>
      <w:r w:rsidR="00C31356">
        <w:t>Hagfeldt</w:t>
      </w:r>
      <w:proofErr w:type="spellEnd"/>
      <w:r w:rsidR="00C31356">
        <w:t xml:space="preserve">, J. Luo and M. </w:t>
      </w:r>
      <w:proofErr w:type="spellStart"/>
      <w:r w:rsidR="00C31356">
        <w:t>Gratzel</w:t>
      </w:r>
      <w:proofErr w:type="spellEnd"/>
      <w:r w:rsidR="00C31356">
        <w:t>,</w:t>
      </w:r>
      <w:r w:rsidRPr="001012E4">
        <w:t xml:space="preserve"> </w:t>
      </w:r>
      <w:r w:rsidRPr="00C31356">
        <w:rPr>
          <w:i/>
        </w:rPr>
        <w:t>ACS Energy Lett.</w:t>
      </w:r>
      <w:r w:rsidR="00C31356" w:rsidRPr="00C31356">
        <w:t>,</w:t>
      </w:r>
      <w:r w:rsidR="00C31356">
        <w:t xml:space="preserve"> 2018,</w:t>
      </w:r>
      <w:r w:rsidRPr="001012E4">
        <w:t xml:space="preserve"> </w:t>
      </w:r>
      <w:r w:rsidRPr="00C31356">
        <w:rPr>
          <w:b/>
        </w:rPr>
        <w:t>3</w:t>
      </w:r>
      <w:r w:rsidRPr="001012E4">
        <w:t>, 760–766</w:t>
      </w:r>
      <w:r w:rsidR="00C31356">
        <w:t>.</w:t>
      </w:r>
    </w:p>
    <w:p w:rsidR="001012E4" w:rsidRPr="001012E4" w:rsidRDefault="001012E4" w:rsidP="001012E4">
      <w:pPr>
        <w:pStyle w:val="RSCR02References"/>
      </w:pPr>
      <w:r w:rsidRPr="001012E4">
        <w:t>W.</w:t>
      </w:r>
      <w:r w:rsidR="00C31356" w:rsidRPr="00C31356">
        <w:t xml:space="preserve"> </w:t>
      </w:r>
      <w:r w:rsidR="00C31356" w:rsidRPr="001012E4">
        <w:t>Yang,</w:t>
      </w:r>
      <w:r w:rsidR="00C31356">
        <w:t xml:space="preserve"> Y. Oh, J. Kim, M. J. </w:t>
      </w:r>
      <w:proofErr w:type="spellStart"/>
      <w:r w:rsidR="00C31356">
        <w:t>Jeong</w:t>
      </w:r>
      <w:proofErr w:type="spellEnd"/>
      <w:r w:rsidR="00C31356">
        <w:t>, J. H. Park and J. Moon,</w:t>
      </w:r>
      <w:r w:rsidRPr="001012E4">
        <w:t xml:space="preserve"> </w:t>
      </w:r>
      <w:r w:rsidRPr="00C31356">
        <w:rPr>
          <w:i/>
        </w:rPr>
        <w:t>ACS Energy Lett.</w:t>
      </w:r>
      <w:r w:rsidR="00C31356">
        <w:t>,</w:t>
      </w:r>
      <w:r w:rsidRPr="001012E4">
        <w:t xml:space="preserve"> </w:t>
      </w:r>
      <w:r w:rsidR="00C31356">
        <w:t xml:space="preserve">2016, </w:t>
      </w:r>
      <w:r w:rsidRPr="00C31356">
        <w:rPr>
          <w:b/>
        </w:rPr>
        <w:t>1</w:t>
      </w:r>
      <w:r w:rsidRPr="001012E4">
        <w:t>, 1127–1136</w:t>
      </w:r>
      <w:r w:rsidR="00C31356">
        <w:t>.</w:t>
      </w:r>
    </w:p>
    <w:p w:rsidR="001012E4" w:rsidRPr="001012E4" w:rsidRDefault="001012E4" w:rsidP="001012E4">
      <w:pPr>
        <w:pStyle w:val="RSCR02References"/>
      </w:pPr>
      <w:r w:rsidRPr="001012E4">
        <w:t>Y.</w:t>
      </w:r>
      <w:r w:rsidR="00C31356" w:rsidRPr="00C31356">
        <w:t xml:space="preserve"> </w:t>
      </w:r>
      <w:r w:rsidR="00C31356" w:rsidRPr="001012E4">
        <w:t>Zhou,</w:t>
      </w:r>
      <w:r w:rsidR="00C31356">
        <w:t xml:space="preserve"> D. Shin, E. </w:t>
      </w:r>
      <w:proofErr w:type="spellStart"/>
      <w:r w:rsidR="00C31356">
        <w:t>Ngaboyamahina</w:t>
      </w:r>
      <w:proofErr w:type="spellEnd"/>
      <w:r w:rsidR="00C31356">
        <w:t>, Q. Han, C. B. Parker, D. B. Mitzi and J. T. Glass,</w:t>
      </w:r>
      <w:r w:rsidRPr="001012E4">
        <w:t xml:space="preserve"> </w:t>
      </w:r>
      <w:r w:rsidRPr="00C31356">
        <w:rPr>
          <w:i/>
        </w:rPr>
        <w:t>ACS Energy Lett.</w:t>
      </w:r>
      <w:r w:rsidR="00C31356">
        <w:t>, 2018,</w:t>
      </w:r>
      <w:r w:rsidRPr="001012E4">
        <w:t xml:space="preserve"> </w:t>
      </w:r>
      <w:r w:rsidRPr="00C31356">
        <w:rPr>
          <w:b/>
        </w:rPr>
        <w:t>3</w:t>
      </w:r>
      <w:r w:rsidRPr="001012E4">
        <w:t>, 177–183</w:t>
      </w:r>
      <w:r w:rsidR="00C31356">
        <w:t>.</w:t>
      </w:r>
    </w:p>
    <w:p w:rsidR="001012E4" w:rsidRPr="001012E4" w:rsidRDefault="001012E4" w:rsidP="00C31356">
      <w:pPr>
        <w:pStyle w:val="RSCR02References"/>
      </w:pPr>
      <w:r w:rsidRPr="001012E4">
        <w:t>K.</w:t>
      </w:r>
      <w:r w:rsidR="00C31356" w:rsidRPr="00C31356">
        <w:t xml:space="preserve"> </w:t>
      </w:r>
      <w:r w:rsidR="00C31356" w:rsidRPr="001012E4">
        <w:t>Wang,</w:t>
      </w:r>
      <w:r w:rsidR="00C31356">
        <w:t xml:space="preserve"> D. Huang, L. Yu, K. Feng, L. Li, T. Harada, S. Ikeda and F. Jiang,</w:t>
      </w:r>
      <w:r w:rsidRPr="001012E4">
        <w:t xml:space="preserve"> </w:t>
      </w:r>
      <w:r w:rsidRPr="00C31356">
        <w:rPr>
          <w:i/>
        </w:rPr>
        <w:t xml:space="preserve">ACS </w:t>
      </w:r>
      <w:proofErr w:type="spellStart"/>
      <w:r w:rsidRPr="00C31356">
        <w:rPr>
          <w:i/>
        </w:rPr>
        <w:t>Catal</w:t>
      </w:r>
      <w:proofErr w:type="spellEnd"/>
      <w:r w:rsidRPr="00C31356">
        <w:rPr>
          <w:i/>
        </w:rPr>
        <w:t>.</w:t>
      </w:r>
      <w:r w:rsidR="00C31356">
        <w:t>,</w:t>
      </w:r>
      <w:r w:rsidRPr="001012E4">
        <w:t xml:space="preserve"> </w:t>
      </w:r>
      <w:r w:rsidR="00C31356">
        <w:t xml:space="preserve">2019, </w:t>
      </w:r>
      <w:r w:rsidRPr="00C31356">
        <w:rPr>
          <w:b/>
        </w:rPr>
        <w:t>9</w:t>
      </w:r>
      <w:r w:rsidRPr="001012E4">
        <w:t>, 3090–3097</w:t>
      </w:r>
      <w:r w:rsidR="00C31356">
        <w:rPr>
          <w:rFonts w:hint="eastAsia"/>
          <w:lang w:eastAsia="ko-KR"/>
        </w:rPr>
        <w:t>.</w:t>
      </w:r>
    </w:p>
    <w:p w:rsidR="001012E4" w:rsidRPr="001012E4" w:rsidRDefault="001012E4" w:rsidP="00C31356">
      <w:pPr>
        <w:pStyle w:val="RSCR02References"/>
      </w:pPr>
      <w:r w:rsidRPr="001012E4">
        <w:t>S.</w:t>
      </w:r>
      <w:r w:rsidR="00C31356" w:rsidRPr="00C31356">
        <w:t xml:space="preserve"> </w:t>
      </w:r>
      <w:proofErr w:type="spellStart"/>
      <w:r w:rsidR="00C31356" w:rsidRPr="001012E4">
        <w:t>Manzoor</w:t>
      </w:r>
      <w:proofErr w:type="spellEnd"/>
      <w:r w:rsidR="00C31356" w:rsidRPr="001012E4">
        <w:t>,</w:t>
      </w:r>
      <w:r w:rsidR="00C31356">
        <w:t xml:space="preserve"> J. </w:t>
      </w:r>
      <w:proofErr w:type="spellStart"/>
      <w:r w:rsidR="00C31356">
        <w:t>Hausele</w:t>
      </w:r>
      <w:proofErr w:type="spellEnd"/>
      <w:r w:rsidR="00C31356">
        <w:t xml:space="preserve">, K. A. Bush, A. F. </w:t>
      </w:r>
      <w:proofErr w:type="spellStart"/>
      <w:r w:rsidR="00C31356">
        <w:t>Palmstrom</w:t>
      </w:r>
      <w:proofErr w:type="spellEnd"/>
      <w:r w:rsidR="00C31356">
        <w:t xml:space="preserve">, J. C. </w:t>
      </w:r>
      <w:r w:rsidR="00C31356" w:rsidRPr="00C31356">
        <w:t>I</w:t>
      </w:r>
      <w:r w:rsidR="00C31356">
        <w:t>ii</w:t>
      </w:r>
      <w:r w:rsidR="00C31356" w:rsidRPr="00C31356">
        <w:t>,</w:t>
      </w:r>
      <w:r w:rsidR="00C31356">
        <w:t xml:space="preserve"> Z. J. Yu, S. F. Bent, M. D. </w:t>
      </w:r>
      <w:proofErr w:type="spellStart"/>
      <w:r w:rsidR="00C31356">
        <w:t>Mcgehee</w:t>
      </w:r>
      <w:proofErr w:type="spellEnd"/>
      <w:r w:rsidR="00C31356">
        <w:t xml:space="preserve"> and Z. C. Holman, </w:t>
      </w:r>
      <w:r w:rsidRPr="00C31356">
        <w:rPr>
          <w:i/>
        </w:rPr>
        <w:t>Opt. Express</w:t>
      </w:r>
      <w:r w:rsidR="00C31356">
        <w:t>,</w:t>
      </w:r>
      <w:r w:rsidRPr="001012E4">
        <w:t xml:space="preserve"> </w:t>
      </w:r>
      <w:r w:rsidR="00C31356">
        <w:t xml:space="preserve">2018, </w:t>
      </w:r>
      <w:r w:rsidRPr="00C31356">
        <w:rPr>
          <w:b/>
        </w:rPr>
        <w:t>26</w:t>
      </w:r>
      <w:r w:rsidRPr="001012E4">
        <w:t>, 27441</w:t>
      </w:r>
      <w:r w:rsidR="00C31356">
        <w:t>.</w:t>
      </w:r>
    </w:p>
    <w:p w:rsidR="001012E4" w:rsidRPr="001012E4" w:rsidRDefault="001012E4" w:rsidP="001012E4">
      <w:pPr>
        <w:pStyle w:val="RSCR02References"/>
      </w:pPr>
      <w:r w:rsidRPr="001012E4">
        <w:t>H. C.</w:t>
      </w:r>
      <w:r w:rsidR="00C31356" w:rsidRPr="00C31356">
        <w:t xml:space="preserve"> </w:t>
      </w:r>
      <w:r w:rsidR="00C31356">
        <w:t>Kwon and</w:t>
      </w:r>
      <w:r w:rsidRPr="001012E4">
        <w:t xml:space="preserve"> </w:t>
      </w:r>
      <w:r w:rsidR="00C31356">
        <w:t xml:space="preserve">J. </w:t>
      </w:r>
      <w:r w:rsidRPr="001012E4">
        <w:t>Moon</w:t>
      </w:r>
      <w:r w:rsidR="00C31356">
        <w:t xml:space="preserve">, </w:t>
      </w:r>
      <w:proofErr w:type="spellStart"/>
      <w:r w:rsidRPr="00C31356">
        <w:rPr>
          <w:i/>
        </w:rPr>
        <w:t>Curr</w:t>
      </w:r>
      <w:proofErr w:type="spellEnd"/>
      <w:r w:rsidRPr="00C31356">
        <w:rPr>
          <w:i/>
        </w:rPr>
        <w:t xml:space="preserve">. </w:t>
      </w:r>
      <w:proofErr w:type="spellStart"/>
      <w:r w:rsidRPr="00C31356">
        <w:rPr>
          <w:i/>
        </w:rPr>
        <w:t>Opin</w:t>
      </w:r>
      <w:proofErr w:type="spellEnd"/>
      <w:r w:rsidRPr="00C31356">
        <w:rPr>
          <w:i/>
        </w:rPr>
        <w:t xml:space="preserve">. </w:t>
      </w:r>
      <w:proofErr w:type="spellStart"/>
      <w:r w:rsidRPr="00C31356">
        <w:rPr>
          <w:i/>
        </w:rPr>
        <w:t>Electrochem</w:t>
      </w:r>
      <w:proofErr w:type="spellEnd"/>
      <w:r w:rsidRPr="00C31356">
        <w:rPr>
          <w:i/>
        </w:rPr>
        <w:t>.</w:t>
      </w:r>
      <w:r w:rsidR="00C31356">
        <w:t>, 2018,</w:t>
      </w:r>
      <w:r w:rsidRPr="001012E4">
        <w:t xml:space="preserve"> </w:t>
      </w:r>
      <w:r w:rsidRPr="00C31356">
        <w:rPr>
          <w:b/>
        </w:rPr>
        <w:t>11</w:t>
      </w:r>
      <w:r w:rsidRPr="001012E4">
        <w:t>, 114–121</w:t>
      </w:r>
      <w:r w:rsidR="00C31356">
        <w:t>.</w:t>
      </w:r>
    </w:p>
    <w:p w:rsidR="00C31356" w:rsidRDefault="001012E4" w:rsidP="000B2D78">
      <w:pPr>
        <w:pStyle w:val="RSCR02References"/>
      </w:pPr>
      <w:r w:rsidRPr="001012E4">
        <w:t>P.</w:t>
      </w:r>
      <w:r w:rsidR="00C31356" w:rsidRPr="00C31356">
        <w:t xml:space="preserve"> </w:t>
      </w:r>
      <w:r w:rsidR="00C31356" w:rsidRPr="001012E4">
        <w:t>Dias,</w:t>
      </w:r>
      <w:r w:rsidR="00C31356">
        <w:t xml:space="preserve"> M. </w:t>
      </w:r>
      <w:proofErr w:type="spellStart"/>
      <w:r w:rsidR="00C31356">
        <w:t>Schreier</w:t>
      </w:r>
      <w:proofErr w:type="spellEnd"/>
      <w:r w:rsidR="00C31356">
        <w:t xml:space="preserve">, S. D. Tilley, J. Luo, J. </w:t>
      </w:r>
      <w:proofErr w:type="spellStart"/>
      <w:r w:rsidR="00C31356">
        <w:t>Azevedo</w:t>
      </w:r>
      <w:proofErr w:type="spellEnd"/>
      <w:r w:rsidR="00C31356">
        <w:t xml:space="preserve">, L. Andrade, D. Bi, A. </w:t>
      </w:r>
      <w:proofErr w:type="spellStart"/>
      <w:r w:rsidR="00C31356">
        <w:t>Hagfeldt</w:t>
      </w:r>
      <w:proofErr w:type="spellEnd"/>
      <w:r w:rsidR="00C31356">
        <w:t xml:space="preserve">, A. Mendes, M. </w:t>
      </w:r>
      <w:proofErr w:type="spellStart"/>
      <w:r w:rsidR="00C31356">
        <w:t>Gratzel</w:t>
      </w:r>
      <w:proofErr w:type="spellEnd"/>
      <w:r w:rsidR="00C31356">
        <w:t xml:space="preserve"> and M. T. Mayer,</w:t>
      </w:r>
      <w:r w:rsidRPr="001012E4">
        <w:t xml:space="preserve"> </w:t>
      </w:r>
      <w:r w:rsidRPr="00C31356">
        <w:rPr>
          <w:i/>
        </w:rPr>
        <w:t>Adv. Energy Mater.</w:t>
      </w:r>
      <w:r w:rsidR="00C31356">
        <w:t xml:space="preserve">, </w:t>
      </w:r>
      <w:r w:rsidR="00C31356" w:rsidRPr="00C31356">
        <w:rPr>
          <w:b/>
        </w:rPr>
        <w:t>2015</w:t>
      </w:r>
      <w:r w:rsidR="00C31356">
        <w:t>,</w:t>
      </w:r>
      <w:r w:rsidRPr="001012E4">
        <w:t xml:space="preserve"> 5, 1–9</w:t>
      </w:r>
      <w:r w:rsidR="00C31356">
        <w:t>.</w:t>
      </w:r>
    </w:p>
    <w:p w:rsidR="001012E4" w:rsidRPr="001012E4" w:rsidRDefault="001012E4" w:rsidP="000B2D78">
      <w:pPr>
        <w:pStyle w:val="RSCR02References"/>
      </w:pPr>
      <w:r w:rsidRPr="001012E4">
        <w:t>J.</w:t>
      </w:r>
      <w:r w:rsidR="00C31356" w:rsidRPr="00C31356">
        <w:t xml:space="preserve"> </w:t>
      </w:r>
      <w:proofErr w:type="spellStart"/>
      <w:r w:rsidR="00C31356" w:rsidRPr="001012E4">
        <w:t>Brillet</w:t>
      </w:r>
      <w:proofErr w:type="spellEnd"/>
      <w:r w:rsidR="00C31356" w:rsidRPr="001012E4">
        <w:t>,</w:t>
      </w:r>
      <w:r w:rsidR="00C31356">
        <w:t xml:space="preserve"> J. –H. Yum, M. </w:t>
      </w:r>
      <w:proofErr w:type="spellStart"/>
      <w:r w:rsidR="00C31356">
        <w:t>Cornuz</w:t>
      </w:r>
      <w:proofErr w:type="spellEnd"/>
      <w:r w:rsidR="00C31356">
        <w:t xml:space="preserve">, T. </w:t>
      </w:r>
      <w:proofErr w:type="spellStart"/>
      <w:r w:rsidR="00C31356">
        <w:t>Hisatomi</w:t>
      </w:r>
      <w:proofErr w:type="spellEnd"/>
      <w:r w:rsidR="00C31356">
        <w:t xml:space="preserve">, R. </w:t>
      </w:r>
      <w:proofErr w:type="spellStart"/>
      <w:r w:rsidR="00C31356">
        <w:t>Solarska</w:t>
      </w:r>
      <w:proofErr w:type="spellEnd"/>
      <w:r w:rsidR="00C31356">
        <w:t xml:space="preserve">, J. </w:t>
      </w:r>
      <w:proofErr w:type="spellStart"/>
      <w:r w:rsidR="00C31356">
        <w:t>Augustynski</w:t>
      </w:r>
      <w:proofErr w:type="spellEnd"/>
      <w:r w:rsidR="00C31356">
        <w:t xml:space="preserve">, M. </w:t>
      </w:r>
      <w:proofErr w:type="spellStart"/>
      <w:r w:rsidR="00C31356">
        <w:t>Graetzel</w:t>
      </w:r>
      <w:proofErr w:type="spellEnd"/>
      <w:r w:rsidR="00C31356">
        <w:t xml:space="preserve"> and K. </w:t>
      </w:r>
      <w:proofErr w:type="spellStart"/>
      <w:r w:rsidR="00C31356">
        <w:t>Sivula</w:t>
      </w:r>
      <w:proofErr w:type="spellEnd"/>
      <w:r w:rsidR="00C31356">
        <w:t>,</w:t>
      </w:r>
      <w:r w:rsidRPr="001012E4">
        <w:t xml:space="preserve"> </w:t>
      </w:r>
      <w:r w:rsidRPr="00C31356">
        <w:rPr>
          <w:i/>
        </w:rPr>
        <w:t>Nat. Photonics</w:t>
      </w:r>
      <w:r w:rsidR="00C31356">
        <w:t xml:space="preserve">, </w:t>
      </w:r>
      <w:r w:rsidR="00C31356" w:rsidRPr="00C31356">
        <w:rPr>
          <w:b/>
        </w:rPr>
        <w:t>2012</w:t>
      </w:r>
      <w:r w:rsidR="00C31356">
        <w:t>,</w:t>
      </w:r>
      <w:r w:rsidRPr="001012E4">
        <w:t xml:space="preserve"> 6, 824–828</w:t>
      </w:r>
      <w:r w:rsidR="00C31356">
        <w:t>.</w:t>
      </w:r>
    </w:p>
    <w:p w:rsidR="001012E4" w:rsidRPr="001012E4" w:rsidRDefault="001012E4" w:rsidP="001012E4">
      <w:pPr>
        <w:pStyle w:val="RSCR02References"/>
      </w:pPr>
      <w:r w:rsidRPr="001012E4">
        <w:t>F. F.</w:t>
      </w:r>
      <w:r w:rsidR="00C31356" w:rsidRPr="00C31356">
        <w:t xml:space="preserve"> </w:t>
      </w:r>
      <w:r w:rsidR="00C31356" w:rsidRPr="001012E4">
        <w:t xml:space="preserve">Abdi, </w:t>
      </w:r>
      <w:r w:rsidR="00C31356">
        <w:t xml:space="preserve">L. Han, A. H.M. </w:t>
      </w:r>
      <w:proofErr w:type="spellStart"/>
      <w:r w:rsidR="00C31356">
        <w:t>Smets</w:t>
      </w:r>
      <w:proofErr w:type="spellEnd"/>
      <w:r w:rsidR="00C31356">
        <w:t xml:space="preserve">, M. </w:t>
      </w:r>
      <w:proofErr w:type="spellStart"/>
      <w:r w:rsidR="00C31356">
        <w:t>Zeman</w:t>
      </w:r>
      <w:proofErr w:type="spellEnd"/>
      <w:r w:rsidR="00C31356">
        <w:t xml:space="preserve">, B. Dam and R. </w:t>
      </w:r>
      <w:proofErr w:type="spellStart"/>
      <w:r w:rsidR="00C31356">
        <w:t>Krol</w:t>
      </w:r>
      <w:proofErr w:type="spellEnd"/>
      <w:r w:rsidR="00C31356">
        <w:t>,</w:t>
      </w:r>
      <w:r w:rsidRPr="001012E4">
        <w:t xml:space="preserve"> </w:t>
      </w:r>
      <w:r w:rsidRPr="00C31356">
        <w:rPr>
          <w:i/>
        </w:rPr>
        <w:t xml:space="preserve">Nat. </w:t>
      </w:r>
      <w:proofErr w:type="spellStart"/>
      <w:r w:rsidRPr="00C31356">
        <w:rPr>
          <w:i/>
        </w:rPr>
        <w:t>Commun</w:t>
      </w:r>
      <w:proofErr w:type="spellEnd"/>
      <w:r w:rsidRPr="00C31356">
        <w:rPr>
          <w:i/>
        </w:rPr>
        <w:t>.</w:t>
      </w:r>
      <w:r w:rsidR="00C31356">
        <w:t>, 2013,</w:t>
      </w:r>
      <w:r w:rsidRPr="001012E4">
        <w:t xml:space="preserve"> </w:t>
      </w:r>
      <w:r w:rsidRPr="00C31356">
        <w:rPr>
          <w:b/>
        </w:rPr>
        <w:t>4</w:t>
      </w:r>
      <w:r w:rsidRPr="001012E4">
        <w:t>, 1–7</w:t>
      </w:r>
      <w:r w:rsidR="00C31356">
        <w:t>.</w:t>
      </w:r>
    </w:p>
    <w:p w:rsidR="001012E4" w:rsidRPr="001012E4" w:rsidRDefault="001012E4" w:rsidP="001012E4">
      <w:pPr>
        <w:pStyle w:val="RSCR02References"/>
      </w:pPr>
      <w:r w:rsidRPr="001012E4">
        <w:t>L.</w:t>
      </w:r>
      <w:r w:rsidR="001D43E9" w:rsidRPr="001D43E9">
        <w:t xml:space="preserve"> </w:t>
      </w:r>
      <w:r w:rsidR="001D43E9" w:rsidRPr="001012E4">
        <w:t>Han,</w:t>
      </w:r>
      <w:r w:rsidR="001D43E9">
        <w:t xml:space="preserve"> F. F. Abdi, R. </w:t>
      </w:r>
      <w:proofErr w:type="spellStart"/>
      <w:r w:rsidR="001D43E9">
        <w:t>Krol</w:t>
      </w:r>
      <w:proofErr w:type="spellEnd"/>
      <w:r w:rsidR="001D43E9">
        <w:t xml:space="preserve">, R. Liu, Z. Huang, H. –J. </w:t>
      </w:r>
      <w:proofErr w:type="spellStart"/>
      <w:r w:rsidR="001D43E9">
        <w:t>Lewerenz</w:t>
      </w:r>
      <w:proofErr w:type="spellEnd"/>
      <w:r w:rsidR="001D43E9">
        <w:t xml:space="preserve">, B. Dam, M. </w:t>
      </w:r>
      <w:proofErr w:type="spellStart"/>
      <w:r w:rsidR="001D43E9">
        <w:t>Zeman</w:t>
      </w:r>
      <w:proofErr w:type="spellEnd"/>
      <w:r w:rsidR="001D43E9">
        <w:t xml:space="preserve"> and A. H. M. </w:t>
      </w:r>
      <w:proofErr w:type="spellStart"/>
      <w:r w:rsidR="001D43E9">
        <w:t>Smets</w:t>
      </w:r>
      <w:proofErr w:type="spellEnd"/>
      <w:r w:rsidR="001D43E9">
        <w:t>,</w:t>
      </w:r>
      <w:r w:rsidRPr="001012E4">
        <w:t xml:space="preserve"> </w:t>
      </w:r>
      <w:proofErr w:type="spellStart"/>
      <w:r w:rsidRPr="001D43E9">
        <w:rPr>
          <w:i/>
        </w:rPr>
        <w:t>ChemSusChem</w:t>
      </w:r>
      <w:proofErr w:type="spellEnd"/>
      <w:r w:rsidR="001D43E9">
        <w:t>, 2014,</w:t>
      </w:r>
      <w:r w:rsidRPr="001012E4">
        <w:t xml:space="preserve"> </w:t>
      </w:r>
      <w:r w:rsidRPr="001D43E9">
        <w:rPr>
          <w:b/>
        </w:rPr>
        <w:t>7</w:t>
      </w:r>
      <w:r w:rsidRPr="001012E4">
        <w:t>, 2832–2838</w:t>
      </w:r>
      <w:r w:rsidR="001D43E9">
        <w:t>.</w:t>
      </w:r>
    </w:p>
    <w:p w:rsidR="001012E4" w:rsidRPr="001012E4" w:rsidRDefault="001012E4" w:rsidP="001012E4">
      <w:pPr>
        <w:pStyle w:val="RSCR02References"/>
      </w:pPr>
      <w:proofErr w:type="spellStart"/>
      <w:r w:rsidRPr="001012E4">
        <w:t>Gurudayal</w:t>
      </w:r>
      <w:proofErr w:type="spellEnd"/>
      <w:r w:rsidR="006A2E87">
        <w:t xml:space="preserve">, D. </w:t>
      </w:r>
      <w:proofErr w:type="spellStart"/>
      <w:r w:rsidR="006A2E87">
        <w:t>Sabba</w:t>
      </w:r>
      <w:proofErr w:type="spellEnd"/>
      <w:r w:rsidR="006A2E87">
        <w:t xml:space="preserve">, M. H. Kumar, L. H. Wong, J. Barber, M. </w:t>
      </w:r>
      <w:proofErr w:type="spellStart"/>
      <w:r w:rsidR="006A2E87">
        <w:t>Gratzel</w:t>
      </w:r>
      <w:proofErr w:type="spellEnd"/>
      <w:r w:rsidR="006A2E87">
        <w:t xml:space="preserve"> and N. Mathews, </w:t>
      </w:r>
      <w:r w:rsidRPr="006A2E87">
        <w:rPr>
          <w:i/>
        </w:rPr>
        <w:t>Nano Lett.</w:t>
      </w:r>
      <w:r w:rsidR="006A2E87">
        <w:t>, 2015,</w:t>
      </w:r>
      <w:r w:rsidRPr="001012E4">
        <w:t xml:space="preserve"> </w:t>
      </w:r>
      <w:r w:rsidRPr="006A2E87">
        <w:rPr>
          <w:b/>
        </w:rPr>
        <w:t>15</w:t>
      </w:r>
      <w:r w:rsidRPr="001012E4">
        <w:t>, 3833–3839.</w:t>
      </w:r>
    </w:p>
    <w:p w:rsidR="001012E4" w:rsidRPr="001012E4" w:rsidRDefault="001012E4" w:rsidP="001012E4">
      <w:pPr>
        <w:pStyle w:val="RSCR02References"/>
      </w:pPr>
      <w:r w:rsidRPr="001012E4">
        <w:t>Y.</w:t>
      </w:r>
      <w:r w:rsidR="00DD0C87" w:rsidRPr="00DD0C87">
        <w:t xml:space="preserve"> </w:t>
      </w:r>
      <w:proofErr w:type="spellStart"/>
      <w:r w:rsidR="00DD0C87" w:rsidRPr="001012E4">
        <w:t>Qiu</w:t>
      </w:r>
      <w:proofErr w:type="spellEnd"/>
      <w:r w:rsidR="00DD0C87" w:rsidRPr="001012E4">
        <w:t>,</w:t>
      </w:r>
      <w:r w:rsidR="00DD0C87">
        <w:t xml:space="preserve"> W. Liu, W. Chen, G. Zhou, P. –C. Hsu, R. Zhang, Z. Liang, S. Fan, Y. Zhang and Y. Cui,</w:t>
      </w:r>
      <w:r w:rsidRPr="001012E4">
        <w:t xml:space="preserve"> </w:t>
      </w:r>
      <w:r w:rsidRPr="00DD0C87">
        <w:rPr>
          <w:i/>
        </w:rPr>
        <w:t>Sci. Adv.</w:t>
      </w:r>
      <w:r w:rsidR="00DD0C87">
        <w:t>, 2016,</w:t>
      </w:r>
      <w:r w:rsidRPr="001012E4">
        <w:t xml:space="preserve"> </w:t>
      </w:r>
      <w:r w:rsidRPr="00DD0C87">
        <w:rPr>
          <w:b/>
        </w:rPr>
        <w:t>2</w:t>
      </w:r>
      <w:r w:rsidR="00DD0C87">
        <w:t>, e1501764</w:t>
      </w:r>
      <w:r w:rsidRPr="001012E4">
        <w:t>.</w:t>
      </w:r>
    </w:p>
    <w:p w:rsidR="001012E4" w:rsidRPr="001012E4" w:rsidRDefault="001012E4" w:rsidP="001012E4">
      <w:pPr>
        <w:pStyle w:val="RSCR02References"/>
      </w:pPr>
      <w:r w:rsidRPr="001012E4">
        <w:lastRenderedPageBreak/>
        <w:t>Y. W.</w:t>
      </w:r>
      <w:r w:rsidR="00DD0C87" w:rsidRPr="00DD0C87">
        <w:t xml:space="preserve"> </w:t>
      </w:r>
      <w:r w:rsidR="00DD0C87" w:rsidRPr="001012E4">
        <w:t>Lee,</w:t>
      </w:r>
      <w:r w:rsidR="00DD0C87">
        <w:t xml:space="preserve"> P. </w:t>
      </w:r>
      <w:proofErr w:type="spellStart"/>
      <w:r w:rsidR="00DD0C87">
        <w:t>Boonmongkolras</w:t>
      </w:r>
      <w:proofErr w:type="spellEnd"/>
      <w:r w:rsidR="00DD0C87">
        <w:t xml:space="preserve">, E. J. Son, J. Kim, S. H. Lee, S. K. Kuk, J. W. </w:t>
      </w:r>
      <w:proofErr w:type="spellStart"/>
      <w:r w:rsidR="00DD0C87">
        <w:t>Ko</w:t>
      </w:r>
      <w:proofErr w:type="spellEnd"/>
      <w:r w:rsidR="00DD0C87">
        <w:t xml:space="preserve">, B. Shin and C. B. Park, </w:t>
      </w:r>
      <w:r w:rsidRPr="00DD0C87">
        <w:rPr>
          <w:i/>
        </w:rPr>
        <w:t xml:space="preserve">Nat. </w:t>
      </w:r>
      <w:proofErr w:type="spellStart"/>
      <w:r w:rsidRPr="00DD0C87">
        <w:rPr>
          <w:i/>
        </w:rPr>
        <w:t>Commun</w:t>
      </w:r>
      <w:proofErr w:type="spellEnd"/>
      <w:r w:rsidRPr="00DD0C87">
        <w:rPr>
          <w:i/>
        </w:rPr>
        <w:t>.</w:t>
      </w:r>
      <w:r w:rsidR="00DD0C87">
        <w:t>, 2018,</w:t>
      </w:r>
      <w:r w:rsidRPr="001012E4">
        <w:t xml:space="preserve"> </w:t>
      </w:r>
      <w:r w:rsidRPr="00DD0C87">
        <w:rPr>
          <w:b/>
        </w:rPr>
        <w:t>9</w:t>
      </w:r>
      <w:r w:rsidRPr="001012E4">
        <w:t>, 4208</w:t>
      </w:r>
      <w:r w:rsidR="00DD0C87">
        <w:t>.</w:t>
      </w:r>
    </w:p>
    <w:p w:rsidR="001012E4" w:rsidRPr="001012E4" w:rsidRDefault="001012E4" w:rsidP="001012E4">
      <w:pPr>
        <w:pStyle w:val="RSCR02References"/>
      </w:pPr>
      <w:r w:rsidRPr="001012E4">
        <w:t>V.</w:t>
      </w:r>
      <w:r w:rsidR="007500FE" w:rsidRPr="007500FE">
        <w:t xml:space="preserve"> </w:t>
      </w:r>
      <w:r w:rsidR="007500FE" w:rsidRPr="001012E4">
        <w:t>Andrei,</w:t>
      </w:r>
      <w:r w:rsidR="007500FE">
        <w:t xml:space="preserve"> R. L. Z. </w:t>
      </w:r>
      <w:proofErr w:type="spellStart"/>
      <w:r w:rsidR="007500FE">
        <w:t>Hoye</w:t>
      </w:r>
      <w:proofErr w:type="spellEnd"/>
      <w:r w:rsidR="007500FE">
        <w:t xml:space="preserve">, M. Crespo-Quesada, M. Bajada, S. Ahmad, M. D. </w:t>
      </w:r>
      <w:proofErr w:type="spellStart"/>
      <w:r w:rsidR="007500FE">
        <w:t>Volder</w:t>
      </w:r>
      <w:proofErr w:type="spellEnd"/>
      <w:r w:rsidR="007500FE">
        <w:t xml:space="preserve">, R. Friend and E. </w:t>
      </w:r>
      <w:proofErr w:type="spellStart"/>
      <w:r w:rsidR="007500FE">
        <w:t>Reisner</w:t>
      </w:r>
      <w:proofErr w:type="spellEnd"/>
      <w:r w:rsidR="007500FE">
        <w:t xml:space="preserve">, </w:t>
      </w:r>
      <w:r w:rsidRPr="007500FE">
        <w:rPr>
          <w:i/>
        </w:rPr>
        <w:t>Adv. Energy Mater.</w:t>
      </w:r>
      <w:r w:rsidR="007500FE">
        <w:t>, 2018,</w:t>
      </w:r>
      <w:r w:rsidRPr="001012E4">
        <w:t xml:space="preserve"> </w:t>
      </w:r>
      <w:r w:rsidRPr="007500FE">
        <w:rPr>
          <w:b/>
        </w:rPr>
        <w:t>8</w:t>
      </w:r>
      <w:r w:rsidRPr="001012E4">
        <w:t>, 1801403</w:t>
      </w:r>
      <w:r w:rsidR="007500FE">
        <w:t>.</w:t>
      </w:r>
    </w:p>
    <w:p w:rsidR="001012E4" w:rsidRPr="001012E4" w:rsidRDefault="001012E4" w:rsidP="001012E4">
      <w:pPr>
        <w:pStyle w:val="RSCR02References"/>
      </w:pPr>
      <w:r w:rsidRPr="001012E4">
        <w:t>X.</w:t>
      </w:r>
      <w:r w:rsidR="007500FE" w:rsidRPr="007500FE">
        <w:t xml:space="preserve"> </w:t>
      </w:r>
      <w:r w:rsidR="007500FE" w:rsidRPr="001012E4">
        <w:t>Li,</w:t>
      </w:r>
      <w:r w:rsidR="007500FE">
        <w:t xml:space="preserve"> M. </w:t>
      </w:r>
      <w:proofErr w:type="spellStart"/>
      <w:r w:rsidR="007500FE">
        <w:t>Jia</w:t>
      </w:r>
      <w:proofErr w:type="spellEnd"/>
      <w:r w:rsidR="007500FE">
        <w:t>, Y. Lu, N. Li, Y. –Z. Zheng, X. Tao and M. Huang,</w:t>
      </w:r>
      <w:r w:rsidRPr="001012E4">
        <w:t xml:space="preserve"> </w:t>
      </w:r>
      <w:proofErr w:type="spellStart"/>
      <w:r w:rsidRPr="007500FE">
        <w:rPr>
          <w:i/>
        </w:rPr>
        <w:t>Electrochim</w:t>
      </w:r>
      <w:proofErr w:type="spellEnd"/>
      <w:r w:rsidRPr="007500FE">
        <w:rPr>
          <w:i/>
        </w:rPr>
        <w:t xml:space="preserve">. </w:t>
      </w:r>
      <w:proofErr w:type="spellStart"/>
      <w:r w:rsidRPr="007500FE">
        <w:rPr>
          <w:i/>
        </w:rPr>
        <w:t>Acta</w:t>
      </w:r>
      <w:proofErr w:type="spellEnd"/>
      <w:r w:rsidR="007500FE">
        <w:rPr>
          <w:i/>
        </w:rPr>
        <w:t>,</w:t>
      </w:r>
      <w:r w:rsidRPr="001012E4">
        <w:t xml:space="preserve"> </w:t>
      </w:r>
      <w:r w:rsidR="007500FE">
        <w:t xml:space="preserve">2020, </w:t>
      </w:r>
      <w:r w:rsidRPr="007500FE">
        <w:rPr>
          <w:b/>
        </w:rPr>
        <w:t>330</w:t>
      </w:r>
      <w:r w:rsidRPr="001012E4">
        <w:t>, 135183</w:t>
      </w:r>
      <w:r w:rsidR="007500FE">
        <w:t>.</w:t>
      </w:r>
    </w:p>
    <w:p w:rsidR="001012E4" w:rsidRPr="001012E4" w:rsidRDefault="001012E4" w:rsidP="001012E4">
      <w:pPr>
        <w:pStyle w:val="RSCR02References"/>
      </w:pPr>
      <w:r w:rsidRPr="001012E4">
        <w:t>R.</w:t>
      </w:r>
      <w:r w:rsidR="007500FE" w:rsidRPr="007500FE">
        <w:t xml:space="preserve"> </w:t>
      </w:r>
      <w:r w:rsidR="007500FE" w:rsidRPr="001012E4">
        <w:t>Fan,</w:t>
      </w:r>
      <w:r w:rsidR="007500FE">
        <w:t xml:space="preserve"> S. Cheng, G. Huang, Y. Wang, Y. Zhang, S. </w:t>
      </w:r>
      <w:proofErr w:type="spellStart"/>
      <w:r w:rsidR="007500FE">
        <w:t>Vanka</w:t>
      </w:r>
      <w:proofErr w:type="spellEnd"/>
      <w:r w:rsidR="007500FE">
        <w:t xml:space="preserve">, G. A. </w:t>
      </w:r>
      <w:proofErr w:type="spellStart"/>
      <w:r w:rsidR="007500FE">
        <w:t>Botton</w:t>
      </w:r>
      <w:proofErr w:type="spellEnd"/>
      <w:r w:rsidR="007500FE">
        <w:t xml:space="preserve">, Z. </w:t>
      </w:r>
      <w:proofErr w:type="spellStart"/>
      <w:r w:rsidR="007500FE">
        <w:t>Mi</w:t>
      </w:r>
      <w:proofErr w:type="spellEnd"/>
      <w:r w:rsidR="007500FE">
        <w:t xml:space="preserve"> and M. Shen, </w:t>
      </w:r>
      <w:r w:rsidRPr="007500FE">
        <w:rPr>
          <w:i/>
        </w:rPr>
        <w:t>J. Mater. Chem. A</w:t>
      </w:r>
      <w:r w:rsidR="007500FE">
        <w:t>, 2019,</w:t>
      </w:r>
      <w:r w:rsidRPr="001012E4">
        <w:t xml:space="preserve"> </w:t>
      </w:r>
      <w:r w:rsidRPr="007500FE">
        <w:rPr>
          <w:b/>
        </w:rPr>
        <w:t>7</w:t>
      </w:r>
      <w:r w:rsidRPr="001012E4">
        <w:t>, 2200–2209</w:t>
      </w:r>
      <w:r w:rsidR="007500FE">
        <w:t>.</w:t>
      </w:r>
    </w:p>
    <w:p w:rsidR="001012E4" w:rsidRPr="001012E4" w:rsidRDefault="001012E4" w:rsidP="001012E4">
      <w:pPr>
        <w:pStyle w:val="RSCR02References"/>
      </w:pPr>
      <w:r w:rsidRPr="001012E4">
        <w:t>K.</w:t>
      </w:r>
      <w:r w:rsidR="00294F07" w:rsidRPr="00294F07">
        <w:t xml:space="preserve"> </w:t>
      </w:r>
      <w:r w:rsidR="00294F07" w:rsidRPr="001012E4">
        <w:t>Zhang,</w:t>
      </w:r>
      <w:r w:rsidRPr="001012E4">
        <w:t xml:space="preserve"> M.</w:t>
      </w:r>
      <w:r w:rsidR="00294F07" w:rsidRPr="00294F07">
        <w:t xml:space="preserve"> </w:t>
      </w:r>
      <w:r w:rsidR="00294F07" w:rsidRPr="001012E4">
        <w:t>Ma,</w:t>
      </w:r>
      <w:r w:rsidRPr="001012E4">
        <w:t xml:space="preserve"> P.</w:t>
      </w:r>
      <w:r w:rsidR="00294F07" w:rsidRPr="00294F07">
        <w:t xml:space="preserve"> </w:t>
      </w:r>
      <w:r w:rsidR="00294F07" w:rsidRPr="001012E4">
        <w:t>Li,</w:t>
      </w:r>
      <w:r w:rsidRPr="001012E4">
        <w:t xml:space="preserve"> D. H.</w:t>
      </w:r>
      <w:r w:rsidR="00294F07">
        <w:t xml:space="preserve"> Wang and</w:t>
      </w:r>
      <w:r w:rsidRPr="001012E4">
        <w:t xml:space="preserve"> J. H.</w:t>
      </w:r>
      <w:r w:rsidR="00294F07" w:rsidRPr="00294F07">
        <w:t xml:space="preserve"> </w:t>
      </w:r>
      <w:r w:rsidR="00294F07" w:rsidRPr="001012E4">
        <w:t>Park,</w:t>
      </w:r>
      <w:r w:rsidRPr="001012E4">
        <w:t xml:space="preserve"> </w:t>
      </w:r>
      <w:r w:rsidRPr="00294F07">
        <w:rPr>
          <w:i/>
        </w:rPr>
        <w:t>Adv. Energy Mater.</w:t>
      </w:r>
      <w:r w:rsidR="00294F07">
        <w:t>,</w:t>
      </w:r>
      <w:r w:rsidR="00D57BE4">
        <w:t xml:space="preserve"> 2016,</w:t>
      </w:r>
      <w:r w:rsidR="00294F07">
        <w:t xml:space="preserve"> </w:t>
      </w:r>
      <w:r w:rsidRPr="00294F07">
        <w:rPr>
          <w:b/>
        </w:rPr>
        <w:t>6</w:t>
      </w:r>
      <w:r w:rsidRPr="001012E4">
        <w:t>, 1–16</w:t>
      </w:r>
      <w:r w:rsidR="00294F07">
        <w:t>.</w:t>
      </w:r>
    </w:p>
    <w:p w:rsidR="00F157DD" w:rsidRPr="001012E4" w:rsidRDefault="001012E4" w:rsidP="001012E4">
      <w:pPr>
        <w:pStyle w:val="RSCR02References"/>
      </w:pPr>
      <w:r w:rsidRPr="001012E4">
        <w:t>O. S.</w:t>
      </w:r>
      <w:r w:rsidR="00A50054" w:rsidRPr="00A50054">
        <w:t xml:space="preserve"> </w:t>
      </w:r>
      <w:proofErr w:type="spellStart"/>
      <w:r w:rsidR="00A50054" w:rsidRPr="001012E4">
        <w:t>Hutter</w:t>
      </w:r>
      <w:proofErr w:type="spellEnd"/>
      <w:r w:rsidR="00A50054" w:rsidRPr="001012E4">
        <w:t>,</w:t>
      </w:r>
      <w:r w:rsidRPr="001012E4">
        <w:t xml:space="preserve"> L. J.</w:t>
      </w:r>
      <w:r w:rsidR="00A50054" w:rsidRPr="001012E4">
        <w:t xml:space="preserve"> Phillips,</w:t>
      </w:r>
      <w:r w:rsidRPr="001012E4">
        <w:t xml:space="preserve"> K.</w:t>
      </w:r>
      <w:r w:rsidR="00A50054">
        <w:t xml:space="preserve"> </w:t>
      </w:r>
      <w:proofErr w:type="spellStart"/>
      <w:r w:rsidR="00A50054">
        <w:t>Durose</w:t>
      </w:r>
      <w:proofErr w:type="spellEnd"/>
      <w:r w:rsidR="00A50054">
        <w:t xml:space="preserve"> and</w:t>
      </w:r>
      <w:r w:rsidRPr="001012E4">
        <w:t xml:space="preserve"> J. D.</w:t>
      </w:r>
      <w:r w:rsidR="00A50054" w:rsidRPr="00A50054">
        <w:t xml:space="preserve"> </w:t>
      </w:r>
      <w:r w:rsidR="00A50054" w:rsidRPr="001012E4">
        <w:t>Major,</w:t>
      </w:r>
      <w:r w:rsidRPr="001012E4">
        <w:t xml:space="preserve"> </w:t>
      </w:r>
      <w:r w:rsidRPr="00A50054">
        <w:rPr>
          <w:i/>
        </w:rPr>
        <w:t>Sol. Energy Mater. Sol. Cells</w:t>
      </w:r>
      <w:r w:rsidR="00A50054">
        <w:t>, 2018,</w:t>
      </w:r>
      <w:r w:rsidRPr="001012E4">
        <w:t xml:space="preserve"> </w:t>
      </w:r>
      <w:r w:rsidRPr="00A50054">
        <w:rPr>
          <w:b/>
        </w:rPr>
        <w:t>188</w:t>
      </w:r>
      <w:r w:rsidRPr="001012E4">
        <w:t>, 177–181</w:t>
      </w:r>
      <w:r w:rsidR="00A50054">
        <w:t>.</w:t>
      </w:r>
      <w:r w:rsidRPr="001012E4">
        <w:t xml:space="preserve"> </w:t>
      </w:r>
    </w:p>
    <w:sectPr w:rsidR="00F157DD" w:rsidRPr="001012E4"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27FA" w:rsidRDefault="005527FA" w:rsidP="00E547DB">
      <w:pPr>
        <w:spacing w:after="0" w:line="240" w:lineRule="auto"/>
      </w:pPr>
      <w:r>
        <w:separator/>
      </w:r>
    </w:p>
    <w:p w:rsidR="005527FA" w:rsidRDefault="005527FA"/>
    <w:p w:rsidR="005527FA" w:rsidRDefault="005527FA"/>
    <w:p w:rsidR="005527FA" w:rsidRDefault="005527FA"/>
    <w:p w:rsidR="005527FA" w:rsidRDefault="005527FA"/>
    <w:p w:rsidR="005527FA" w:rsidRDefault="005527FA"/>
  </w:endnote>
  <w:endnote w:type="continuationSeparator" w:id="0">
    <w:p w:rsidR="005527FA" w:rsidRDefault="005527FA" w:rsidP="00E547DB">
      <w:pPr>
        <w:spacing w:after="0" w:line="240" w:lineRule="auto"/>
      </w:pPr>
      <w:r>
        <w:continuationSeparator/>
      </w:r>
    </w:p>
    <w:p w:rsidR="005527FA" w:rsidRDefault="005527FA"/>
    <w:p w:rsidR="005527FA" w:rsidRDefault="005527FA"/>
    <w:p w:rsidR="005527FA" w:rsidRDefault="005527FA"/>
    <w:p w:rsidR="005527FA" w:rsidRDefault="005527FA"/>
    <w:p w:rsidR="005527FA" w:rsidRDefault="005527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A7F518A6-6A37-4F99-8017-0CD6F5BE64A2}"/>
    <w:embedBold r:id="rId2" w:fontKey="{E631C9FE-859E-4803-B09E-AD4030505FF5}"/>
    <w:embedItalic r:id="rId3" w:fontKey="{58D96E19-3C16-4536-AFBC-656D339C0BF6}"/>
    <w:embedBoldItalic r:id="rId4" w:fontKey="{1F9E8054-6C65-4E9F-983E-5B1F5E83FD87}"/>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embedRegular r:id="rId5" w:fontKey="{A1D879CD-E7AA-4EC2-87E4-FCD96059F58D}"/>
  </w:font>
  <w:font w:name="Cambria Math">
    <w:panose1 w:val="02040503050406030204"/>
    <w:charset w:val="00"/>
    <w:family w:val="roman"/>
    <w:pitch w:val="variable"/>
    <w:sig w:usb0="E00002FF" w:usb1="420024FF" w:usb2="00000000" w:usb3="00000000" w:csb0="0000019F" w:csb1="00000000"/>
    <w:embedRegular r:id="rId6" w:fontKey="{685F487C-463F-4BD3-B21D-8B6C7190CD2F}"/>
  </w:font>
  <w:font w:name="Cambria">
    <w:panose1 w:val="02040503050406030204"/>
    <w:charset w:val="00"/>
    <w:family w:val="roman"/>
    <w:pitch w:val="variable"/>
    <w:sig w:usb0="E00002FF" w:usb1="400004FF" w:usb2="00000000" w:usb3="00000000" w:csb0="0000019F" w:csb1="00000000"/>
    <w:embedRegular r:id="rId7" w:fontKey="{C96992BE-4F77-444F-BB75-A1D6CE21E21B}"/>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Pr="006602F1" w:rsidRDefault="000B2D78" w:rsidP="00D45ADF">
    <w:pPr>
      <w:pStyle w:val="a4"/>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31939">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Pr="006602F1" w:rsidRDefault="000B2D78" w:rsidP="00D45ADF">
    <w:pPr>
      <w:pStyle w:val="a4"/>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31939">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Pr="006602F1" w:rsidRDefault="000B2D78" w:rsidP="00D45ADF">
    <w:pPr>
      <w:pStyle w:val="a4"/>
      <w:tabs>
        <w:tab w:val="clear" w:pos="4513"/>
        <w:tab w:val="clear" w:pos="9026"/>
        <w:tab w:val="right" w:pos="10206"/>
      </w:tabs>
      <w:spacing w:before="480"/>
      <w:rPr>
        <w:sz w:val="16"/>
        <w:szCs w:val="16"/>
      </w:rPr>
    </w:pPr>
    <w:r>
      <w:rPr>
        <w:noProof/>
        <w:lang w:val="en-US" w:eastAsia="ko-KR"/>
      </w:rPr>
      <mc:AlternateContent>
        <mc:Choice Requires="wps">
          <w:drawing>
            <wp:anchor distT="0" distB="0" distL="114300" distR="114300" simplePos="0" relativeHeight="251664384" behindDoc="0" locked="0" layoutInCell="1" allowOverlap="1" wp14:anchorId="797DAFAE" wp14:editId="65C98D1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DAFAE" id="_x0000_t202" coordsize="21600,21600" o:spt="202" path="m,l,21600r21600,l21600,xe">
              <v:stroke joinstyle="miter"/>
              <v:path gradientshapeok="t" o:connecttype="rect"/>
            </v:shapetype>
            <v:shape id="_x0000_s1045"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0B2D78" w:rsidRPr="00F20A7C" w:rsidRDefault="000B2D7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27FA" w:rsidRDefault="005527FA" w:rsidP="00E547DB">
      <w:pPr>
        <w:spacing w:after="0" w:line="240" w:lineRule="auto"/>
      </w:pPr>
      <w:r>
        <w:separator/>
      </w:r>
    </w:p>
    <w:p w:rsidR="005527FA" w:rsidRDefault="005527FA"/>
    <w:p w:rsidR="005527FA" w:rsidRDefault="005527FA"/>
    <w:p w:rsidR="005527FA" w:rsidRDefault="005527FA"/>
    <w:p w:rsidR="005527FA" w:rsidRDefault="005527FA"/>
    <w:p w:rsidR="005527FA" w:rsidRDefault="005527FA"/>
  </w:footnote>
  <w:footnote w:type="continuationSeparator" w:id="0">
    <w:p w:rsidR="005527FA" w:rsidRDefault="005527FA" w:rsidP="00E547DB">
      <w:pPr>
        <w:spacing w:after="0" w:line="240" w:lineRule="auto"/>
      </w:pPr>
      <w:r>
        <w:continuationSeparator/>
      </w:r>
    </w:p>
    <w:p w:rsidR="005527FA" w:rsidRDefault="005527FA"/>
    <w:p w:rsidR="005527FA" w:rsidRDefault="005527FA"/>
    <w:p w:rsidR="005527FA" w:rsidRDefault="005527FA"/>
    <w:p w:rsidR="005527FA" w:rsidRDefault="005527FA"/>
    <w:p w:rsidR="005527FA" w:rsidRDefault="005527F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Pr="00E70DCE" w:rsidRDefault="000B2D78" w:rsidP="00D45ADF">
    <w:pPr>
      <w:pStyle w:val="a3"/>
      <w:tabs>
        <w:tab w:val="clear" w:pos="4513"/>
        <w:tab w:val="clear" w:pos="9026"/>
        <w:tab w:val="right" w:pos="10206"/>
      </w:tabs>
      <w:spacing w:after="240"/>
      <w:rPr>
        <w:rFonts w:cstheme="minorHAnsi"/>
        <w:color w:val="999999"/>
        <w:sz w:val="20"/>
        <w:szCs w:val="20"/>
      </w:rPr>
    </w:pPr>
    <w:r>
      <w:rPr>
        <w:noProof/>
        <w:lang w:val="en-US" w:eastAsia="ko-KR"/>
      </w:rPr>
      <mc:AlternateContent>
        <mc:Choice Requires="wps">
          <w:drawing>
            <wp:anchor distT="0" distB="0" distL="114300" distR="114300" simplePos="0" relativeHeight="251668480" behindDoc="0" locked="0" layoutInCell="1" allowOverlap="1" wp14:anchorId="5947067A" wp14:editId="14D06B3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47067A" id="_x0000_t202" coordsize="21600,21600" o:spt="202" path="m,l,21600r21600,l21600,xe">
              <v:stroke joinstyle="miter"/>
              <v:path gradientshapeok="t" o:connecttype="rect"/>
            </v:shapetype>
            <v:shape id="_x0000_s1040"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eastAsia="ko-KR"/>
      </w:rPr>
      <mc:AlternateContent>
        <mc:Choice Requires="wps">
          <w:drawing>
            <wp:anchor distT="0" distB="0" distL="114300" distR="114300" simplePos="0" relativeHeight="251666432" behindDoc="0" locked="0" layoutInCell="1" allowOverlap="1" wp14:anchorId="1AADB7E2" wp14:editId="1574149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ADB7E2" id="_x0000_s1041"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Pr="009316A6" w:rsidRDefault="000B2D78" w:rsidP="00D45ADF">
    <w:pPr>
      <w:pStyle w:val="a3"/>
      <w:tabs>
        <w:tab w:val="clear" w:pos="4513"/>
        <w:tab w:val="clear" w:pos="9026"/>
        <w:tab w:val="right" w:pos="10206"/>
      </w:tabs>
      <w:spacing w:after="240"/>
      <w:rPr>
        <w:rFonts w:cstheme="minorHAnsi"/>
        <w:b/>
        <w:color w:val="999999"/>
        <w:sz w:val="20"/>
        <w:szCs w:val="20"/>
      </w:rPr>
    </w:pPr>
    <w:r>
      <w:rPr>
        <w:noProof/>
        <w:lang w:val="en-US" w:eastAsia="ko-KR"/>
      </w:rPr>
      <mc:AlternateContent>
        <mc:Choice Requires="wps">
          <w:drawing>
            <wp:anchor distT="0" distB="0" distL="114300" distR="114300" simplePos="0" relativeHeight="251672576" behindDoc="0" locked="0" layoutInCell="1" allowOverlap="1" wp14:anchorId="2146ED9A" wp14:editId="3915F36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46ED9A" id="_x0000_t202" coordsize="21600,21600" o:spt="202" path="m,l,21600r21600,l21600,xe">
              <v:stroke joinstyle="miter"/>
              <v:path gradientshapeok="t" o:connecttype="rect"/>
            </v:shapetype>
            <v:shape id="_x0000_s1042"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eastAsia="ko-KR"/>
      </w:rPr>
      <mc:AlternateContent>
        <mc:Choice Requires="wps">
          <w:drawing>
            <wp:anchor distT="0" distB="0" distL="114300" distR="114300" simplePos="0" relativeHeight="251670528" behindDoc="0" locked="0" layoutInCell="1" allowOverlap="1" wp14:anchorId="1A26A030" wp14:editId="56DC240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26A030" id="_x0000_s1043"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D78" w:rsidRDefault="000B2D78"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val="en-US" w:eastAsia="ko-KR"/>
      </w:rPr>
      <mc:AlternateContent>
        <mc:Choice Requires="wps">
          <w:drawing>
            <wp:anchor distT="0" distB="0" distL="114300" distR="114300" simplePos="0" relativeHeight="251662336" behindDoc="0" locked="0" layoutInCell="1" allowOverlap="1" wp14:anchorId="565E4102" wp14:editId="78F0D33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65E4102" id="_x0000_t202" coordsize="21600,21600" o:spt="202" path="m,l,21600r21600,l21600,xe">
              <v:stroke joinstyle="miter"/>
              <v:path gradientshapeok="t" o:connecttype="rect"/>
            </v:shapetype>
            <v:shape id="_x0000_s1044"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0B2D78" w:rsidRPr="00F20A7C" w:rsidRDefault="000B2D7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rsidR="000B2D78" w:rsidRDefault="000B2D78" w:rsidP="00180ABE">
    <w:pPr>
      <w:pStyle w:val="a3"/>
      <w:shd w:val="clear" w:color="auto" w:fill="FFFFFF" w:themeFill="background1"/>
      <w:tabs>
        <w:tab w:val="clear" w:pos="4513"/>
        <w:tab w:val="clear" w:pos="9026"/>
        <w:tab w:val="right" w:pos="10205"/>
      </w:tabs>
      <w:spacing w:after="240"/>
      <w:rPr>
        <w:b/>
        <w:sz w:val="32"/>
        <w:szCs w:val="32"/>
      </w:rPr>
    </w:pPr>
  </w:p>
  <w:p w:rsidR="000B2D78" w:rsidRPr="00180ABE" w:rsidRDefault="000B2D78"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TrueTypeFonts/>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ko-KR" w:vendorID="64" w:dllVersion="131077" w:nlCheck="1" w:checkStyle="1"/>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5B8A"/>
    <w:rsid w:val="000217F6"/>
    <w:rsid w:val="00022D8A"/>
    <w:rsid w:val="00031939"/>
    <w:rsid w:val="0003744F"/>
    <w:rsid w:val="000622D1"/>
    <w:rsid w:val="00071E41"/>
    <w:rsid w:val="00073639"/>
    <w:rsid w:val="000A2670"/>
    <w:rsid w:val="000B2D78"/>
    <w:rsid w:val="000C0A9D"/>
    <w:rsid w:val="000D2FAC"/>
    <w:rsid w:val="000D5891"/>
    <w:rsid w:val="000D6963"/>
    <w:rsid w:val="000E7A32"/>
    <w:rsid w:val="000F0959"/>
    <w:rsid w:val="000F3A41"/>
    <w:rsid w:val="001012E4"/>
    <w:rsid w:val="00120227"/>
    <w:rsid w:val="00126027"/>
    <w:rsid w:val="0013477C"/>
    <w:rsid w:val="0014018F"/>
    <w:rsid w:val="001508E9"/>
    <w:rsid w:val="001633D9"/>
    <w:rsid w:val="0016587B"/>
    <w:rsid w:val="00180ABE"/>
    <w:rsid w:val="001864AE"/>
    <w:rsid w:val="001923AB"/>
    <w:rsid w:val="00192484"/>
    <w:rsid w:val="00192A09"/>
    <w:rsid w:val="00192C2C"/>
    <w:rsid w:val="001C1EB8"/>
    <w:rsid w:val="001D43E9"/>
    <w:rsid w:val="00206A82"/>
    <w:rsid w:val="00214BEC"/>
    <w:rsid w:val="00222821"/>
    <w:rsid w:val="00237C8A"/>
    <w:rsid w:val="0024022C"/>
    <w:rsid w:val="00241ACD"/>
    <w:rsid w:val="00251E68"/>
    <w:rsid w:val="00253551"/>
    <w:rsid w:val="00270DD5"/>
    <w:rsid w:val="00271235"/>
    <w:rsid w:val="00272D6F"/>
    <w:rsid w:val="00294F07"/>
    <w:rsid w:val="002A5421"/>
    <w:rsid w:val="002C0803"/>
    <w:rsid w:val="002C20DA"/>
    <w:rsid w:val="002C251C"/>
    <w:rsid w:val="002C3D7C"/>
    <w:rsid w:val="002E5B1D"/>
    <w:rsid w:val="002F03F7"/>
    <w:rsid w:val="002F52C3"/>
    <w:rsid w:val="003058CE"/>
    <w:rsid w:val="0031024F"/>
    <w:rsid w:val="00315307"/>
    <w:rsid w:val="00352029"/>
    <w:rsid w:val="00352AA4"/>
    <w:rsid w:val="00354579"/>
    <w:rsid w:val="00356F00"/>
    <w:rsid w:val="00372B86"/>
    <w:rsid w:val="00377481"/>
    <w:rsid w:val="00385965"/>
    <w:rsid w:val="003A6A0D"/>
    <w:rsid w:val="003A7E95"/>
    <w:rsid w:val="003B208D"/>
    <w:rsid w:val="003B6381"/>
    <w:rsid w:val="003B739C"/>
    <w:rsid w:val="003C1E9B"/>
    <w:rsid w:val="003C6313"/>
    <w:rsid w:val="003D4507"/>
    <w:rsid w:val="003D4ECA"/>
    <w:rsid w:val="003D6715"/>
    <w:rsid w:val="003E55B2"/>
    <w:rsid w:val="0042398F"/>
    <w:rsid w:val="0043180D"/>
    <w:rsid w:val="004414A5"/>
    <w:rsid w:val="0044700B"/>
    <w:rsid w:val="0045035D"/>
    <w:rsid w:val="00455A7D"/>
    <w:rsid w:val="00463783"/>
    <w:rsid w:val="00467171"/>
    <w:rsid w:val="00467C80"/>
    <w:rsid w:val="00474052"/>
    <w:rsid w:val="004877C8"/>
    <w:rsid w:val="004901D3"/>
    <w:rsid w:val="004B5EA4"/>
    <w:rsid w:val="004C229D"/>
    <w:rsid w:val="004C531E"/>
    <w:rsid w:val="004C6C90"/>
    <w:rsid w:val="005037CD"/>
    <w:rsid w:val="00504795"/>
    <w:rsid w:val="00507504"/>
    <w:rsid w:val="00514CBA"/>
    <w:rsid w:val="0052630A"/>
    <w:rsid w:val="0053177A"/>
    <w:rsid w:val="00533EA1"/>
    <w:rsid w:val="005527FA"/>
    <w:rsid w:val="005771C3"/>
    <w:rsid w:val="00577B54"/>
    <w:rsid w:val="0058705D"/>
    <w:rsid w:val="00590F6D"/>
    <w:rsid w:val="005A5A6D"/>
    <w:rsid w:val="005A5ED7"/>
    <w:rsid w:val="005C01FE"/>
    <w:rsid w:val="005C1A41"/>
    <w:rsid w:val="005C4565"/>
    <w:rsid w:val="005E05CD"/>
    <w:rsid w:val="005F0CFA"/>
    <w:rsid w:val="0061386A"/>
    <w:rsid w:val="0061572F"/>
    <w:rsid w:val="00615F56"/>
    <w:rsid w:val="00631441"/>
    <w:rsid w:val="00641030"/>
    <w:rsid w:val="00645D52"/>
    <w:rsid w:val="006504D5"/>
    <w:rsid w:val="0065133B"/>
    <w:rsid w:val="006556AC"/>
    <w:rsid w:val="006602F1"/>
    <w:rsid w:val="00667F6B"/>
    <w:rsid w:val="00670ED4"/>
    <w:rsid w:val="006713A9"/>
    <w:rsid w:val="00672928"/>
    <w:rsid w:val="00674A86"/>
    <w:rsid w:val="006802C1"/>
    <w:rsid w:val="00687D81"/>
    <w:rsid w:val="00690CB4"/>
    <w:rsid w:val="006A2E87"/>
    <w:rsid w:val="006A69C8"/>
    <w:rsid w:val="006C57D4"/>
    <w:rsid w:val="006D6163"/>
    <w:rsid w:val="006E0549"/>
    <w:rsid w:val="006E58B1"/>
    <w:rsid w:val="006E6088"/>
    <w:rsid w:val="006E6459"/>
    <w:rsid w:val="006F01C4"/>
    <w:rsid w:val="006F487B"/>
    <w:rsid w:val="006F740B"/>
    <w:rsid w:val="00717BE9"/>
    <w:rsid w:val="00744A41"/>
    <w:rsid w:val="007500FE"/>
    <w:rsid w:val="00752CBD"/>
    <w:rsid w:val="00780A41"/>
    <w:rsid w:val="00794787"/>
    <w:rsid w:val="007A37D8"/>
    <w:rsid w:val="007A7E21"/>
    <w:rsid w:val="007B0259"/>
    <w:rsid w:val="007B4F81"/>
    <w:rsid w:val="007C3D03"/>
    <w:rsid w:val="007D1EFA"/>
    <w:rsid w:val="007D5FE4"/>
    <w:rsid w:val="008125A0"/>
    <w:rsid w:val="00817F2E"/>
    <w:rsid w:val="0082274E"/>
    <w:rsid w:val="008560DE"/>
    <w:rsid w:val="0088525A"/>
    <w:rsid w:val="008A0D60"/>
    <w:rsid w:val="008C1387"/>
    <w:rsid w:val="008C682F"/>
    <w:rsid w:val="008C7A73"/>
    <w:rsid w:val="008E509B"/>
    <w:rsid w:val="008F4811"/>
    <w:rsid w:val="008F525A"/>
    <w:rsid w:val="009026D4"/>
    <w:rsid w:val="0092763E"/>
    <w:rsid w:val="00930ED5"/>
    <w:rsid w:val="009316A6"/>
    <w:rsid w:val="00936114"/>
    <w:rsid w:val="009400E9"/>
    <w:rsid w:val="00946830"/>
    <w:rsid w:val="009540D9"/>
    <w:rsid w:val="009579A9"/>
    <w:rsid w:val="00962588"/>
    <w:rsid w:val="00962779"/>
    <w:rsid w:val="009654EC"/>
    <w:rsid w:val="009918D9"/>
    <w:rsid w:val="00991A8C"/>
    <w:rsid w:val="009973EC"/>
    <w:rsid w:val="009A392D"/>
    <w:rsid w:val="009D17C3"/>
    <w:rsid w:val="009D47C2"/>
    <w:rsid w:val="009E51F8"/>
    <w:rsid w:val="009F0925"/>
    <w:rsid w:val="009F2649"/>
    <w:rsid w:val="00A05364"/>
    <w:rsid w:val="00A074D7"/>
    <w:rsid w:val="00A17D23"/>
    <w:rsid w:val="00A208E1"/>
    <w:rsid w:val="00A42E83"/>
    <w:rsid w:val="00A50054"/>
    <w:rsid w:val="00A521AB"/>
    <w:rsid w:val="00A56CD0"/>
    <w:rsid w:val="00A61D3E"/>
    <w:rsid w:val="00A70023"/>
    <w:rsid w:val="00A7643E"/>
    <w:rsid w:val="00A9649E"/>
    <w:rsid w:val="00AA1341"/>
    <w:rsid w:val="00AB16D0"/>
    <w:rsid w:val="00AB2C1B"/>
    <w:rsid w:val="00AC3BF2"/>
    <w:rsid w:val="00AD08CB"/>
    <w:rsid w:val="00AD5483"/>
    <w:rsid w:val="00AD5ED1"/>
    <w:rsid w:val="00AF0249"/>
    <w:rsid w:val="00AF150F"/>
    <w:rsid w:val="00AF4737"/>
    <w:rsid w:val="00B0470A"/>
    <w:rsid w:val="00B2245D"/>
    <w:rsid w:val="00B2364D"/>
    <w:rsid w:val="00B53582"/>
    <w:rsid w:val="00B57293"/>
    <w:rsid w:val="00B6239D"/>
    <w:rsid w:val="00B65381"/>
    <w:rsid w:val="00B67630"/>
    <w:rsid w:val="00B70B18"/>
    <w:rsid w:val="00B722DE"/>
    <w:rsid w:val="00B80DDB"/>
    <w:rsid w:val="00B81EE1"/>
    <w:rsid w:val="00B9392D"/>
    <w:rsid w:val="00BA42DD"/>
    <w:rsid w:val="00BA761E"/>
    <w:rsid w:val="00BB3FBE"/>
    <w:rsid w:val="00BC603D"/>
    <w:rsid w:val="00C03CE1"/>
    <w:rsid w:val="00C142A6"/>
    <w:rsid w:val="00C3016F"/>
    <w:rsid w:val="00C31356"/>
    <w:rsid w:val="00C31922"/>
    <w:rsid w:val="00C32EDF"/>
    <w:rsid w:val="00C405FD"/>
    <w:rsid w:val="00C42573"/>
    <w:rsid w:val="00C427EF"/>
    <w:rsid w:val="00C5024A"/>
    <w:rsid w:val="00C57107"/>
    <w:rsid w:val="00C62C2D"/>
    <w:rsid w:val="00C869D6"/>
    <w:rsid w:val="00C9227C"/>
    <w:rsid w:val="00C9557D"/>
    <w:rsid w:val="00CA2740"/>
    <w:rsid w:val="00CC12E6"/>
    <w:rsid w:val="00CC2E25"/>
    <w:rsid w:val="00CC7C64"/>
    <w:rsid w:val="00CD0B47"/>
    <w:rsid w:val="00CE2A64"/>
    <w:rsid w:val="00CF5F1A"/>
    <w:rsid w:val="00D010E8"/>
    <w:rsid w:val="00D02C04"/>
    <w:rsid w:val="00D06E1D"/>
    <w:rsid w:val="00D138E8"/>
    <w:rsid w:val="00D20259"/>
    <w:rsid w:val="00D208BA"/>
    <w:rsid w:val="00D21668"/>
    <w:rsid w:val="00D216BC"/>
    <w:rsid w:val="00D330D7"/>
    <w:rsid w:val="00D42F8F"/>
    <w:rsid w:val="00D45ADF"/>
    <w:rsid w:val="00D57BE4"/>
    <w:rsid w:val="00D82C8A"/>
    <w:rsid w:val="00DA07F1"/>
    <w:rsid w:val="00DA23B5"/>
    <w:rsid w:val="00DD06F4"/>
    <w:rsid w:val="00DD0C87"/>
    <w:rsid w:val="00DD500F"/>
    <w:rsid w:val="00DD7082"/>
    <w:rsid w:val="00DF53E4"/>
    <w:rsid w:val="00E2136E"/>
    <w:rsid w:val="00E25AF8"/>
    <w:rsid w:val="00E31A6A"/>
    <w:rsid w:val="00E4254C"/>
    <w:rsid w:val="00E46BDF"/>
    <w:rsid w:val="00E547DB"/>
    <w:rsid w:val="00E555BF"/>
    <w:rsid w:val="00E61949"/>
    <w:rsid w:val="00E70DCE"/>
    <w:rsid w:val="00E82F48"/>
    <w:rsid w:val="00EA446A"/>
    <w:rsid w:val="00EA7DC1"/>
    <w:rsid w:val="00EB5BA2"/>
    <w:rsid w:val="00EB5C28"/>
    <w:rsid w:val="00EE3AFB"/>
    <w:rsid w:val="00EF0D19"/>
    <w:rsid w:val="00EF1577"/>
    <w:rsid w:val="00EF6BD4"/>
    <w:rsid w:val="00F02A47"/>
    <w:rsid w:val="00F05C18"/>
    <w:rsid w:val="00F157DD"/>
    <w:rsid w:val="00F15F90"/>
    <w:rsid w:val="00F21465"/>
    <w:rsid w:val="00F240F7"/>
    <w:rsid w:val="00F32BAD"/>
    <w:rsid w:val="00F6065C"/>
    <w:rsid w:val="00F61EB1"/>
    <w:rsid w:val="00F62C8B"/>
    <w:rsid w:val="00F70ADA"/>
    <w:rsid w:val="00F802D4"/>
    <w:rsid w:val="00F91982"/>
    <w:rsid w:val="00FA2DA2"/>
    <w:rsid w:val="00FA311A"/>
    <w:rsid w:val="00FB16A8"/>
    <w:rsid w:val="00FC1AAD"/>
    <w:rsid w:val="00FD5652"/>
    <w:rsid w:val="00FE0F89"/>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200CF"/>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547DB"/>
    <w:pPr>
      <w:tabs>
        <w:tab w:val="center" w:pos="4513"/>
        <w:tab w:val="right" w:pos="9026"/>
      </w:tabs>
      <w:spacing w:after="0" w:line="240" w:lineRule="auto"/>
    </w:pPr>
  </w:style>
  <w:style w:type="character" w:customStyle="1" w:styleId="Char">
    <w:name w:val="머리글 Char"/>
    <w:basedOn w:val="a0"/>
    <w:link w:val="a3"/>
    <w:uiPriority w:val="99"/>
    <w:rsid w:val="00E547DB"/>
  </w:style>
  <w:style w:type="paragraph" w:styleId="a4">
    <w:name w:val="footer"/>
    <w:basedOn w:val="a"/>
    <w:link w:val="Char0"/>
    <w:uiPriority w:val="99"/>
    <w:unhideWhenUsed/>
    <w:rsid w:val="00E547DB"/>
    <w:pPr>
      <w:tabs>
        <w:tab w:val="center" w:pos="4513"/>
        <w:tab w:val="right" w:pos="9026"/>
      </w:tabs>
      <w:spacing w:after="0" w:line="240" w:lineRule="auto"/>
    </w:pPr>
  </w:style>
  <w:style w:type="character" w:customStyle="1" w:styleId="Char0">
    <w:name w:val="바닥글 Char"/>
    <w:basedOn w:val="a0"/>
    <w:link w:val="a4"/>
    <w:uiPriority w:val="99"/>
    <w:rsid w:val="00E547DB"/>
  </w:style>
  <w:style w:type="paragraph" w:styleId="a5">
    <w:name w:val="Balloon Text"/>
    <w:basedOn w:val="a"/>
    <w:link w:val="Char1"/>
    <w:uiPriority w:val="99"/>
    <w:semiHidden/>
    <w:unhideWhenUsed/>
    <w:rsid w:val="00E547DB"/>
    <w:pPr>
      <w:spacing w:after="0" w:line="240" w:lineRule="auto"/>
    </w:pPr>
    <w:rPr>
      <w:rFonts w:ascii="Tahoma" w:hAnsi="Tahoma" w:cs="Tahoma"/>
      <w:sz w:val="16"/>
      <w:szCs w:val="16"/>
    </w:rPr>
  </w:style>
  <w:style w:type="character" w:customStyle="1" w:styleId="Char1">
    <w:name w:val="풍선 도움말 텍스트 Char"/>
    <w:basedOn w:val="a0"/>
    <w:link w:val="a5"/>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6">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7">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8">
    <w:name w:val="Hyperlink"/>
    <w:basedOn w:val="a0"/>
    <w:uiPriority w:val="99"/>
    <w:unhideWhenUsed/>
    <w:rsid w:val="005037CD"/>
    <w:rPr>
      <w:color w:val="0000FF" w:themeColor="hyperlink"/>
      <w:u w:val="single"/>
    </w:rPr>
  </w:style>
  <w:style w:type="paragraph" w:styleId="a9">
    <w:name w:val="List Paragraph"/>
    <w:basedOn w:val="a"/>
    <w:uiPriority w:val="34"/>
    <w:qFormat/>
    <w:rsid w:val="00F15F90"/>
    <w:pPr>
      <w:ind w:left="720"/>
      <w:contextualSpacing/>
    </w:pPr>
  </w:style>
  <w:style w:type="paragraph" w:styleId="aa">
    <w:name w:val="Revision"/>
    <w:hidden/>
    <w:uiPriority w:val="99"/>
    <w:semiHidden/>
    <w:rsid w:val="000D5891"/>
    <w:pPr>
      <w:spacing w:after="0" w:line="240" w:lineRule="auto"/>
    </w:pPr>
  </w:style>
  <w:style w:type="paragraph" w:styleId="ab">
    <w:name w:val="footnote text"/>
    <w:basedOn w:val="a"/>
    <w:link w:val="Char2"/>
    <w:uiPriority w:val="99"/>
    <w:semiHidden/>
    <w:unhideWhenUsed/>
    <w:rsid w:val="00CA2740"/>
    <w:pPr>
      <w:spacing w:after="0" w:line="240" w:lineRule="auto"/>
    </w:pPr>
    <w:rPr>
      <w:sz w:val="20"/>
      <w:szCs w:val="20"/>
    </w:rPr>
  </w:style>
  <w:style w:type="character" w:customStyle="1" w:styleId="Char2">
    <w:name w:val="각주 텍스트 Char"/>
    <w:basedOn w:val="a0"/>
    <w:link w:val="ab"/>
    <w:uiPriority w:val="99"/>
    <w:semiHidden/>
    <w:rsid w:val="00CA2740"/>
    <w:rPr>
      <w:sz w:val="20"/>
      <w:szCs w:val="20"/>
    </w:rPr>
  </w:style>
  <w:style w:type="character" w:styleId="ac">
    <w:name w:val="footnote reference"/>
    <w:basedOn w:val="a0"/>
    <w:uiPriority w:val="99"/>
    <w:semiHidden/>
    <w:unhideWhenUsed/>
    <w:rsid w:val="00CA2740"/>
    <w:rPr>
      <w:vertAlign w:val="superscript"/>
    </w:rPr>
  </w:style>
  <w:style w:type="paragraph" w:styleId="ad">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e">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
    <w:name w:val="FollowedHyperlink"/>
    <w:basedOn w:val="a0"/>
    <w:uiPriority w:val="99"/>
    <w:semiHidden/>
    <w:unhideWhenUsed/>
    <w:rsid w:val="0024022C"/>
    <w:rPr>
      <w:color w:val="800080" w:themeColor="followedHyperlink"/>
      <w:u w:val="single"/>
    </w:rPr>
  </w:style>
  <w:style w:type="paragraph" w:styleId="af0">
    <w:name w:val="annotation text"/>
    <w:basedOn w:val="a"/>
    <w:link w:val="Char3"/>
    <w:uiPriority w:val="99"/>
    <w:semiHidden/>
    <w:unhideWhenUsed/>
    <w:rsid w:val="00372B86"/>
    <w:pPr>
      <w:widowControl w:val="0"/>
      <w:wordWrap w:val="0"/>
      <w:autoSpaceDE w:val="0"/>
      <w:autoSpaceDN w:val="0"/>
      <w:spacing w:after="160" w:line="259" w:lineRule="auto"/>
    </w:pPr>
    <w:rPr>
      <w:rFonts w:ascii="Times New Roman" w:hAnsi="Times New Roman" w:cs="Times New Roman"/>
      <w:kern w:val="2"/>
      <w:sz w:val="24"/>
      <w:szCs w:val="24"/>
      <w:lang w:val="en-US" w:eastAsia="ko-KR"/>
    </w:rPr>
  </w:style>
  <w:style w:type="character" w:customStyle="1" w:styleId="Char3">
    <w:name w:val="메모 텍스트 Char"/>
    <w:basedOn w:val="a0"/>
    <w:link w:val="af0"/>
    <w:uiPriority w:val="99"/>
    <w:semiHidden/>
    <w:rsid w:val="00372B86"/>
    <w:rPr>
      <w:rFonts w:ascii="Times New Roman" w:hAnsi="Times New Roman" w:cs="Times New Roman"/>
      <w:kern w:val="2"/>
      <w:sz w:val="24"/>
      <w:szCs w:val="24"/>
      <w:lang w:val="en-US" w:eastAsia="ko-KR"/>
    </w:rPr>
  </w:style>
  <w:style w:type="character" w:styleId="af1">
    <w:name w:val="annotation reference"/>
    <w:semiHidden/>
    <w:unhideWhenUsed/>
    <w:rsid w:val="00372B86"/>
    <w:rPr>
      <w:sz w:val="16"/>
      <w:szCs w:val="16"/>
    </w:rPr>
  </w:style>
  <w:style w:type="character" w:styleId="af2">
    <w:name w:val="line number"/>
    <w:basedOn w:val="a0"/>
    <w:uiPriority w:val="99"/>
    <w:semiHidden/>
    <w:unhideWhenUsed/>
    <w:rsid w:val="00AD5E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64769805">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031447-6EC7-4687-AE29-461B4EE90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23602</Words>
  <Characters>134533</Characters>
  <Application>Microsoft Office Word</Application>
  <DocSecurity>0</DocSecurity>
  <Lines>1121</Lines>
  <Paragraphs>31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157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Wooseok Yang</cp:lastModifiedBy>
  <cp:revision>6</cp:revision>
  <cp:lastPrinted>2020-09-14T13:39:00Z</cp:lastPrinted>
  <dcterms:created xsi:type="dcterms:W3CDTF">2020-09-14T13:41:00Z</dcterms:created>
  <dcterms:modified xsi:type="dcterms:W3CDTF">2020-10-09T14:50:00Z</dcterms:modified>
</cp:coreProperties>
</file>